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C358CC">
      <w:pPr>
        <w:spacing w:line="480" w:lineRule="auto"/>
        <w:rPr>
          <w:b/>
          <w:bCs/>
        </w:rPr>
      </w:pPr>
      <w:r w:rsidRPr="00FE014F">
        <w:rPr>
          <w:b/>
          <w:bCs/>
        </w:rPr>
        <w:t>Target Journals:</w:t>
      </w:r>
    </w:p>
    <w:p w14:paraId="5045D38B" w14:textId="77777777" w:rsidR="00E60BAC" w:rsidRPr="00FE014F" w:rsidRDefault="00E60BAC" w:rsidP="00C358CC">
      <w:pPr>
        <w:spacing w:line="480" w:lineRule="auto"/>
        <w:rPr>
          <w:b/>
          <w:bCs/>
        </w:rPr>
      </w:pPr>
    </w:p>
    <w:p w14:paraId="21D148D3" w14:textId="673F060C" w:rsidR="00E60BAC" w:rsidRPr="0055374C" w:rsidRDefault="00E60BAC" w:rsidP="00C358CC">
      <w:pPr>
        <w:spacing w:line="480" w:lineRule="auto"/>
      </w:pPr>
      <w:r w:rsidRPr="00FE014F">
        <w:rPr>
          <w:b/>
          <w:bCs/>
        </w:rPr>
        <w:t>Title</w:t>
      </w:r>
      <w:r w:rsidRPr="00FE014F">
        <w:t>:</w:t>
      </w:r>
      <w:r w:rsidRPr="00FE014F">
        <w:rPr>
          <w:b/>
          <w:bCs/>
        </w:rPr>
        <w:t xml:space="preserve"> </w:t>
      </w:r>
      <w:proofErr w:type="spellStart"/>
      <w:r w:rsidR="0055374C">
        <w:t>Rhizobial</w:t>
      </w:r>
      <w:proofErr w:type="spellEnd"/>
      <w:r w:rsidR="0055374C">
        <w:t xml:space="preserve"> inoculation and CO</w:t>
      </w:r>
      <w:r w:rsidR="0055374C">
        <w:rPr>
          <w:vertAlign w:val="subscript"/>
        </w:rPr>
        <w:t>2</w:t>
      </w:r>
      <w:r w:rsidR="0055374C">
        <w:t xml:space="preserve"> concentration modify </w:t>
      </w:r>
      <w:r w:rsidR="0055374C">
        <w:rPr>
          <w:i/>
          <w:iCs/>
        </w:rPr>
        <w:t>Glycine max</w:t>
      </w:r>
      <w:r w:rsidR="0055374C">
        <w:t xml:space="preserve"> photosynthetic and growth responses to soil nitrogen fertilization </w:t>
      </w:r>
    </w:p>
    <w:p w14:paraId="74E38B82" w14:textId="77777777" w:rsidR="00E60BAC" w:rsidRPr="00FE014F" w:rsidRDefault="00E60BAC" w:rsidP="00C358CC">
      <w:pPr>
        <w:spacing w:line="480" w:lineRule="auto"/>
        <w:rPr>
          <w:b/>
          <w:bCs/>
        </w:rPr>
      </w:pPr>
    </w:p>
    <w:p w14:paraId="586BF7A8" w14:textId="77777777" w:rsidR="00E60BAC" w:rsidRPr="00FE014F" w:rsidRDefault="00E60BAC" w:rsidP="00C358CC">
      <w:pPr>
        <w:spacing w:line="480" w:lineRule="auto"/>
      </w:pPr>
      <w:r w:rsidRPr="00FE014F">
        <w:rPr>
          <w:b/>
          <w:bCs/>
        </w:rPr>
        <w:t>Running Head:</w:t>
      </w:r>
    </w:p>
    <w:p w14:paraId="4108C491" w14:textId="77777777" w:rsidR="00E60BAC" w:rsidRPr="00FE014F" w:rsidRDefault="00E60BAC" w:rsidP="00C358CC">
      <w:pPr>
        <w:spacing w:line="480" w:lineRule="auto"/>
        <w:rPr>
          <w:b/>
          <w:bCs/>
        </w:rPr>
      </w:pPr>
    </w:p>
    <w:p w14:paraId="0869D508" w14:textId="77777777" w:rsidR="00E60BAC" w:rsidRPr="00FE014F" w:rsidRDefault="00E60BAC" w:rsidP="00C358C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C358C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C358CC">
      <w:pPr>
        <w:spacing w:line="480" w:lineRule="auto"/>
        <w:rPr>
          <w:b/>
        </w:rPr>
      </w:pPr>
    </w:p>
    <w:p w14:paraId="4079980A" w14:textId="77777777" w:rsidR="00E60BAC" w:rsidRPr="00FE014F" w:rsidRDefault="00E60BAC" w:rsidP="00C358CC">
      <w:pPr>
        <w:spacing w:line="480" w:lineRule="auto"/>
        <w:rPr>
          <w:b/>
        </w:rPr>
      </w:pPr>
      <w:r w:rsidRPr="00FE014F">
        <w:rPr>
          <w:b/>
        </w:rPr>
        <w:t>Manuscript compilation details</w:t>
      </w:r>
    </w:p>
    <w:p w14:paraId="13CA9D17" w14:textId="544E0844" w:rsidR="00E60BAC" w:rsidRPr="00FE014F" w:rsidRDefault="00E60BAC" w:rsidP="00C358C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C358C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C358CC">
      <w:pPr>
        <w:spacing w:line="480" w:lineRule="auto"/>
        <w:ind w:firstLine="720"/>
        <w:rPr>
          <w:bCs/>
        </w:rPr>
      </w:pPr>
      <w:r w:rsidRPr="00FE014F">
        <w:rPr>
          <w:bCs/>
        </w:rPr>
        <w:t>Introduction: XX words</w:t>
      </w:r>
    </w:p>
    <w:p w14:paraId="0CB82A65" w14:textId="10AAD03E" w:rsidR="00E60BAC" w:rsidRPr="00FE014F" w:rsidRDefault="00E60BAC" w:rsidP="00C358CC">
      <w:pPr>
        <w:spacing w:line="480" w:lineRule="auto"/>
        <w:ind w:firstLine="720"/>
        <w:rPr>
          <w:bCs/>
        </w:rPr>
      </w:pPr>
      <w:r w:rsidRPr="00FE014F">
        <w:rPr>
          <w:bCs/>
        </w:rPr>
        <w:t xml:space="preserve">Methods: </w:t>
      </w:r>
      <w:r w:rsidR="00D83236">
        <w:rPr>
          <w:bCs/>
        </w:rPr>
        <w:t>3352</w:t>
      </w:r>
      <w:r w:rsidRPr="00FE014F">
        <w:rPr>
          <w:bCs/>
        </w:rPr>
        <w:t xml:space="preserve"> words</w:t>
      </w:r>
    </w:p>
    <w:p w14:paraId="103F27AE" w14:textId="123C6BD5" w:rsidR="00E60BAC" w:rsidRPr="00FE014F" w:rsidRDefault="00E60BAC" w:rsidP="00C358CC">
      <w:pPr>
        <w:spacing w:line="48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C358C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C358CC">
      <w:pPr>
        <w:spacing w:line="480" w:lineRule="auto"/>
        <w:rPr>
          <w:bCs/>
        </w:rPr>
      </w:pPr>
      <w:r w:rsidRPr="00FE014F">
        <w:rPr>
          <w:b/>
        </w:rPr>
        <w:t>References</w:t>
      </w:r>
      <w:r w:rsidRPr="00FE014F">
        <w:rPr>
          <w:bCs/>
        </w:rPr>
        <w:t>: XX</w:t>
      </w:r>
    </w:p>
    <w:p w14:paraId="0C70266B" w14:textId="3E85CAE9" w:rsidR="00E60BAC" w:rsidRPr="00FE014F" w:rsidRDefault="00E60BAC" w:rsidP="00C358CC">
      <w:pPr>
        <w:spacing w:line="48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C358CC">
      <w:pPr>
        <w:spacing w:line="480" w:lineRule="auto"/>
        <w:rPr>
          <w:b/>
          <w:bCs/>
        </w:rPr>
      </w:pPr>
      <w:r w:rsidRPr="00FE014F">
        <w:rPr>
          <w:b/>
        </w:rPr>
        <w:t>Supplemental Information</w:t>
      </w:r>
      <w:r w:rsidRPr="00FE014F">
        <w:rPr>
          <w:bCs/>
        </w:rPr>
        <w:t>:</w:t>
      </w:r>
    </w:p>
    <w:p w14:paraId="77742A0D" w14:textId="0FD3B2E3" w:rsidR="00E60BAC" w:rsidRPr="00FE014F" w:rsidRDefault="00E60BAC" w:rsidP="00C358CC">
      <w:pPr>
        <w:spacing w:line="480" w:lineRule="auto"/>
        <w:rPr>
          <w:b/>
        </w:rPr>
      </w:pPr>
      <w:r w:rsidRPr="00FE014F">
        <w:rPr>
          <w:b/>
        </w:rPr>
        <w:br w:type="page"/>
      </w:r>
    </w:p>
    <w:p w14:paraId="02FFD385" w14:textId="082A2A87" w:rsidR="00E60BAC" w:rsidRPr="00FE014F" w:rsidRDefault="00E60BAC" w:rsidP="00C358CC">
      <w:pPr>
        <w:spacing w:line="480" w:lineRule="auto"/>
        <w:rPr>
          <w:bCs/>
        </w:rPr>
      </w:pPr>
      <w:r w:rsidRPr="00FE014F">
        <w:rPr>
          <w:b/>
        </w:rPr>
        <w:lastRenderedPageBreak/>
        <w:t>Abstract</w:t>
      </w:r>
    </w:p>
    <w:p w14:paraId="19782AF3" w14:textId="77777777" w:rsidR="002A1426" w:rsidRPr="00FE014F" w:rsidRDefault="00E60BAC" w:rsidP="00C358C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C358C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C358C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C358CC">
      <w:pPr>
        <w:spacing w:line="480" w:lineRule="auto"/>
        <w:rPr>
          <w:b/>
        </w:rPr>
      </w:pPr>
    </w:p>
    <w:p w14:paraId="1104D0B0" w14:textId="77777777" w:rsidR="00E60BAC" w:rsidRPr="00FE014F" w:rsidRDefault="00E60BAC" w:rsidP="00C358CC">
      <w:pPr>
        <w:spacing w:line="480" w:lineRule="auto"/>
        <w:rPr>
          <w:bCs/>
        </w:rPr>
      </w:pPr>
      <w:r w:rsidRPr="00FE014F">
        <w:rPr>
          <w:b/>
        </w:rPr>
        <w:t>Keywords</w:t>
      </w:r>
    </w:p>
    <w:p w14:paraId="2828FAC8" w14:textId="369576CD" w:rsidR="00E60BAC" w:rsidRPr="00FE014F" w:rsidRDefault="00E60BAC" w:rsidP="00C358CC">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rsidP="00C358CC">
      <w:pPr>
        <w:spacing w:line="480" w:lineRule="auto"/>
        <w:rPr>
          <w:b/>
        </w:rPr>
      </w:pPr>
      <w:r w:rsidRPr="00FE014F">
        <w:rPr>
          <w:b/>
        </w:rPr>
        <w:br w:type="page"/>
      </w:r>
    </w:p>
    <w:p w14:paraId="7CD372EF" w14:textId="0C51B51A" w:rsidR="00DA258F" w:rsidRPr="00DA258F" w:rsidRDefault="00E60BAC" w:rsidP="00C358CC">
      <w:pPr>
        <w:spacing w:line="480" w:lineRule="auto"/>
        <w:rPr>
          <w:b/>
          <w:bCs/>
        </w:rPr>
      </w:pPr>
      <w:r w:rsidRPr="00FE014F">
        <w:rPr>
          <w:b/>
          <w:bCs/>
        </w:rPr>
        <w:lastRenderedPageBreak/>
        <w:t>Introduction</w:t>
      </w:r>
    </w:p>
    <w:p w14:paraId="22B6C307" w14:textId="49436F0A" w:rsidR="00AC1998" w:rsidRPr="00AC1998" w:rsidRDefault="002D7E7F" w:rsidP="002D7E7F">
      <w:pPr>
        <w:spacing w:line="480" w:lineRule="auto"/>
      </w:pPr>
      <w:r>
        <w:t>Terrestrial ecosystems are regulated by complex carbon and nitrogen biogeochemical cycles. As a result, terrestrial biosphere models, which are beginning to include coupled carbon and nitrogen cycles</w:t>
      </w:r>
      <w:r>
        <w:t xml:space="preserve"> </w:t>
      </w:r>
      <w:r>
        <w:fldChar w:fldCharType="begin" w:fldLock="1"/>
      </w:r>
      <w:r>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Braghiere et al., 2022; Davies-Barnard et al., 2020; Shi et al., 2016)","plainTextFormattedCitation":"(Braghiere et al., 2022; Davies-Barnard et al., 2020; Shi et al., 2016)","previouslyFormattedCitation":"(Braghiere et al., 2022; Davies-Barnard et al., 2020; Shi et al., 2016)"},"properties":{"noteIndex":0},"schema":"https://github.com/citation-style-language/schema/raw/master/csl-citation.json"}</w:instrText>
      </w:r>
      <w:r>
        <w:fldChar w:fldCharType="separate"/>
      </w:r>
      <w:r w:rsidRPr="002D7E7F">
        <w:rPr>
          <w:noProof/>
        </w:rPr>
        <w:t>(Braghiere et al., 2022; Davies-Barnard et al., 2020; Shi et al., 2016)</w:t>
      </w:r>
      <w:r>
        <w:fldChar w:fldCharType="end"/>
      </w:r>
      <w:r>
        <w:t xml:space="preserve">, must accurately represent these cycles under different environmental scenarios to reliably simulate past, present, and future carbon and nutrient atmosphere-biosphere fluxes </w:t>
      </w:r>
      <w:r>
        <w:fldChar w:fldCharType="begin" w:fldLock="1"/>
      </w:r>
      <w:r>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fldChar w:fldCharType="separate"/>
      </w:r>
      <w:r w:rsidRPr="002D7E7F">
        <w:rPr>
          <w:noProof/>
        </w:rPr>
        <w:t>(Hungate et al., 2003; Oreskes et al., 1994; Prentice et al., 2015)</w:t>
      </w:r>
      <w:r>
        <w:fldChar w:fldCharType="end"/>
      </w:r>
      <w:r>
        <w:t>. Carbon and nutrient flux simulations tend to converge across terrestrial biosphere model products using past and present climate</w:t>
      </w:r>
      <w:r w:rsidR="00AC1998">
        <w:t>s</w:t>
      </w:r>
      <w:r>
        <w:t xml:space="preserve">; however, often diverge under future environmental change scenarios </w:t>
      </w:r>
      <w:r>
        <w:fldChar w:fldCharType="begin" w:fldLock="1"/>
      </w:r>
      <w:r>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Davies-Barnard et al., 2020; Friedlingstein et al., 2014)","plainTextFormattedCitation":"(Davies-Barnard et al., 2020; Friedlingstein et al., 2014)","previouslyFormattedCitation":"(Davies-Barnard et al., 2020; Friedlingstein et al., 2014)"},"properties":{"noteIndex":0},"schema":"https://github.com/citation-style-language/schema/raw/master/csl-citation.json"}</w:instrText>
      </w:r>
      <w:r>
        <w:fldChar w:fldCharType="separate"/>
      </w:r>
      <w:r w:rsidRPr="002D7E7F">
        <w:rPr>
          <w:noProof/>
        </w:rPr>
        <w:t>(Davies-Barnard et al., 2020; Friedlingstein et al., 2014)</w:t>
      </w:r>
      <w:r>
        <w:fldChar w:fldCharType="end"/>
      </w:r>
      <w:r>
        <w:t>.</w:t>
      </w:r>
      <w:r>
        <w:t xml:space="preserve"> Part of this divergence could be due to</w:t>
      </w:r>
      <w:r w:rsidR="00AC1998">
        <w:t xml:space="preserve"> the exclusion of photosynthetic acclimation responses to changing environments, such as light</w:t>
      </w:r>
      <w:r w:rsidR="001D4D48">
        <w:t xml:space="preserve"> availability</w:t>
      </w:r>
      <w:r w:rsidR="00AC1998">
        <w:t xml:space="preserve"> </w:t>
      </w:r>
      <w:r w:rsidR="00AC1998">
        <w:fldChar w:fldCharType="begin" w:fldLock="1"/>
      </w:r>
      <w:r w:rsidR="004859F9">
        <w:instrText>ADDIN CSL_CITATION {"citationItems":[{"id":"ITEM-1","itemData":{"DOI":"10.1038/s41559-020-1258-7","ISSN":"2397334X","PMID":"32747771","abstract":"Photosynthesis responds quickly to changes in light, increasing with incoming photosynthetic photon flux density (PPFD) until the leaves become light saturated. This instantaneous response to PPFD, which is widely studied and incorporated into models of photosynthesis, is overlaid on non-instantaneous photosynthetic changes resulting from the acclimation of plants to average PPFD over intermediate timescales of a week to months (PPFD ¯). Such photosynthetic light acclimation is not typically incorporated into models, due to the lack of observational constraints. Here, we use eddy covariance observations from globally distributed and automated sensor networks, along with photosynthesis estimates from nine terrestrial biosphere models (TBMs), to quantify and assess photosynthetic acclimation to light in natural environments. We also use recent theoretical developments to incorporate light acclimation in a TBM. Our results show widespread light acclimation of ecosystem photosynthesis. On average, a 1 μmol m−2 s−1 increase in PPFD ¯ 10 (ten-day average PPFD) leads to a 0.031 ± 0.013 μmol C m−2 s−1 increase in the maximum photosynthetic assimilation rate (Amax), with croplands having stronger acclimation rates than grasslands and forests. Our analysis shows that the TBMs examined either neglect or substantially underestimate light acclimation. By updating a TBM to include photosynthetic acclimation, successfully reproducing the PPFD ¯ 10–Amax relationship, we provide a robust method for the incorporation of photosynthetic light acclimation in future models.","author":[{"dropping-particle":"","family":"Luo","given":"Xiangzhong","non-dropping-particle":"","parse-names":false,"suffix":""},{"dropping-particle":"","family":"Keenan","given":"Trevor F","non-dropping-particle":"","parse-names":false,"suffix":""}],"container-title":"Nature Ecology and Evolution","id":"ITEM-1","issue":"10","issued":{"date-parts":[["2020"]]},"page":"1351-1357","title":"Global evidence for the acclimation of ecosystem photosynthesis to light","type":"article-journal","volume":"4"},"uris":["http://www.mendeley.com/documents/?uuid=f6e02364-5747-4e1a-903f-c55b7f8d5363"]}],"mendeley":{"formattedCitation":"(X. Luo &amp; Keenan, 2020)","plainTextFormattedCitation":"(X. Luo &amp; Keenan, 2020)","previouslyFormattedCitation":"(X. Luo &amp; Keenan, 2020)"},"properties":{"noteIndex":0},"schema":"https://github.com/citation-style-language/schema/raw/master/csl-citation.json"}</w:instrText>
      </w:r>
      <w:r w:rsidR="00AC1998">
        <w:fldChar w:fldCharType="separate"/>
      </w:r>
      <w:r w:rsidR="00AC1998" w:rsidRPr="00AC1998">
        <w:rPr>
          <w:noProof/>
        </w:rPr>
        <w:t>(X. Luo &amp; Keenan, 2020)</w:t>
      </w:r>
      <w:r w:rsidR="00AC1998">
        <w:fldChar w:fldCharType="end"/>
      </w:r>
      <w:r w:rsidR="00AC1998">
        <w:t>, atmospheric CO</w:t>
      </w:r>
      <w:r w:rsidR="00AC1998">
        <w:rPr>
          <w:vertAlign w:val="subscript"/>
        </w:rPr>
        <w:t>2</w:t>
      </w:r>
      <w:r w:rsidR="00AC1998">
        <w:t xml:space="preserve"> </w:t>
      </w:r>
      <w:r w:rsidR="00AC1998">
        <w:fldChar w:fldCharType="begin" w:fldLock="1"/>
      </w:r>
      <w:r w:rsidR="00AC1998">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plainTextFormattedCitation":"(Smith &amp; Dukes, 2013)","previouslyFormattedCitation":"(Smith &amp; Dukes, 2013)"},"properties":{"noteIndex":0},"schema":"https://github.com/citation-style-language/schema/raw/master/csl-citation.json"}</w:instrText>
      </w:r>
      <w:r w:rsidR="00AC1998">
        <w:fldChar w:fldCharType="separate"/>
      </w:r>
      <w:r w:rsidR="00AC1998" w:rsidRPr="00AC1998">
        <w:rPr>
          <w:noProof/>
        </w:rPr>
        <w:t>(Smith &amp; Dukes, 2013)</w:t>
      </w:r>
      <w:r w:rsidR="00AC1998">
        <w:fldChar w:fldCharType="end"/>
      </w:r>
      <w:r w:rsidR="00AC1998">
        <w:t xml:space="preserve">, or temperature </w:t>
      </w:r>
      <w:r w:rsidR="00AC1998">
        <w:fldChar w:fldCharType="begin" w:fldLock="1"/>
      </w:r>
      <w:r w:rsidR="00AC1998">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plainTextFormattedCitation":"(Smith &amp; Dukes, 2013)","previouslyFormattedCitation":"(Smith &amp; Dukes, 2013)"},"properties":{"noteIndex":0},"schema":"https://github.com/citation-style-language/schema/raw/master/csl-citation.json"}</w:instrText>
      </w:r>
      <w:r w:rsidR="00AC1998">
        <w:fldChar w:fldCharType="separate"/>
      </w:r>
      <w:r w:rsidR="00AC1998" w:rsidRPr="00AC1998">
        <w:rPr>
          <w:noProof/>
        </w:rPr>
        <w:t>(Smith &amp; Dukes, 2013)</w:t>
      </w:r>
      <w:r w:rsidR="00AC1998">
        <w:fldChar w:fldCharType="end"/>
      </w:r>
      <w:r w:rsidR="00AC1998">
        <w:t>.</w:t>
      </w:r>
    </w:p>
    <w:p w14:paraId="50EB3253" w14:textId="7572DED4" w:rsidR="00CC3C8B" w:rsidRDefault="00DA258F" w:rsidP="005D5416">
      <w:pPr>
        <w:spacing w:line="480" w:lineRule="auto"/>
        <w:ind w:firstLine="720"/>
      </w:pPr>
      <w:r w:rsidRPr="00DA258F">
        <w:t>Plants grown under elevated 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w:t>
      </w:r>
      <w:r w:rsidRPr="00DA258F">
        <w:fldChar w:fldCharType="begin" w:fldLock="1"/>
      </w:r>
      <w:r w:rsidR="00A26874">
        <w:instrText>ADDIN CSL_CITATION {"citationItems":[{"id":"ITEM-1","itemData":{"DOI":"10.1111/j.1365-3040.1996.tb00234.x","ISSN":"0140-7791","author":[{"dropping-particle":"","family":"Curtis","given":"Peter S","non-dropping-particle":"","parse-names":false,"suffix":""}],"container-title":"Plant, Cell and Environment","id":"ITEM-1","issue":"2","issued":{"date-parts":[["1996","2"]]},"page":"127-137","title":"A meta-analysis of leaf gas exchange and nitrogen in trees grown under elevated carbon dioxide","type":"article-journal","volume":"19"},"uris":["http://www.mendeley.com/documents/?uuid=9a33c053-d362-45d7-a821-6e32f972601e"]}],"mendeley":{"formattedCitation":"(Curtis, 1996)","plainTextFormattedCitation":"(Curtis, 1996)","previouslyFormattedCitation":"(Curtis, 1996)"},"properties":{"noteIndex":0},"schema":"https://github.com/citation-style-language/schema/raw/master/csl-citation.json"}</w:instrText>
      </w:r>
      <w:r w:rsidRPr="00DA258F">
        <w:fldChar w:fldCharType="separate"/>
      </w:r>
      <w:r w:rsidRPr="00DA258F">
        <w:rPr>
          <w:noProof/>
        </w:rPr>
        <w:t>(Curtis, 1996)</w:t>
      </w:r>
      <w:r w:rsidRPr="00DA258F">
        <w:fldChar w:fldCharType="end"/>
      </w:r>
      <w:r w:rsidRPr="00DA258F">
        <w:t xml:space="preserve">. This reduction in leaf nutrient </w:t>
      </w:r>
      <w:r>
        <w:t>content</w:t>
      </w:r>
      <w:r w:rsidRPr="00DA258F">
        <w:t xml:space="preserve"> reflects an acclimation response that corresponds with reductions in photosynthetic capacity at the leaf level </w:t>
      </w:r>
      <w:r>
        <w:t xml:space="preserve">and biomass stimulation over time at the </w:t>
      </w:r>
      <w:r w:rsidRPr="00DA258F">
        <w:t>whole plant level</w:t>
      </w:r>
      <w:r w:rsidR="00CC3C8B">
        <w:t xml:space="preserve"> </w:t>
      </w:r>
      <w:r w:rsidRPr="00DA258F">
        <w:fldChar w:fldCharType="begin" w:fldLock="1"/>
      </w:r>
      <w:r w:rsidR="002D7E7F">
        <w:instrText>ADDIN CSL_CITATION {"citationItems":[{"id":"ITEM-1","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1","issue":"1","issued":{"date-parts":[["1997","9","1"]]},"page":"199-203","title":"Growth and N Allocation in Rice Plants under CO2 Enrichment","type":"article-journal","volume":"115"},"uris":["http://www.mendeley.com/documents/?uuid=7f71e55c-a3c1-48c1-b965-256a097fcbe9"]},{"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Ainsworth et al., 2002; Makino et al., 1997; Smith &amp; Dukes, 2013)","plainTextFormattedCitation":"(Ainsworth et al., 2002; Makino et al., 1997; Smith &amp; Dukes, 2013)","previouslyFormattedCitation":"(Ainsworth et al., 2002; Makino et al., 1997; Smith &amp; Dukes, 2013)"},"properties":{"noteIndex":0},"schema":"https://github.com/citation-style-language/schema/raw/master/csl-citation.json"}</w:instrText>
      </w:r>
      <w:r w:rsidRPr="00DA258F">
        <w:fldChar w:fldCharType="separate"/>
      </w:r>
      <w:r w:rsidR="002D7E7F" w:rsidRPr="002D7E7F">
        <w:rPr>
          <w:noProof/>
        </w:rPr>
        <w:t>(Ainsworth et al., 2002; Makino et al., 1997; Smith &amp; Dukes, 2013)</w:t>
      </w:r>
      <w:r w:rsidRPr="00DA258F">
        <w:fldChar w:fldCharType="end"/>
      </w:r>
      <w:r w:rsidRPr="00DA258F">
        <w:t>.</w:t>
      </w:r>
      <w:r>
        <w:t xml:space="preserve"> </w:t>
      </w:r>
      <w:r w:rsidR="00CC3C8B">
        <w:t xml:space="preserve">While this acclimation response </w:t>
      </w:r>
      <w:r w:rsidR="005D5416">
        <w:t>has been detected independently through numerous studies across different plant functional types, experimental setups, and ecosystem types</w:t>
      </w:r>
      <w:r w:rsidR="00AC1998" w:rsidRPr="00FE014F">
        <w:t xml:space="preserve"> </w:t>
      </w:r>
      <w:r w:rsidR="00AC1998" w:rsidRPr="00FE014F">
        <w:fldChar w:fldCharType="begin" w:fldLock="1"/>
      </w:r>
      <w:r w:rsidR="00E0730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mendeley":{"formattedCitation":"(Ainsworth et al., 2002; Ainsworth &amp; Rogers, 2007; Curtis, 1996; Makino, 2003; Morgan et al., 2004; Poorter et al., 2022; Smith &amp; Dukes, 2013)","plainTextFormattedCitation":"(Ainsworth et al., 2002; Ainsworth &amp; Rogers, 2007; Curtis, 1996; Makino, 2003; Morgan et al., 2004; Poorter et al., 2022; Smith &amp; Dukes, 2013)","previouslyFormattedCitation":"(Ainsworth et al., 2002; Ainsworth &amp; Rogers, 2007; Curtis, 1996; Makino, 2003; Morgan et al., 2004; Poorter et al., 2022; Smith &amp; Dukes, 2013)"},"properties":{"noteIndex":0},"schema":"https://github.com/citation-style-language/schema/raw/master/csl-citation.json"}</w:instrText>
      </w:r>
      <w:r w:rsidR="00AC1998" w:rsidRPr="00FE014F">
        <w:fldChar w:fldCharType="separate"/>
      </w:r>
      <w:r w:rsidR="004859F9" w:rsidRPr="004859F9">
        <w:rPr>
          <w:noProof/>
        </w:rPr>
        <w:t>(Ainsworth et al., 2002; Ainsworth &amp; Rogers, 2007; Curtis, 1996; Makino, 2003; Morgan et al., 2004; Poorter et al., 2022; Smith &amp; Dukes, 2013)</w:t>
      </w:r>
      <w:r w:rsidR="00AC1998" w:rsidRPr="00FE014F">
        <w:fldChar w:fldCharType="end"/>
      </w:r>
      <w:r w:rsidR="005D5416">
        <w:t xml:space="preserve">, </w:t>
      </w:r>
      <w:r w:rsidR="00CC3C8B">
        <w:t xml:space="preserve">there is current disagreement </w:t>
      </w:r>
      <w:r w:rsidR="00CC3C8B">
        <w:t xml:space="preserve">regarding the dominant mechanism that governs </w:t>
      </w:r>
      <w:r w:rsidR="00CC3C8B">
        <w:t>leaf and whole plant acclimation responses to increasing CO</w:t>
      </w:r>
      <w:r w:rsidR="00CC3C8B">
        <w:rPr>
          <w:vertAlign w:val="subscript"/>
        </w:rPr>
        <w:t>2</w:t>
      </w:r>
      <w:r w:rsidR="00CC3C8B">
        <w:t xml:space="preserve">. Understanding the mechanism governing </w:t>
      </w:r>
      <w:r w:rsidR="00CC3C8B">
        <w:t xml:space="preserve">these acclimation </w:t>
      </w:r>
      <w:r w:rsidR="00CC3C8B">
        <w:lastRenderedPageBreak/>
        <w:t>responses</w:t>
      </w:r>
      <w:r w:rsidR="00CC3C8B">
        <w:t xml:space="preserve"> is critical to accurately simulating these processes under future environmental scenarios.</w:t>
      </w:r>
    </w:p>
    <w:p w14:paraId="5D5E962A" w14:textId="00D01E74" w:rsidR="00DA258F" w:rsidRDefault="00CC3C8B" w:rsidP="005D5416">
      <w:pPr>
        <w:spacing w:line="480" w:lineRule="auto"/>
        <w:ind w:firstLine="720"/>
      </w:pPr>
      <w:r>
        <w:t>The first hypothesis to explain leaf and whole plant acclimation responses to elevated CO</w:t>
      </w:r>
      <w:r>
        <w:rPr>
          <w:vertAlign w:val="subscript"/>
        </w:rPr>
        <w:t>2</w:t>
      </w:r>
      <w:r>
        <w:t xml:space="preserve"> concentrations posits that </w:t>
      </w:r>
      <w:r w:rsidR="00DA258F" w:rsidRPr="00DA258F">
        <w:t>nutrient limitation may be the primary control of plant acclimation to CO</w:t>
      </w:r>
      <w:r w:rsidR="00DA258F" w:rsidRPr="00DA258F">
        <w:rPr>
          <w:vertAlign w:val="subscript"/>
        </w:rPr>
        <w:t>2</w:t>
      </w:r>
      <w:r w:rsidR="00DA258F" w:rsidRPr="00DA258F">
        <w:t>, as nutrient availability commonly limits primary productivity and may decrease over time in elevated CO</w:t>
      </w:r>
      <w:r w:rsidR="00DA258F" w:rsidRPr="00DA258F">
        <w:rPr>
          <w:vertAlign w:val="subscript"/>
        </w:rPr>
        <w:t>2</w:t>
      </w:r>
      <w:r w:rsidR="00DA258F" w:rsidRPr="00DA258F">
        <w:t xml:space="preserve"> environments</w:t>
      </w:r>
      <w:r w:rsidR="00DA258F">
        <w:t xml:space="preserve"> </w:t>
      </w:r>
      <w:r w:rsidR="00DA258F" w:rsidRPr="00DA258F">
        <w:fldChar w:fldCharType="begin" w:fldLock="1"/>
      </w:r>
      <w:r w:rsidR="004859F9">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Y. Luo et al., 2004)","plainTextFormattedCitation":"(Fay et al., 2015; LeBauer &amp; Treseder, 2008; Liang et al., 2016; Y. Luo et al., 2004)","previouslyFormattedCitation":"(Fay et al., 2015; LeBauer &amp; Treseder, 2008; Liang et al., 2016; Y. Luo et al., 2004)"},"properties":{"noteIndex":0},"schema":"https://github.com/citation-style-language/schema/raw/master/csl-citation.json"}</w:instrText>
      </w:r>
      <w:r w:rsidR="00DA258F" w:rsidRPr="00DA258F">
        <w:fldChar w:fldCharType="separate"/>
      </w:r>
      <w:r w:rsidR="00AC1998" w:rsidRPr="00AC1998">
        <w:rPr>
          <w:noProof/>
        </w:rPr>
        <w:t>(Fay et al., 2015; LeBauer &amp; Treseder, 2008; Liang et al., 2016; Y. Luo et al., 2004)</w:t>
      </w:r>
      <w:r w:rsidR="00DA258F" w:rsidRPr="00DA258F">
        <w:fldChar w:fldCharType="end"/>
      </w:r>
      <w:r w:rsidR="00DA258F" w:rsidRPr="00DA258F">
        <w:t>. The nutrient limitation hypothesis predicts that plants decrease leaf nutrient allocation and photosynthetic capacity as a direct response to progressive reductions in soil nutrient availability due to elevated CO</w:t>
      </w:r>
      <w:r w:rsidR="00DA258F" w:rsidRPr="00DA258F">
        <w:rPr>
          <w:vertAlign w:val="subscript"/>
        </w:rPr>
        <w:t>2</w:t>
      </w:r>
      <w:r w:rsidR="00DA258F" w:rsidRPr="00DA258F">
        <w:t>. The nutrient limitation hypothesis also predicts an acute stimulation in whole plant growth due to elevated CO</w:t>
      </w:r>
      <w:r w:rsidR="00DA258F" w:rsidRPr="00DA258F">
        <w:rPr>
          <w:vertAlign w:val="subscript"/>
        </w:rPr>
        <w:t>2</w:t>
      </w:r>
      <w:r w:rsidR="00DA258F" w:rsidRPr="00DA258F">
        <w:t xml:space="preserve"> that dampens over time as a result of progressive nutrient limitation.</w:t>
      </w:r>
      <w:r w:rsidR="005D5416">
        <w:t xml:space="preserve"> </w:t>
      </w:r>
      <w:r w:rsidR="00DA258F" w:rsidRPr="00DA258F">
        <w:t>An alternative hypothesis to the leaf response, based on photosynthetic least-cost theory</w:t>
      </w:r>
      <w:r w:rsidR="00DA258F">
        <w:t xml:space="preserve"> </w:t>
      </w:r>
      <w:r w:rsidR="00DA258F" w:rsidRPr="00DA258F">
        <w:fldChar w:fldCharType="begin" w:fldLock="1"/>
      </w:r>
      <w:r w:rsidR="00A2687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DA258F" w:rsidRPr="00DA258F">
        <w:fldChar w:fldCharType="separate"/>
      </w:r>
      <w:r w:rsidR="00DA258F" w:rsidRPr="00DA258F">
        <w:rPr>
          <w:noProof/>
        </w:rPr>
        <w:t>(Prentice et al., 2014; Wright et al., 2003)</w:t>
      </w:r>
      <w:r w:rsidR="00DA258F" w:rsidRPr="00DA258F">
        <w:fldChar w:fldCharType="end"/>
      </w:r>
      <w:r w:rsidR="00DA258F">
        <w:t>,</w:t>
      </w:r>
      <w:r w:rsidR="00DA258F" w:rsidRPr="00DA258F">
        <w:t xml:space="preserve"> suggests that plants growing under elevated CO</w:t>
      </w:r>
      <w:r w:rsidR="00DA258F" w:rsidRPr="00DA258F">
        <w:rPr>
          <w:vertAlign w:val="subscript"/>
        </w:rPr>
        <w:t>2</w:t>
      </w:r>
      <w:r w:rsidR="00DA258F" w:rsidRPr="00DA258F">
        <w:t xml:space="preserve"> environments downregulate nutrient allocation to Rubisco to optimize resource use efficiencies at the leaf level, which maximizes resource allocation to whole plant growth. The nutrient </w:t>
      </w:r>
      <w:r w:rsidR="00DA258F" w:rsidRPr="00A26874">
        <w:t>limitation and least-cost hypotheses predict</w:t>
      </w:r>
      <w:r w:rsidR="005D5416">
        <w:t xml:space="preserve">s similar leaf responses to </w:t>
      </w:r>
      <w:proofErr w:type="gramStart"/>
      <w:r w:rsidR="00DA258F" w:rsidRPr="00A26874">
        <w:t>CO</w:t>
      </w:r>
      <w:r w:rsidR="00DA258F" w:rsidRPr="00A26874">
        <w:rPr>
          <w:vertAlign w:val="subscript"/>
        </w:rPr>
        <w:t>2</w:t>
      </w:r>
      <w:r w:rsidR="00DA258F" w:rsidRPr="00A26874">
        <w:t>, but</w:t>
      </w:r>
      <w:proofErr w:type="gramEnd"/>
      <w:r w:rsidR="00DA258F" w:rsidRPr="00A26874">
        <w:t xml:space="preserve"> result in different outcomes at the whole plant level.</w:t>
      </w:r>
    </w:p>
    <w:p w14:paraId="7E1ECB1A" w14:textId="2F1F2E56" w:rsidR="00DF4B2D" w:rsidRDefault="00A26874" w:rsidP="005D5416">
      <w:pPr>
        <w:spacing w:line="480" w:lineRule="auto"/>
        <w:ind w:firstLine="720"/>
      </w:pPr>
      <w:r w:rsidRPr="00A26874">
        <w:t>Nutrient acquisition strategy, or the method in which plants acquire nutrients, may also impact how plants acclimate to CO</w:t>
      </w:r>
      <w:r w:rsidRPr="00A26874">
        <w:rPr>
          <w:vertAlign w:val="subscript"/>
        </w:rPr>
        <w:t>2</w:t>
      </w:r>
      <w:r w:rsidR="002D7E7F">
        <w:rPr>
          <w:vertAlign w:val="subscript"/>
        </w:rPr>
        <w:t xml:space="preserve"> </w:t>
      </w:r>
      <w:r w:rsidRPr="00A26874">
        <w:rPr>
          <w:vertAlign w:val="subscript"/>
        </w:rPr>
        <w:fldChar w:fldCharType="begin" w:fldLock="1"/>
      </w:r>
      <w:r w:rsidR="002D7E7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Smith &amp; Keenan, 2020; Terrer et al., 2018)","plainTextFormattedCitation":"(Smith &amp; Keenan, 2020; Terrer et al., 2018)","previouslyFormattedCitation":"(Smith &amp; Keenan, 2020; Terrer et al., 2018)"},"properties":{"noteIndex":0},"schema":"https://github.com/citation-style-language/schema/raw/master/csl-citation.json"}</w:instrText>
      </w:r>
      <w:r w:rsidRPr="00A26874">
        <w:rPr>
          <w:vertAlign w:val="subscript"/>
        </w:rPr>
        <w:fldChar w:fldCharType="separate"/>
      </w:r>
      <w:r w:rsidR="002D7E7F" w:rsidRPr="002D7E7F">
        <w:rPr>
          <w:noProof/>
        </w:rPr>
        <w:t>(Smith &amp; Keenan, 2020; Terrer et al., 2018)</w:t>
      </w:r>
      <w:r w:rsidRPr="00A26874">
        <w:rPr>
          <w:vertAlign w:val="subscript"/>
        </w:rPr>
        <w:fldChar w:fldCharType="end"/>
      </w:r>
      <w:r w:rsidRPr="00A26874">
        <w:t xml:space="preserve">. Plants acquire nutrients via direct uptake from their rooting systems or through symbiotic associations with mycorrhizal fungi or symbiotic nitrogen-fixing bacteria. In plants that form associations with microbial symbionts, plants allocate recent photosynthate belowground in exchange for nutrients acquired by symbionts. However, not all symbioses require the same belowground carbon investments to exchange nutrients. Carbon costs to acquire nitrogen, or the amount of carbon </w:t>
      </w:r>
      <w:r w:rsidRPr="00A26874">
        <w:lastRenderedPageBreak/>
        <w:t>plants allocate belowground per nitrogen acquired, vary across nutrient acquisition strategies and soil nutrient availability thresholds</w:t>
      </w:r>
      <w:r w:rsidRPr="00A26874">
        <w:fldChar w:fldCharType="begin" w:fldLock="1"/>
      </w:r>
      <w:r w:rsidR="002D7E7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A26874">
        <w:fldChar w:fldCharType="separate"/>
      </w:r>
      <w:r w:rsidR="00256F75" w:rsidRPr="00256F75">
        <w:rPr>
          <w:noProof/>
        </w:rPr>
        <w:t>(Perkowski et al., 2021)</w:t>
      </w:r>
      <w:r w:rsidRPr="00A26874">
        <w:fldChar w:fldCharType="end"/>
      </w:r>
      <w:r w:rsidRPr="00A26874">
        <w:t>. Interestingly, a recent global meta-analysis indicates that carbon costs to acquire nitrogen may modify plant acclimation responses to CO</w:t>
      </w:r>
      <w:r w:rsidRPr="00A26874">
        <w:rPr>
          <w:vertAlign w:val="subscript"/>
        </w:rPr>
        <w:t>2</w:t>
      </w:r>
      <w:r w:rsidRPr="00A26874">
        <w:rPr>
          <w:vertAlign w:val="subscript"/>
        </w:rPr>
        <w:fldChar w:fldCharType="begin" w:fldLock="1"/>
      </w:r>
      <w:r w:rsidR="002D7E7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A26874">
        <w:rPr>
          <w:vertAlign w:val="subscript"/>
        </w:rPr>
        <w:fldChar w:fldCharType="separate"/>
      </w:r>
      <w:r w:rsidR="00256F75" w:rsidRPr="00256F75">
        <w:rPr>
          <w:noProof/>
        </w:rPr>
        <w:t>(</w:t>
      </w:r>
      <w:proofErr w:type="spellStart"/>
      <w:r w:rsidR="00256F75" w:rsidRPr="00256F75">
        <w:rPr>
          <w:noProof/>
        </w:rPr>
        <w:t>Terrer</w:t>
      </w:r>
      <w:proofErr w:type="spellEnd"/>
      <w:r w:rsidR="00256F75" w:rsidRPr="00256F75">
        <w:rPr>
          <w:noProof/>
        </w:rPr>
        <w:t xml:space="preserve"> et al., 2016, 2018)</w:t>
      </w:r>
      <w:r w:rsidRPr="00A26874">
        <w:rPr>
          <w:vertAlign w:val="subscript"/>
        </w:rPr>
        <w:fldChar w:fldCharType="end"/>
      </w:r>
      <w:r w:rsidRPr="00A26874">
        <w:t>, although manipulation experiments that directly test the mechanisms driving these responses are rare.</w:t>
      </w:r>
    </w:p>
    <w:p w14:paraId="7A2B6491" w14:textId="4EC35F18" w:rsidR="0055374C" w:rsidRDefault="00500DA3" w:rsidP="00C358CC">
      <w:pPr>
        <w:spacing w:line="480" w:lineRule="auto"/>
      </w:pPr>
      <w:r>
        <w:tab/>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by downregulating the maximum rate of Rubisco carboxylation</w:t>
      </w:r>
      <w:r w:rsidR="009D1592">
        <w:t>, allowing optimal</w:t>
      </w:r>
      <w:r w:rsidR="002251B8">
        <w:t>ly coordinated</w:t>
      </w:r>
      <w:r w:rsidR="009D1592">
        <w:t xml:space="preserve"> photosynthesis rates to be achieved </w:t>
      </w:r>
      <w:r w:rsidR="002251B8">
        <w:t>with</w:t>
      </w:r>
      <w:r w:rsidR="009D1592">
        <w:t xml:space="preserve"> maxim</w:t>
      </w:r>
      <w:r w:rsidR="002251B8">
        <w:t>al light use efficiency</w:t>
      </w:r>
      <w:r w:rsidR="009D1592">
        <w:t xml:space="preserve">. </w:t>
      </w:r>
      <w:r w:rsidR="00F70890">
        <w:t xml:space="preserve">We expected this response to correspond with a downregulation in leaf nitrogen content and/or the fraction of leaf nitrogen allocated to photosynthesis.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reduction in the cost of acquiring nitrogen with increasing soil nitrogen fertilization, and generally lower costs of nitrogen acquisition </w:t>
      </w:r>
      <w:r>
        <w:t>in inoculated pots, which would allow plants to maximize nitrogen uptake at minimal carbon expenditure.</w:t>
      </w:r>
    </w:p>
    <w:p w14:paraId="26702EA0" w14:textId="77777777" w:rsidR="00500DA3" w:rsidRPr="00500DA3" w:rsidRDefault="00500DA3" w:rsidP="00C358CC">
      <w:pPr>
        <w:spacing w:line="480" w:lineRule="auto"/>
      </w:pPr>
    </w:p>
    <w:p w14:paraId="03921B0D" w14:textId="7401A722" w:rsidR="00F42BEB" w:rsidRPr="00FE014F" w:rsidRDefault="00F42BEB" w:rsidP="00C358CC">
      <w:pPr>
        <w:spacing w:line="480" w:lineRule="auto"/>
        <w:rPr>
          <w:b/>
        </w:rPr>
      </w:pPr>
      <w:r w:rsidRPr="00FE014F">
        <w:rPr>
          <w:b/>
        </w:rPr>
        <w:lastRenderedPageBreak/>
        <w:t>Methods</w:t>
      </w:r>
    </w:p>
    <w:p w14:paraId="7E75C69F" w14:textId="23A08C5C" w:rsidR="00DD0204" w:rsidRPr="00FE014F" w:rsidRDefault="00DD0204" w:rsidP="00C358CC">
      <w:pPr>
        <w:spacing w:line="480" w:lineRule="auto"/>
        <w:rPr>
          <w:bCs/>
          <w:i/>
          <w:iCs/>
        </w:rPr>
      </w:pPr>
      <w:r w:rsidRPr="00FE014F">
        <w:rPr>
          <w:bCs/>
          <w:i/>
          <w:iCs/>
        </w:rPr>
        <w:t>Seed treatments and experimental design</w:t>
      </w:r>
    </w:p>
    <w:p w14:paraId="106C080C" w14:textId="56AB881D" w:rsidR="000B2094" w:rsidRPr="00FE014F" w:rsidRDefault="00F42BEB" w:rsidP="00C358CC">
      <w:pPr>
        <w:spacing w:line="48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60FB96DE" w:rsidR="00CF12A0" w:rsidRPr="00780902" w:rsidRDefault="00336994" w:rsidP="00E62AC7">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r w:rsidR="00E62AC7">
        <w:t xml:space="preserve"> This experimental design yielded a </w:t>
      </w:r>
      <w:proofErr w:type="gramStart"/>
      <w:r w:rsidR="00E62AC7">
        <w:t>fully-factorial</w:t>
      </w:r>
      <w:proofErr w:type="gramEnd"/>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p>
    <w:p w14:paraId="6CB3F966" w14:textId="77777777" w:rsidR="00CF12A0" w:rsidRPr="00FE014F" w:rsidRDefault="00CF12A0" w:rsidP="00C358CC">
      <w:pPr>
        <w:spacing w:line="480" w:lineRule="auto"/>
      </w:pPr>
    </w:p>
    <w:p w14:paraId="617E3FFD" w14:textId="58520BBC" w:rsidR="009914B7" w:rsidRPr="00FE014F" w:rsidRDefault="009914B7" w:rsidP="00C358CC">
      <w:pPr>
        <w:spacing w:line="480" w:lineRule="auto"/>
        <w:rPr>
          <w:i/>
          <w:iCs/>
        </w:rPr>
      </w:pPr>
      <w:r w:rsidRPr="00FE014F">
        <w:rPr>
          <w:i/>
          <w:iCs/>
        </w:rPr>
        <w:lastRenderedPageBreak/>
        <w:t>Growth</w:t>
      </w:r>
      <w:r w:rsidR="00AD5C31" w:rsidRPr="00FE014F">
        <w:rPr>
          <w:i/>
          <w:iCs/>
        </w:rPr>
        <w:t xml:space="preserve"> chamber</w:t>
      </w:r>
      <w:r w:rsidRPr="00FE014F">
        <w:rPr>
          <w:i/>
          <w:iCs/>
        </w:rPr>
        <w:t xml:space="preserve"> conditions</w:t>
      </w:r>
    </w:p>
    <w:p w14:paraId="3435F54A" w14:textId="79023699" w:rsidR="00AD5C31" w:rsidRPr="00FE014F" w:rsidRDefault="00CF12A0" w:rsidP="00E62AC7">
      <w:pPr>
        <w:spacing w:line="48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rsidRPr="00FE014F">
        <w:t xml:space="preserve"> CO</w:t>
      </w:r>
      <w:r w:rsidR="00E62AC7" w:rsidRPr="00FE014F">
        <w:rPr>
          <w:vertAlign w:val="subscript"/>
        </w:rPr>
        <w:t>2</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E62AC7" w:rsidRPr="00FE014F">
        <w:t>CO</w:t>
      </w:r>
      <w:r w:rsidR="00E62AC7" w:rsidRPr="00FE014F">
        <w:rPr>
          <w:vertAlign w:val="subscript"/>
        </w:rPr>
        <w:t>2</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3BB1ECCD" w:rsidR="00AD5C31" w:rsidRPr="00FE014F" w:rsidRDefault="0058238C" w:rsidP="00C358CC">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782E49F6" w:rsidR="00055330" w:rsidRPr="00FE014F" w:rsidRDefault="00AD5C31" w:rsidP="00E62AC7">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w:t>
      </w:r>
      <w:r w:rsidR="00E62AC7">
        <w:t xml:space="preserve"> process</w:t>
      </w:r>
      <w:r w:rsidR="00055330" w:rsidRPr="00FE014F">
        <w:t xml:space="preserve"> was done by iteratively moving</w:t>
      </w:r>
      <w:r w:rsidR="00E62AC7">
        <w:t xml:space="preserve"> a group of </w:t>
      </w:r>
      <w:r w:rsidR="00055330" w:rsidRPr="00FE014F">
        <w:t xml:space="preserve">pots on </w:t>
      </w:r>
      <w:r w:rsidR="00E62AC7">
        <w:t>the</w:t>
      </w:r>
      <w:r w:rsidR="00055330" w:rsidRPr="00FE014F">
        <w:t xml:space="preserve"> top rack of a chamber to the bottom rack</w:t>
      </w:r>
      <w:r w:rsidR="00E62AC7">
        <w:t xml:space="preserve"> of the same chamber, while also moving a group of pots on the bottom rack of a chamber to the top </w:t>
      </w:r>
      <w:r w:rsidR="00E62AC7">
        <w:lastRenderedPageBreak/>
        <w:t>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C358CC">
      <w:pPr>
        <w:spacing w:line="480" w:lineRule="auto"/>
      </w:pPr>
    </w:p>
    <w:p w14:paraId="299A9F0C" w14:textId="544F6211" w:rsidR="00CD368B" w:rsidRPr="00FE014F" w:rsidRDefault="00470A8B" w:rsidP="00C358CC">
      <w:pPr>
        <w:spacing w:line="480" w:lineRule="auto"/>
      </w:pPr>
      <w:r w:rsidRPr="00FE014F">
        <w:rPr>
          <w:i/>
          <w:iCs/>
        </w:rPr>
        <w:t>Leaf gas exchange</w:t>
      </w:r>
      <w:r w:rsidR="000B5223" w:rsidRPr="00FE014F">
        <w:rPr>
          <w:i/>
          <w:iCs/>
        </w:rPr>
        <w:t xml:space="preserve"> measurements</w:t>
      </w:r>
    </w:p>
    <w:p w14:paraId="3F10FFAB" w14:textId="0DD81369" w:rsidR="00E71668" w:rsidRDefault="009914B7" w:rsidP="00E71668">
      <w:pPr>
        <w:spacing w:line="48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E71668" w:rsidRPr="00FE014F">
        <w:rPr>
          <w:color w:val="000000"/>
        </w:rPr>
        <w:t>CO</w:t>
      </w:r>
      <w:r w:rsidR="00E71668" w:rsidRPr="00FE014F">
        <w:rPr>
          <w:color w:val="000000"/>
          <w:vertAlign w:val="subscript"/>
        </w:rPr>
        <w:t>2</w:t>
      </w:r>
      <w:r w:rsidR="00E71668">
        <w:rPr>
          <w:color w:val="000000"/>
        </w:rPr>
        <w:t>.</w:t>
      </w:r>
    </w:p>
    <w:p w14:paraId="30ABDC3B" w14:textId="71A3B74A" w:rsidR="00487452" w:rsidRPr="00D96051" w:rsidRDefault="00D96051" w:rsidP="00E71668">
      <w:pPr>
        <w:spacing w:line="48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w:t>
      </w:r>
      <w:r w:rsidR="00740198">
        <w:lastRenderedPageBreak/>
        <w:t xml:space="preserve">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C358CC">
      <w:pPr>
        <w:spacing w:line="480" w:lineRule="auto"/>
      </w:pPr>
    </w:p>
    <w:p w14:paraId="2581937D" w14:textId="13D74AA3" w:rsidR="002034D4" w:rsidRPr="00FE014F" w:rsidRDefault="002034D4" w:rsidP="00C358CC">
      <w:pPr>
        <w:spacing w:line="480" w:lineRule="auto"/>
      </w:pPr>
      <w:r w:rsidRPr="00FE014F">
        <w:rPr>
          <w:i/>
          <w:iCs/>
        </w:rPr>
        <w:t>Leaf trait measurements</w:t>
      </w:r>
    </w:p>
    <w:p w14:paraId="3BB966E6" w14:textId="7941264D" w:rsidR="002034D4" w:rsidRPr="00E71668" w:rsidRDefault="00E71668" w:rsidP="00E71668">
      <w:pPr>
        <w:autoSpaceDE w:val="0"/>
        <w:autoSpaceDN w:val="0"/>
        <w:adjustRightInd w:val="0"/>
        <w:spacing w:line="48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immediately plucked 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A2687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DA258F" w:rsidRPr="00DA258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51B7DAA5" w:rsidR="00BA3A8F" w:rsidRPr="00D96051" w:rsidRDefault="00BA3A8F" w:rsidP="00C358CC">
      <w:pPr>
        <w:autoSpaceDE w:val="0"/>
        <w:autoSpaceDN w:val="0"/>
        <w:adjustRightInd w:val="0"/>
        <w:spacing w:line="480" w:lineRule="auto"/>
        <w:ind w:firstLine="720"/>
        <w:rPr>
          <w:color w:val="000000"/>
        </w:rPr>
      </w:pPr>
      <w:r w:rsidRPr="00D96051">
        <w:rPr>
          <w:color w:val="000000"/>
        </w:rPr>
        <w:t xml:space="preserve">We used leaf </w:t>
      </w:r>
      <w:r w:rsidRPr="00E71668">
        <w:rPr>
          <w:i/>
          <w:iCs/>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A2687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C358C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C358CC">
      <w:pPr>
        <w:autoSpaceDE w:val="0"/>
        <w:autoSpaceDN w:val="0"/>
        <w:adjustRightInd w:val="0"/>
        <w:spacing w:line="480" w:lineRule="auto"/>
        <w:rPr>
          <w:color w:val="000000"/>
        </w:rPr>
      </w:pPr>
      <w:r w:rsidRPr="00D96051">
        <w:rPr>
          <w:color w:val="000000"/>
          <w:lang w:val="el-GR"/>
        </w:rPr>
        <w:lastRenderedPageBreak/>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C358C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7FDCCBB7" w:rsidR="00D96051" w:rsidRDefault="00D96051" w:rsidP="00C358CC">
      <w:pPr>
        <w:autoSpaceDE w:val="0"/>
        <w:autoSpaceDN w:val="0"/>
        <w:adjustRightInd w:val="0"/>
        <w:spacing w:line="48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00DA258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w:t>
      </w:r>
      <w:r w:rsidR="00320878">
        <w:rPr>
          <w:color w:val="000000"/>
        </w:rPr>
        <w:t xml:space="preserve">across chambers and </w:t>
      </w:r>
      <w:r w:rsidRPr="00D96051">
        <w:rPr>
          <w:color w:val="000000"/>
        </w:rPr>
        <w:t>by atmospheric CO</w:t>
      </w:r>
      <w:r w:rsidRPr="00D96051">
        <w:rPr>
          <w:color w:val="000000"/>
          <w:vertAlign w:val="subscript"/>
        </w:rPr>
        <w:t>2</w:t>
      </w:r>
      <w:r w:rsidRPr="00D96051">
        <w:rPr>
          <w:color w:val="000000"/>
        </w:rPr>
        <w:t xml:space="preserve"> concentration, </w:t>
      </w:r>
      <w:r w:rsidR="00E71668">
        <w:rPr>
          <w:color w:val="000000"/>
        </w:rPr>
        <w:t xml:space="preserve">which would limit our ability to detect if changes in </w:t>
      </w:r>
      <w:r w:rsidR="00E71668" w:rsidRPr="00D96051">
        <w:rPr>
          <w:color w:val="000000"/>
          <w:lang w:val="el-GR"/>
        </w:rPr>
        <w:t>χ</w:t>
      </w:r>
      <w:r w:rsidR="00E71668">
        <w:rPr>
          <w:color w:val="000000"/>
        </w:rPr>
        <w:t xml:space="preserve"> were driven by changes in the partial pressure of atmospheric CO</w:t>
      </w:r>
      <w:r w:rsidR="00E71668">
        <w:rPr>
          <w:color w:val="000000"/>
          <w:vertAlign w:val="subscript"/>
        </w:rPr>
        <w:t>2</w:t>
      </w:r>
      <w:r w:rsidR="00E71668">
        <w:rPr>
          <w:color w:val="000000"/>
        </w:rPr>
        <w:t xml:space="preserve"> or a change in water use efficiency and stomatal conductance.</w:t>
      </w:r>
      <w:r w:rsidR="0067614B">
        <w:rPr>
          <w:color w:val="000000"/>
        </w:rPr>
        <w:t xml:space="preserve"> Therefore, we sent sealed </w:t>
      </w:r>
      <w:r w:rsidRPr="00D96051">
        <w:rPr>
          <w:color w:val="000000"/>
        </w:rPr>
        <w:t xml:space="preserve">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xml:space="preserve">. </w:t>
      </w:r>
      <w:r w:rsidR="0067614B">
        <w:rPr>
          <w:color w:val="000000"/>
        </w:rPr>
        <w:t>Three separate gas samples from each chamber at each CO</w:t>
      </w:r>
      <w:r w:rsidR="0067614B">
        <w:rPr>
          <w:color w:val="000000"/>
          <w:vertAlign w:val="subscript"/>
        </w:rPr>
        <w:t>2</w:t>
      </w:r>
      <w:r w:rsidR="0067614B">
        <w:rPr>
          <w:color w:val="000000"/>
        </w:rPr>
        <w:t xml:space="preserve"> treatment were collected using a </w:t>
      </w:r>
      <w:r w:rsidR="00E71668">
        <w:rPr>
          <w:color w:val="000000"/>
        </w:rPr>
        <w:t>20mL syringe and inserted into an evacuated 12 mL Exetainer® (</w:t>
      </w:r>
      <w:proofErr w:type="spellStart"/>
      <w:r w:rsidR="00E71668">
        <w:rPr>
          <w:color w:val="000000"/>
        </w:rPr>
        <w:t>Labco</w:t>
      </w:r>
      <w:proofErr w:type="spellEnd"/>
      <w:r w:rsidR="00E71668">
        <w:rPr>
          <w:color w:val="000000"/>
        </w:rPr>
        <w:t>., Lampeter, Wales, UK)</w:t>
      </w:r>
      <w:r w:rsidR="0067614B">
        <w:rPr>
          <w:color w:val="000000"/>
        </w:rPr>
        <w:t xml:space="preserve">. Using the averag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sidRPr="0067614B">
        <w:rPr>
          <w:color w:val="000000"/>
        </w:rPr>
        <w:t xml:space="preserv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Pr>
          <w:color w:val="000000"/>
        </w:rPr>
        <w:t xml:space="preserve">, we set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w:t>
      </w:r>
    </w:p>
    <w:p w14:paraId="32D6D530" w14:textId="59EE3F0F" w:rsidR="0067614B" w:rsidRDefault="0067614B" w:rsidP="00C358CC">
      <w:pPr>
        <w:autoSpaceDE w:val="0"/>
        <w:autoSpaceDN w:val="0"/>
        <w:adjustRightInd w:val="0"/>
        <w:spacing w:line="480" w:lineRule="auto"/>
        <w:rPr>
          <w:color w:val="000000"/>
        </w:rPr>
      </w:pPr>
    </w:p>
    <w:p w14:paraId="23F6135E" w14:textId="78813EC8" w:rsidR="0067614B" w:rsidRPr="0067614B" w:rsidRDefault="0067614B" w:rsidP="00C358CC">
      <w:pPr>
        <w:autoSpaceDE w:val="0"/>
        <w:autoSpaceDN w:val="0"/>
        <w:adjustRightInd w:val="0"/>
        <w:spacing w:line="480" w:lineRule="auto"/>
        <w:rPr>
          <w:color w:val="000000"/>
        </w:rPr>
      </w:pPr>
      <w:r>
        <w:rPr>
          <w:i/>
          <w:iCs/>
          <w:color w:val="000000"/>
        </w:rPr>
        <w:t>Chlorophyll extractions</w:t>
      </w:r>
    </w:p>
    <w:p w14:paraId="3D0BEB2F" w14:textId="70A6941B" w:rsidR="00DC1D72" w:rsidRPr="0067614B" w:rsidRDefault="003413F5" w:rsidP="0067614B">
      <w:pPr>
        <w:autoSpaceDE w:val="0"/>
        <w:autoSpaceDN w:val="0"/>
        <w:adjustRightInd w:val="0"/>
        <w:spacing w:line="48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39792BF8" w:rsidR="00D40F7F" w:rsidRPr="00553FA0" w:rsidRDefault="00C21DD2" w:rsidP="00C358CC">
      <w:pPr>
        <w:autoSpaceDE w:val="0"/>
        <w:autoSpaceDN w:val="0"/>
        <w:adjustRightInd w:val="0"/>
        <w:spacing w:line="480" w:lineRule="auto"/>
        <w:ind w:firstLine="720"/>
        <w:rPr>
          <w:color w:val="000000" w:themeColor="text1"/>
        </w:rPr>
      </w:pPr>
      <w:r>
        <w:rPr>
          <w:color w:val="000000"/>
        </w:rPr>
        <w:lastRenderedPageBreak/>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A26874">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et al., 1992)","plainTextFormattedCitation":"(Barnes et al., 1992)","previouslyFormattedCitation":"(Barnes et al., 1992)"},"properties":{"noteIndex":0},"schema":"https://github.com/citation-style-language/schema/raw/master/csl-citation.json"}</w:instrText>
      </w:r>
      <w:r w:rsidR="00B02E83">
        <w:rPr>
          <w:color w:val="000000"/>
        </w:rPr>
        <w:fldChar w:fldCharType="separate"/>
      </w:r>
      <w:r w:rsidR="00DA258F" w:rsidRPr="00DA258F">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single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C358CC">
      <w:pPr>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C358CC">
      <w:pPr>
        <w:autoSpaceDE w:val="0"/>
        <w:autoSpaceDN w:val="0"/>
        <w:adjustRightInd w:val="0"/>
        <w:spacing w:line="480" w:lineRule="auto"/>
        <w:rPr>
          <w:color w:val="000000"/>
        </w:rPr>
      </w:pPr>
      <w:r>
        <w:rPr>
          <w:color w:val="000000"/>
        </w:rPr>
        <w:t>a</w:t>
      </w:r>
      <w:r w:rsidR="00D40F7F">
        <w:rPr>
          <w:color w:val="000000"/>
        </w:rPr>
        <w:t>nd</w:t>
      </w:r>
    </w:p>
    <w:p w14:paraId="45570FBA" w14:textId="6A2A34DD" w:rsidR="002034D4" w:rsidRDefault="00000000" w:rsidP="00C358CC">
      <w:pPr>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C358CC">
      <w:pPr>
        <w:spacing w:line="48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C358CC">
      <w:pPr>
        <w:spacing w:line="480" w:lineRule="auto"/>
        <w:rPr>
          <w:color w:val="000000"/>
        </w:rPr>
      </w:pPr>
    </w:p>
    <w:p w14:paraId="50AF4FD3" w14:textId="77777777" w:rsidR="00BA3A8F" w:rsidRPr="00FE014F" w:rsidRDefault="00BA3A8F" w:rsidP="00C358CC">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07F8C22C" w:rsidR="00E842AD" w:rsidRPr="00FE014F" w:rsidRDefault="00BA3A8F" w:rsidP="00B865D9">
      <w:pPr>
        <w:spacing w:line="48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xml:space="preserve">. This function estimates the maximum rate of Rubisco carboxylation </w:t>
      </w:r>
      <w:r w:rsidR="008F1A48" w:rsidRPr="00FE014F">
        <w:rPr>
          <w:color w:val="000000"/>
        </w:rPr>
        <w:lastRenderedPageBreak/>
        <w:t>(</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A2687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DA258F" w:rsidRPr="00DA258F">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standardize rate estimates to a common leaf temperature. W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C358CC">
      <w:pPr>
        <w:tabs>
          <w:tab w:val="left" w:pos="593"/>
        </w:tabs>
        <w:autoSpaceDE w:val="0"/>
        <w:autoSpaceDN w:val="0"/>
        <w:adjustRightInd w:val="0"/>
        <w:spacing w:line="480" w:lineRule="auto"/>
        <w:rPr>
          <w:color w:val="000000"/>
        </w:rPr>
      </w:pPr>
    </w:p>
    <w:p w14:paraId="537DD4A0" w14:textId="77777777" w:rsidR="00BA3A8F" w:rsidRPr="00FE014F" w:rsidRDefault="00BA3A8F" w:rsidP="00C358CC">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C358CC">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C358CC">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1DF0884D" w:rsidR="00BA3A8F" w:rsidRPr="00FE014F" w:rsidRDefault="00BA3A8F" w:rsidP="00C358CC">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78A7BFF1" w:rsidR="00BA3A8F" w:rsidRPr="00FE014F" w:rsidRDefault="00000000" w:rsidP="00C358CC">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C358CC">
      <w:pPr>
        <w:spacing w:line="48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C358CC">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5629BE7B" w:rsidR="00BA3A8F" w:rsidRPr="00B865D9" w:rsidRDefault="00BA3A8F" w:rsidP="00B865D9">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C358CC">
      <w:pPr>
        <w:spacing w:line="480" w:lineRule="auto"/>
      </w:pPr>
    </w:p>
    <w:p w14:paraId="7588FB75" w14:textId="2944312D" w:rsidR="00351A3C" w:rsidRDefault="00351A3C" w:rsidP="00C358CC">
      <w:pPr>
        <w:spacing w:line="480" w:lineRule="auto"/>
      </w:pPr>
      <w:r>
        <w:rPr>
          <w:i/>
          <w:iCs/>
        </w:rPr>
        <w:t>Proportion of leaf nitrogen allocated to photosynthesis and structure</w:t>
      </w:r>
    </w:p>
    <w:p w14:paraId="2323AC8B" w14:textId="75117803" w:rsidR="00351A3C" w:rsidRDefault="00351A3C" w:rsidP="00C358CC">
      <w:pPr>
        <w:spacing w:line="48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C358CC">
      <w:pPr>
        <w:spacing w:line="48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C358CC">
      <w:pPr>
        <w:spacing w:line="48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C358CC">
      <w:pPr>
        <w:spacing w:line="48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45847BD3" w:rsidR="00285915" w:rsidRPr="00285915"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C358CC">
      <w:pPr>
        <w:spacing w:line="48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C358CC">
      <w:pPr>
        <w:spacing w:line="48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C358CC">
      <w:pPr>
        <w:spacing w:line="48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C358CC">
      <w:pPr>
        <w:spacing w:line="48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C358CC">
      <w:pPr>
        <w:spacing w:line="480" w:lineRule="auto"/>
        <w:rPr>
          <w:color w:val="000000"/>
        </w:rPr>
      </w:pPr>
    </w:p>
    <w:p w14:paraId="25E2D5B9" w14:textId="77777777" w:rsidR="00BA3A8F" w:rsidRPr="00FE014F" w:rsidRDefault="00BA3A8F" w:rsidP="00C358CC">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C358CC">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w:t>
      </w:r>
      <w:proofErr w:type="spellStart"/>
      <w:r w:rsidR="00DB7CDA" w:rsidRPr="00FE014F">
        <w:rPr>
          <w:color w:val="000000" w:themeColor="text1"/>
        </w:rPr>
        <w:t>gN</w:t>
      </w:r>
      <w:proofErr w:type="spellEnd"/>
      <w:r w:rsidR="00DB7CDA" w:rsidRPr="00FE014F">
        <w:rPr>
          <w:color w:val="000000" w:themeColor="text1"/>
        </w:rPr>
        <w:t xml:space="preserve">) was converted to mol N by dividing by 14 </w:t>
      </w:r>
      <w:proofErr w:type="spellStart"/>
      <w:r w:rsidR="00DB7CDA" w:rsidRPr="00FE014F">
        <w:rPr>
          <w:color w:val="000000" w:themeColor="text1"/>
        </w:rPr>
        <w:t>gN</w:t>
      </w:r>
      <w:proofErr w:type="spellEnd"/>
      <w:r w:rsidR="00DB7CDA" w:rsidRPr="00FE014F">
        <w:rPr>
          <w:color w:val="000000" w:themeColor="text1"/>
        </w:rPr>
        <w:t xml:space="preserve">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proofErr w:type="spellStart"/>
      <w:r w:rsidRPr="00320878">
        <w:rPr>
          <w:color w:val="000000" w:themeColor="text1"/>
          <w:highlight w:val="yellow"/>
        </w:rPr>
        <w:t>gN</w:t>
      </w:r>
      <w:proofErr w:type="spellEnd"/>
      <w:r w:rsidRPr="00320878">
        <w:rPr>
          <w:color w:val="000000" w:themeColor="text1"/>
          <w:highlight w:val="yellow"/>
        </w:rPr>
        <w:t xml:space="preserve">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DB7CDA" w:rsidRPr="00320878">
        <w:rPr>
          <w:color w:val="000000" w:themeColor="text1"/>
          <w:highlight w:val="yellow"/>
        </w:rPr>
        <w:t>.</w:t>
      </w:r>
    </w:p>
    <w:p w14:paraId="6EB201A2" w14:textId="3DF583E9" w:rsidR="00BC73C6" w:rsidRPr="00FE014F" w:rsidRDefault="00BC73C6" w:rsidP="00C358CC">
      <w:pPr>
        <w:autoSpaceDE w:val="0"/>
        <w:autoSpaceDN w:val="0"/>
        <w:adjustRightInd w:val="0"/>
        <w:spacing w:line="480" w:lineRule="auto"/>
        <w:rPr>
          <w:color w:val="000000"/>
        </w:rPr>
      </w:pPr>
    </w:p>
    <w:p w14:paraId="0ED25664" w14:textId="7E15676A" w:rsidR="00BC73C6" w:rsidRPr="00FE014F" w:rsidRDefault="00BC73C6" w:rsidP="00C358CC">
      <w:pPr>
        <w:autoSpaceDE w:val="0"/>
        <w:autoSpaceDN w:val="0"/>
        <w:adjustRightInd w:val="0"/>
        <w:spacing w:line="480" w:lineRule="auto"/>
        <w:rPr>
          <w:color w:val="000000"/>
        </w:rPr>
      </w:pPr>
      <w:r w:rsidRPr="00FE014F">
        <w:rPr>
          <w:i/>
          <w:iCs/>
          <w:color w:val="000000"/>
        </w:rPr>
        <w:t>Whole plant traits</w:t>
      </w:r>
    </w:p>
    <w:p w14:paraId="56E2B5CB" w14:textId="39E91271" w:rsidR="00BC73C6" w:rsidRPr="00FE014F" w:rsidRDefault="00FE014F" w:rsidP="00C358CC">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w:t>
      </w:r>
      <w:r w:rsidR="00DF4B2D">
        <w:rPr>
          <w:color w:val="000000"/>
        </w:rPr>
        <w:t>,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w:t>
      </w:r>
      <w:r w:rsidR="00BC73C6" w:rsidRPr="00FE014F">
        <w:lastRenderedPageBreak/>
        <w:t xml:space="preserve">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7040863D" w:rsidR="00BC73C6" w:rsidRPr="00FE014F" w:rsidRDefault="00BC73C6" w:rsidP="00C358CC">
      <w:pPr>
        <w:autoSpaceDE w:val="0"/>
        <w:autoSpaceDN w:val="0"/>
        <w:adjustRightInd w:val="0"/>
        <w:spacing w:line="480" w:lineRule="auto"/>
        <w:ind w:firstLine="720"/>
      </w:pPr>
      <w:r w:rsidRPr="00FE014F">
        <w:t xml:space="preserve">Following the approach explained in </w:t>
      </w:r>
      <w:r w:rsidRPr="00FE014F">
        <w:fldChar w:fldCharType="begin" w:fldLock="1"/>
      </w:r>
      <w:r w:rsidR="00A2687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w:t>
      </w:r>
      <w:r w:rsidRPr="00FE014F">
        <w:lastRenderedPageBreak/>
        <w:t xml:space="preserve">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C358CC">
      <w:pPr>
        <w:autoSpaceDE w:val="0"/>
        <w:autoSpaceDN w:val="0"/>
        <w:adjustRightInd w:val="0"/>
        <w:spacing w:line="480" w:lineRule="auto"/>
      </w:pPr>
    </w:p>
    <w:p w14:paraId="3019A001" w14:textId="1EFF47A3" w:rsidR="00BC73C6" w:rsidRPr="00FE014F" w:rsidRDefault="00BC73C6" w:rsidP="00C358CC">
      <w:pPr>
        <w:autoSpaceDE w:val="0"/>
        <w:autoSpaceDN w:val="0"/>
        <w:adjustRightInd w:val="0"/>
        <w:spacing w:line="480" w:lineRule="auto"/>
        <w:rPr>
          <w:i/>
          <w:iCs/>
        </w:rPr>
      </w:pPr>
      <w:r w:rsidRPr="00FE014F">
        <w:rPr>
          <w:i/>
          <w:iCs/>
        </w:rPr>
        <w:t>Nitrogen fixation</w:t>
      </w:r>
    </w:p>
    <w:p w14:paraId="5C480B6A" w14:textId="1DA98576" w:rsidR="00F917B0" w:rsidRPr="00F91834" w:rsidRDefault="00BC73C6" w:rsidP="00C358CC">
      <w:pPr>
        <w:autoSpaceDE w:val="0"/>
        <w:autoSpaceDN w:val="0"/>
        <w:adjustRightInd w:val="0"/>
        <w:spacing w:line="48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A26874">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DA258F" w:rsidRPr="00DA258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C358CC">
      <w:pPr>
        <w:autoSpaceDE w:val="0"/>
        <w:autoSpaceDN w:val="0"/>
        <w:adjustRightInd w:val="0"/>
        <w:spacing w:line="48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C358CC">
      <w:pPr>
        <w:autoSpaceDE w:val="0"/>
        <w:autoSpaceDN w:val="0"/>
        <w:adjustRightInd w:val="0"/>
        <w:spacing w:line="48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C358CC">
      <w:pPr>
        <w:autoSpaceDE w:val="0"/>
        <w:autoSpaceDN w:val="0"/>
        <w:adjustRightInd w:val="0"/>
        <w:spacing w:line="48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xml:space="preserve">. This approach for estimating nitrogen fixation standardizes values such that approaching 1 indicates </w:t>
      </w:r>
      <w:r w:rsidR="00A14A1D" w:rsidRPr="00F91834">
        <w:rPr>
          <w:color w:val="000000"/>
          <w:highlight w:val="yellow"/>
        </w:rPr>
        <w:lastRenderedPageBreak/>
        <w:t>increasing reliance on nitrogen fixation, while values that approach 0 indicate decreasing reliance on nitrogen fixation.</w:t>
      </w:r>
    </w:p>
    <w:p w14:paraId="6EA69257" w14:textId="0748FCF5" w:rsidR="00BC73C6" w:rsidRPr="00FE014F" w:rsidRDefault="00BC73C6" w:rsidP="00C358CC">
      <w:pPr>
        <w:autoSpaceDE w:val="0"/>
        <w:autoSpaceDN w:val="0"/>
        <w:adjustRightInd w:val="0"/>
        <w:spacing w:line="480" w:lineRule="auto"/>
        <w:rPr>
          <w:color w:val="000000"/>
        </w:rPr>
      </w:pPr>
    </w:p>
    <w:p w14:paraId="161D0578" w14:textId="280FBEC7" w:rsidR="00BC73C6" w:rsidRPr="00FE014F" w:rsidRDefault="00BC73C6" w:rsidP="00C358CC">
      <w:pPr>
        <w:autoSpaceDE w:val="0"/>
        <w:autoSpaceDN w:val="0"/>
        <w:adjustRightInd w:val="0"/>
        <w:spacing w:line="480" w:lineRule="auto"/>
        <w:rPr>
          <w:color w:val="000000"/>
        </w:rPr>
      </w:pPr>
      <w:r w:rsidRPr="00FE014F">
        <w:rPr>
          <w:i/>
          <w:iCs/>
          <w:color w:val="000000"/>
        </w:rPr>
        <w:t>Statistical analyses</w:t>
      </w:r>
    </w:p>
    <w:p w14:paraId="23A20AC1" w14:textId="56674650" w:rsidR="00F91834" w:rsidRDefault="003A28AA" w:rsidP="00C358CC">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67F4BAD6" w:rsidR="00664380" w:rsidRDefault="00A765F4" w:rsidP="00870551">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 xml:space="preserve">structure were </w:t>
      </w:r>
      <w:r w:rsidRPr="00FE014F">
        <w:lastRenderedPageBreak/>
        <w:t>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9449F5E" w:rsidR="008B6132" w:rsidRDefault="005B0115" w:rsidP="00C358CC">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r w:rsidR="00E249F0">
        <w:rPr>
          <w:i/>
          <w:iCs/>
        </w:rPr>
        <w:t>M</w:t>
      </w:r>
      <w:r w:rsidR="00E249F0">
        <w:rPr>
          <w:vertAlign w:val="subscript"/>
        </w:rPr>
        <w:t>area</w:t>
      </w:r>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xml:space="preserve">, while models for nodule biomass and nodule </w:t>
      </w:r>
      <w:proofErr w:type="spellStart"/>
      <w:proofErr w:type="gramStart"/>
      <w:r w:rsidR="00954F62">
        <w:t>biomass:root</w:t>
      </w:r>
      <w:proofErr w:type="spellEnd"/>
      <w:proofErr w:type="gramEnd"/>
      <w:r w:rsidR="00954F62">
        <w:t xml:space="preserve"> biomass satisfied residual normality assumptions with a square root data transformation</w:t>
      </w:r>
      <w:r w:rsidR="008B6132">
        <w:t>.</w:t>
      </w:r>
    </w:p>
    <w:p w14:paraId="252D01F6" w14:textId="703C94E3" w:rsidR="00E60BAC" w:rsidRPr="00FE014F" w:rsidRDefault="005B0115" w:rsidP="00C358CC">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A26874">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00DA258F" w:rsidRPr="00DA258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39450A8C" w14:textId="5ABBE586" w:rsidR="00870551" w:rsidRDefault="00870551">
      <w:pPr>
        <w:rPr>
          <w:bCs/>
        </w:rPr>
      </w:pPr>
      <w:r>
        <w:rPr>
          <w:bCs/>
        </w:rPr>
        <w:br w:type="page"/>
      </w:r>
    </w:p>
    <w:p w14:paraId="48EFACFF" w14:textId="4DA77179" w:rsidR="005265AD" w:rsidRDefault="00870551" w:rsidP="005265AD">
      <w:pPr>
        <w:spacing w:line="480" w:lineRule="auto"/>
        <w:rPr>
          <w:b/>
        </w:rPr>
      </w:pPr>
      <w:r w:rsidRPr="00FE014F">
        <w:rPr>
          <w:b/>
        </w:rPr>
        <w:lastRenderedPageBreak/>
        <w:t>Results</w:t>
      </w:r>
    </w:p>
    <w:p w14:paraId="2BB9080C" w14:textId="650F5A24" w:rsidR="003A66AF" w:rsidRPr="003A66AF" w:rsidRDefault="003A66AF" w:rsidP="005265AD">
      <w:pPr>
        <w:spacing w:line="480" w:lineRule="auto"/>
        <w:rPr>
          <w:bCs/>
        </w:rPr>
      </w:pPr>
      <w:r>
        <w:rPr>
          <w:bCs/>
          <w:i/>
          <w:iCs/>
        </w:rPr>
        <w:t>Leaf nitrogen content</w:t>
      </w:r>
    </w:p>
    <w:p w14:paraId="21A21A57" w14:textId="71DFCA05" w:rsidR="00530F50" w:rsidRPr="00184366" w:rsidRDefault="005265AD" w:rsidP="00184366">
      <w:pPr>
        <w:spacing w:line="480" w:lineRule="auto"/>
        <w:ind w:firstLine="720"/>
        <w:rPr>
          <w:bCs/>
        </w:rPr>
      </w:pPr>
      <w:r>
        <w:rPr>
          <w:bCs/>
        </w:rPr>
        <w:t xml:space="preserve">Increasing fertilization generally increased </w:t>
      </w:r>
      <w:r>
        <w:rPr>
          <w:bCs/>
          <w:i/>
          <w:iCs/>
        </w:rPr>
        <w:t>N</w:t>
      </w:r>
      <w:r>
        <w:rPr>
          <w:bCs/>
          <w:vertAlign w:val="subscript"/>
        </w:rPr>
        <w:t>area</w:t>
      </w:r>
      <w:r>
        <w:rPr>
          <w:bCs/>
        </w:rPr>
        <w:t xml:space="preserve"> (Table </w:t>
      </w:r>
      <w:r w:rsidR="003A66AF">
        <w:rPr>
          <w:bCs/>
        </w:rPr>
        <w:t>1</w:t>
      </w:r>
      <w:r>
        <w:rPr>
          <w:bCs/>
        </w:rPr>
        <w:t xml:space="preserve">; Fig. </w:t>
      </w:r>
      <w:r w:rsidR="003A66AF">
        <w:rPr>
          <w:bCs/>
        </w:rPr>
        <w:t>1</w:t>
      </w:r>
      <w:r>
        <w:rPr>
          <w:bCs/>
        </w:rPr>
        <w:t>A)</w:t>
      </w:r>
      <w:r w:rsidR="00530F50">
        <w:rPr>
          <w:bCs/>
        </w:rPr>
        <w:t xml:space="preserve">, </w:t>
      </w:r>
      <w:r>
        <w:rPr>
          <w:bCs/>
          <w:i/>
          <w:iCs/>
        </w:rPr>
        <w:t>N</w:t>
      </w:r>
      <w:r>
        <w:rPr>
          <w:bCs/>
          <w:vertAlign w:val="subscript"/>
        </w:rPr>
        <w:t>mass</w:t>
      </w:r>
      <w:r w:rsidRPr="005265AD">
        <w:rPr>
          <w:bCs/>
        </w:rPr>
        <w:t xml:space="preserve"> </w:t>
      </w:r>
      <w:r>
        <w:rPr>
          <w:bCs/>
        </w:rPr>
        <w:t xml:space="preserve">(Table </w:t>
      </w:r>
      <w:r w:rsidR="003A66AF">
        <w:rPr>
          <w:bCs/>
        </w:rPr>
        <w:t>1</w:t>
      </w:r>
      <w:r>
        <w:rPr>
          <w:bCs/>
        </w:rPr>
        <w:t xml:space="preserve">; Fig. </w:t>
      </w:r>
      <w:r w:rsidR="003A66AF">
        <w:rPr>
          <w:bCs/>
        </w:rPr>
        <w:t>1</w:t>
      </w:r>
      <w:r>
        <w:rPr>
          <w:bCs/>
        </w:rPr>
        <w:t>B)</w:t>
      </w:r>
      <w:r w:rsidR="00530F50">
        <w:rPr>
          <w:bCs/>
        </w:rPr>
        <w:t xml:space="preserve">, and </w:t>
      </w:r>
      <w:r w:rsidR="00530F50">
        <w:rPr>
          <w:bCs/>
          <w:i/>
          <w:iCs/>
        </w:rPr>
        <w:t>M</w:t>
      </w:r>
      <w:r w:rsidR="00530F50">
        <w:rPr>
          <w:bCs/>
          <w:vertAlign w:val="subscript"/>
        </w:rPr>
        <w:t>area</w:t>
      </w:r>
      <w:r w:rsidR="00530F50">
        <w:rPr>
          <w:bCs/>
        </w:rPr>
        <w:t xml:space="preserve"> (Table 1; Fig. 1C)</w:t>
      </w:r>
      <w:r w:rsidR="003A66AF">
        <w:rPr>
          <w:bCs/>
        </w:rPr>
        <w:t xml:space="preserve">. </w:t>
      </w:r>
      <w:r w:rsidR="00530F50">
        <w:rPr>
          <w:bCs/>
        </w:rPr>
        <w:t xml:space="preserve">In all cases, the positive effect of increasing fertilization was stronger in uninoculated pots </w:t>
      </w:r>
      <w:r w:rsidR="00530F50">
        <w:rPr>
          <w:bCs/>
        </w:rPr>
        <w:t xml:space="preserve">(Table 1, inoculation-by-fertilization interaction; </w:t>
      </w:r>
      <w:proofErr w:type="spellStart"/>
      <w:r w:rsidR="00530F50">
        <w:rPr>
          <w:bCs/>
        </w:rPr>
        <w:t>Tukey</w:t>
      </w:r>
      <w:r w:rsidR="00530F50" w:rsidRPr="005265AD">
        <w:rPr>
          <w:bCs/>
          <w:i/>
          <w:iCs/>
          <w:vertAlign w:val="subscript"/>
        </w:rPr>
        <w:t>N</w:t>
      </w:r>
      <w:r w:rsidR="00530F50">
        <w:rPr>
          <w:bCs/>
          <w:vertAlign w:val="subscript"/>
        </w:rPr>
        <w:t>area</w:t>
      </w:r>
      <w:proofErr w:type="spellEnd"/>
      <w:r w:rsidR="00530F50">
        <w:rPr>
          <w:bCs/>
        </w:rPr>
        <w:t>: p</w:t>
      </w:r>
      <w:r w:rsidR="00530F50">
        <w:rPr>
          <w:bCs/>
        </w:rPr>
        <w:t>&lt;0.001</w:t>
      </w:r>
      <w:r w:rsidR="00530F50">
        <w:rPr>
          <w:bCs/>
        </w:rPr>
        <w:t xml:space="preserve">; </w:t>
      </w:r>
      <w:proofErr w:type="spellStart"/>
      <w:r w:rsidR="00530F50">
        <w:rPr>
          <w:bCs/>
        </w:rPr>
        <w:t>Tukey</w:t>
      </w:r>
      <w:r w:rsidR="00530F50" w:rsidRPr="005265AD">
        <w:rPr>
          <w:bCs/>
          <w:i/>
          <w:iCs/>
          <w:vertAlign w:val="subscript"/>
        </w:rPr>
        <w:t>N</w:t>
      </w:r>
      <w:r w:rsidR="00530F50">
        <w:rPr>
          <w:bCs/>
          <w:vertAlign w:val="subscript"/>
        </w:rPr>
        <w:t>mass</w:t>
      </w:r>
      <w:proofErr w:type="spellEnd"/>
      <w:r w:rsidR="00530F50">
        <w:rPr>
          <w:bCs/>
        </w:rPr>
        <w:t>: p&lt;0.001</w:t>
      </w:r>
      <w:r w:rsidR="00530F50">
        <w:rPr>
          <w:bCs/>
        </w:rPr>
        <w:t xml:space="preserve">; </w:t>
      </w:r>
      <w:proofErr w:type="spellStart"/>
      <w:r w:rsidR="00530F50">
        <w:rPr>
          <w:bCs/>
        </w:rPr>
        <w:t>Tukey</w:t>
      </w:r>
      <w:r w:rsidR="00530F50" w:rsidRPr="00530F50">
        <w:rPr>
          <w:bCs/>
          <w:i/>
          <w:iCs/>
          <w:vertAlign w:val="subscript"/>
        </w:rPr>
        <w:t>M</w:t>
      </w:r>
      <w:r w:rsidR="00530F50">
        <w:rPr>
          <w:bCs/>
          <w:vertAlign w:val="subscript"/>
        </w:rPr>
        <w:t>area</w:t>
      </w:r>
      <w:proofErr w:type="spellEnd"/>
      <w:r w:rsidR="00530F50">
        <w:rPr>
          <w:bCs/>
        </w:rPr>
        <w:t>: p=0.043</w:t>
      </w:r>
      <w:r w:rsidR="00530F50">
        <w:rPr>
          <w:bCs/>
        </w:rPr>
        <w:t xml:space="preserve">). Additionally, the positive effect of increasing fertilization on </w:t>
      </w:r>
      <w:r w:rsidR="00530F50">
        <w:rPr>
          <w:bCs/>
          <w:i/>
          <w:iCs/>
        </w:rPr>
        <w:t>N</w:t>
      </w:r>
      <w:r w:rsidR="00530F50">
        <w:rPr>
          <w:bCs/>
          <w:vertAlign w:val="subscript"/>
        </w:rPr>
        <w:t>area</w:t>
      </w:r>
      <w:r w:rsidR="00530F50">
        <w:rPr>
          <w:bCs/>
        </w:rPr>
        <w:t xml:space="preserve"> and </w:t>
      </w:r>
      <w:r w:rsidR="00530F50">
        <w:rPr>
          <w:bCs/>
          <w:i/>
          <w:iCs/>
        </w:rPr>
        <w:t>N</w:t>
      </w:r>
      <w:r w:rsidR="00530F50">
        <w:rPr>
          <w:bCs/>
          <w:vertAlign w:val="subscript"/>
        </w:rPr>
        <w:t>mass</w:t>
      </w:r>
      <w:r w:rsidR="00530F50">
        <w:rPr>
          <w:bCs/>
        </w:rPr>
        <w:t xml:space="preserve"> was stronger under ambient CO</w:t>
      </w:r>
      <w:r w:rsidR="00530F50">
        <w:rPr>
          <w:bCs/>
          <w:vertAlign w:val="subscript"/>
        </w:rPr>
        <w:t>2</w:t>
      </w:r>
      <w:r w:rsidR="00375E1D">
        <w:rPr>
          <w:bCs/>
        </w:rPr>
        <w:t xml:space="preserve">, </w:t>
      </w:r>
      <w:r w:rsidR="00530F50">
        <w:rPr>
          <w:bCs/>
        </w:rPr>
        <w:t xml:space="preserve">while the positive effect of increasing fertilization on </w:t>
      </w:r>
      <w:r w:rsidR="00530F50">
        <w:rPr>
          <w:bCs/>
          <w:i/>
          <w:iCs/>
        </w:rPr>
        <w:t>M</w:t>
      </w:r>
      <w:r w:rsidR="00530F50">
        <w:rPr>
          <w:bCs/>
          <w:vertAlign w:val="subscript"/>
        </w:rPr>
        <w:t>area</w:t>
      </w:r>
      <w:r w:rsidR="00530F50">
        <w:rPr>
          <w:bCs/>
        </w:rPr>
        <w:t xml:space="preserve"> was stronger under elevated CO</w:t>
      </w:r>
      <w:r w:rsidR="00530F50">
        <w:rPr>
          <w:bCs/>
          <w:vertAlign w:val="subscript"/>
        </w:rPr>
        <w:t>2</w:t>
      </w:r>
      <w:r w:rsidR="00530F50">
        <w:rPr>
          <w:bCs/>
        </w:rPr>
        <w:t xml:space="preserve"> </w:t>
      </w:r>
      <w:r w:rsidR="00375E1D">
        <w:rPr>
          <w:bCs/>
        </w:rPr>
        <w:t>(Table 3, CO</w:t>
      </w:r>
      <w:r w:rsidR="00375E1D">
        <w:rPr>
          <w:bCs/>
          <w:vertAlign w:val="subscript"/>
        </w:rPr>
        <w:t>2</w:t>
      </w:r>
      <w:r w:rsidR="00375E1D">
        <w:rPr>
          <w:bCs/>
        </w:rPr>
        <w:t>-by-fertilization interaction; Tukey: p&lt;0.001</w:t>
      </w:r>
      <w:r w:rsidR="00375E1D">
        <w:rPr>
          <w:bCs/>
        </w:rPr>
        <w:t xml:space="preserve"> in all cases</w:t>
      </w:r>
      <w:r w:rsidR="00375E1D">
        <w:rPr>
          <w:bCs/>
        </w:rPr>
        <w:t>).</w:t>
      </w:r>
      <w:r w:rsidR="00184366">
        <w:rPr>
          <w:bCs/>
        </w:rPr>
        <w:t xml:space="preserve"> Finally, an interaction between inoculation and </w:t>
      </w:r>
      <w:r w:rsidR="00184366">
        <w:rPr>
          <w:bCs/>
        </w:rPr>
        <w:t>CO</w:t>
      </w:r>
      <w:r w:rsidR="00184366">
        <w:rPr>
          <w:bCs/>
          <w:vertAlign w:val="subscript"/>
        </w:rPr>
        <w:t>2</w:t>
      </w:r>
      <w:r w:rsidR="00184366">
        <w:rPr>
          <w:bCs/>
        </w:rPr>
        <w:t xml:space="preserve"> concentration indicated that the general positive effect of inoculation on </w:t>
      </w:r>
      <w:r w:rsidR="00184366" w:rsidRPr="000E7383">
        <w:rPr>
          <w:bCs/>
          <w:i/>
          <w:iCs/>
        </w:rPr>
        <w:t>N</w:t>
      </w:r>
      <w:r w:rsidR="00184366" w:rsidRPr="000E7383">
        <w:rPr>
          <w:bCs/>
          <w:vertAlign w:val="subscript"/>
        </w:rPr>
        <w:t>area</w:t>
      </w:r>
      <w:r w:rsidR="00184366">
        <w:rPr>
          <w:bCs/>
        </w:rPr>
        <w:t xml:space="preserve"> was stronger under elevated CO</w:t>
      </w:r>
      <w:r w:rsidR="00184366">
        <w:rPr>
          <w:bCs/>
          <w:vertAlign w:val="subscript"/>
        </w:rPr>
        <w:t>2</w:t>
      </w:r>
      <w:r w:rsidR="00184366" w:rsidRPr="000E7383">
        <w:rPr>
          <w:bCs/>
        </w:rPr>
        <w:t xml:space="preserve"> (45% </w:t>
      </w:r>
      <w:r w:rsidR="00184366">
        <w:rPr>
          <w:bCs/>
        </w:rPr>
        <w:t>vs. 19% increase</w:t>
      </w:r>
      <w:r w:rsidR="00184366" w:rsidRPr="000E7383">
        <w:rPr>
          <w:bCs/>
        </w:rPr>
        <w:t>; Tukey: p&lt;0.001</w:t>
      </w:r>
      <w:r w:rsidR="00184366">
        <w:rPr>
          <w:bCs/>
        </w:rPr>
        <w:t xml:space="preserve"> in both cases</w:t>
      </w:r>
      <w:r w:rsidR="00184366" w:rsidRPr="000E7383">
        <w:rPr>
          <w:bCs/>
        </w:rPr>
        <w:t>)</w:t>
      </w:r>
      <w:r w:rsidR="00184366">
        <w:rPr>
          <w:bCs/>
        </w:rPr>
        <w:t>.</w:t>
      </w:r>
      <w:r w:rsidR="00184366">
        <w:rPr>
          <w:bCs/>
        </w:rPr>
        <w:t xml:space="preserve"> </w:t>
      </w:r>
      <w:r w:rsidR="00184366">
        <w:rPr>
          <w:bCs/>
          <w:i/>
          <w:iCs/>
        </w:rPr>
        <w:t>N</w:t>
      </w:r>
      <w:r w:rsidR="00184366">
        <w:rPr>
          <w:bCs/>
          <w:vertAlign w:val="subscript"/>
        </w:rPr>
        <w:t>area</w:t>
      </w:r>
      <w:r w:rsidR="00184366">
        <w:rPr>
          <w:bCs/>
        </w:rPr>
        <w:t>,</w:t>
      </w:r>
      <w:r w:rsidR="00184366">
        <w:rPr>
          <w:bCs/>
        </w:rPr>
        <w:t xml:space="preserve"> </w:t>
      </w:r>
      <w:r w:rsidR="00184366">
        <w:rPr>
          <w:bCs/>
          <w:i/>
          <w:iCs/>
        </w:rPr>
        <w:t>N</w:t>
      </w:r>
      <w:r w:rsidR="00184366">
        <w:rPr>
          <w:bCs/>
          <w:vertAlign w:val="subscript"/>
        </w:rPr>
        <w:t>mass</w:t>
      </w:r>
      <w:r w:rsidR="00184366">
        <w:rPr>
          <w:bCs/>
        </w:rPr>
        <w:t xml:space="preserve">, and </w:t>
      </w:r>
      <w:r w:rsidR="00184366">
        <w:rPr>
          <w:bCs/>
          <w:i/>
          <w:iCs/>
        </w:rPr>
        <w:t>M</w:t>
      </w:r>
      <w:r w:rsidR="00184366">
        <w:rPr>
          <w:bCs/>
          <w:vertAlign w:val="subscript"/>
        </w:rPr>
        <w:t>area</w:t>
      </w:r>
      <w:r w:rsidR="00184366">
        <w:rPr>
          <w:bCs/>
        </w:rPr>
        <w:t xml:space="preserve"> were each generally greater under elevated CO</w:t>
      </w:r>
      <w:r w:rsidR="00184366">
        <w:rPr>
          <w:bCs/>
          <w:vertAlign w:val="subscript"/>
        </w:rPr>
        <w:t>2</w:t>
      </w:r>
      <w:r w:rsidR="00184366">
        <w:rPr>
          <w:bCs/>
        </w:rPr>
        <w:t xml:space="preserve"> and in inoculated pots (Table 1).</w:t>
      </w:r>
    </w:p>
    <w:p w14:paraId="061B0197" w14:textId="740442AE" w:rsidR="005265AD" w:rsidRPr="005265AD" w:rsidRDefault="005265AD" w:rsidP="00184366">
      <w:pPr>
        <w:spacing w:line="480" w:lineRule="auto"/>
        <w:ind w:firstLine="720"/>
        <w:rPr>
          <w:bCs/>
        </w:rPr>
      </w:pPr>
      <w:r>
        <w:rPr>
          <w:bCs/>
        </w:rPr>
        <w:t xml:space="preserve">Increasing fertilization </w:t>
      </w:r>
      <w:r w:rsidR="00184366">
        <w:rPr>
          <w:bCs/>
        </w:rPr>
        <w:t xml:space="preserve">also </w:t>
      </w:r>
      <w:r>
        <w:rPr>
          <w:bCs/>
        </w:rPr>
        <w:t xml:space="preserve">generally increased </w:t>
      </w:r>
      <w:proofErr w:type="spellStart"/>
      <w:r>
        <w:rPr>
          <w:bCs/>
          <w:i/>
          <w:iCs/>
        </w:rPr>
        <w:t>Chl</w:t>
      </w:r>
      <w:r>
        <w:rPr>
          <w:bCs/>
          <w:vertAlign w:val="subscript"/>
        </w:rPr>
        <w:t>area</w:t>
      </w:r>
      <w:proofErr w:type="spellEnd"/>
      <w:r>
        <w:rPr>
          <w:bCs/>
        </w:rPr>
        <w:t xml:space="preserve"> (Table 3; Fig. 3D),</w:t>
      </w:r>
      <w:r w:rsidR="00184366">
        <w:rPr>
          <w:bCs/>
        </w:rPr>
        <w:t xml:space="preserve"> but this pattern was generally stronger in uninoculated pots</w:t>
      </w:r>
      <w:r>
        <w:rPr>
          <w:bCs/>
        </w:rPr>
        <w:t xml:space="preserve"> (Table 3, inoculation-by-fertilization interaction; Tukey: p&lt;0.001). A marginal CO</w:t>
      </w:r>
      <w:r>
        <w:rPr>
          <w:bCs/>
          <w:vertAlign w:val="subscript"/>
        </w:rPr>
        <w:t>2</w:t>
      </w:r>
      <w:r>
        <w:rPr>
          <w:bCs/>
        </w:rPr>
        <w:t>-by-fertilization interaction (Table 3) indicated a weaker positive effect of fertilization under elevated CO</w:t>
      </w:r>
      <w:r>
        <w:rPr>
          <w:bCs/>
          <w:vertAlign w:val="subscript"/>
        </w:rPr>
        <w:t>2</w:t>
      </w:r>
      <w:r>
        <w:rPr>
          <w:bCs/>
        </w:rPr>
        <w:t xml:space="preserve"> (Tukey: p=0.042). </w:t>
      </w:r>
      <w:proofErr w:type="spellStart"/>
      <w:r>
        <w:rPr>
          <w:bCs/>
          <w:i/>
          <w:iCs/>
        </w:rPr>
        <w:t>Chl</w:t>
      </w:r>
      <w:r>
        <w:rPr>
          <w:bCs/>
          <w:vertAlign w:val="subscript"/>
        </w:rPr>
        <w:t>area</w:t>
      </w:r>
      <w:proofErr w:type="spellEnd"/>
      <w:r>
        <w:rPr>
          <w:bCs/>
        </w:rPr>
        <w:t xml:space="preserve"> was generally </w:t>
      </w:r>
      <w:r w:rsidR="00376F21">
        <w:rPr>
          <w:bCs/>
        </w:rPr>
        <w:t>decreased</w:t>
      </w:r>
      <w:r>
        <w:rPr>
          <w:bCs/>
        </w:rPr>
        <w:t xml:space="preserve"> under elevated CO</w:t>
      </w:r>
      <w:r>
        <w:rPr>
          <w:bCs/>
          <w:vertAlign w:val="subscript"/>
        </w:rPr>
        <w:t>2</w:t>
      </w:r>
      <w:r>
        <w:rPr>
          <w:bCs/>
        </w:rPr>
        <w:t xml:space="preserve"> and in uninoculated pots (Table 3).</w:t>
      </w:r>
    </w:p>
    <w:p w14:paraId="5D743176" w14:textId="77777777" w:rsidR="005265AD" w:rsidRDefault="005265AD" w:rsidP="00C358CC">
      <w:pPr>
        <w:spacing w:line="48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870551">
      <w:pPr>
        <w:spacing w:line="48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870551"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870551" w:rsidRPr="00C71098" w:rsidRDefault="00870551" w:rsidP="00AF40A0">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870551" w:rsidRPr="00C71098" w:rsidRDefault="00870551" w:rsidP="00AF40A0">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77777777" w:rsidR="00870551" w:rsidRPr="00867DE7" w:rsidRDefault="00870551" w:rsidP="00AF40A0">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599029" w14:textId="77777777" w:rsidR="00870551" w:rsidRPr="00867DE7" w:rsidRDefault="00870551" w:rsidP="00AF4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77777777" w:rsidR="00870551" w:rsidRPr="00867DE7" w:rsidRDefault="00870551" w:rsidP="00AF40A0">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77777777" w:rsidR="00870551" w:rsidRPr="00867DE7" w:rsidRDefault="00870551" w:rsidP="00AF40A0">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453E1432" w14:textId="77777777" w:rsidR="00870551" w:rsidRPr="00867DE7" w:rsidRDefault="00870551" w:rsidP="00AF4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77777777" w:rsidR="00870551" w:rsidRPr="00867DE7" w:rsidRDefault="00870551" w:rsidP="00AF40A0">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77777777" w:rsidR="00870551" w:rsidRPr="00867DE7" w:rsidRDefault="00870551" w:rsidP="00AF40A0">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6C8C5BCD" w14:textId="77777777" w:rsidR="00870551" w:rsidRPr="00867DE7" w:rsidRDefault="00870551" w:rsidP="00AF4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77777777" w:rsidR="00870551" w:rsidRPr="00867DE7" w:rsidRDefault="00870551" w:rsidP="00AF40A0">
            <w:pPr>
              <w:jc w:val="right"/>
              <w:rPr>
                <w:color w:val="000000"/>
              </w:rPr>
            </w:pPr>
            <w:r w:rsidRPr="00867DE7">
              <w:rPr>
                <w:color w:val="000000"/>
              </w:rPr>
              <w:t>-</w:t>
            </w:r>
          </w:p>
        </w:tc>
      </w:tr>
      <w:tr w:rsidR="00870551"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870551" w:rsidRPr="00C71098" w:rsidRDefault="00870551" w:rsidP="00AF40A0">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77777777" w:rsidR="00870551" w:rsidRPr="00867DE7" w:rsidRDefault="00870551" w:rsidP="00AF40A0">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1C5E8EEB" w14:textId="77777777" w:rsidR="00870551" w:rsidRPr="00867DE7" w:rsidRDefault="00870551" w:rsidP="00AF40A0">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729D9D8B"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3B1C4F9" w14:textId="77777777" w:rsidR="00870551" w:rsidRPr="00867DE7" w:rsidRDefault="00870551" w:rsidP="00AF40A0">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75DE5873" w14:textId="77777777" w:rsidR="00870551" w:rsidRPr="00867DE7" w:rsidRDefault="00870551" w:rsidP="00AF40A0">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DF4255E"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4A6F13" w14:textId="77777777" w:rsidR="00870551" w:rsidRPr="00867DE7" w:rsidRDefault="00870551" w:rsidP="00AF40A0">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24940358" w14:textId="77777777" w:rsidR="00870551" w:rsidRPr="00867DE7" w:rsidRDefault="00870551" w:rsidP="00AF40A0">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D511FD5" w14:textId="77777777" w:rsidR="00870551" w:rsidRPr="00867DE7" w:rsidRDefault="00870551" w:rsidP="00AF40A0">
            <w:pPr>
              <w:jc w:val="right"/>
              <w:rPr>
                <w:b/>
                <w:bCs/>
                <w:color w:val="000000"/>
              </w:rPr>
            </w:pPr>
            <w:r w:rsidRPr="00867DE7">
              <w:rPr>
                <w:b/>
                <w:bCs/>
                <w:color w:val="000000"/>
              </w:rPr>
              <w:t>&lt;0.001</w:t>
            </w:r>
          </w:p>
        </w:tc>
      </w:tr>
      <w:tr w:rsidR="00870551"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870551" w:rsidRPr="00C71098" w:rsidRDefault="00870551" w:rsidP="00AF40A0">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77777777" w:rsidR="00870551" w:rsidRPr="00867DE7" w:rsidRDefault="00870551" w:rsidP="00AF40A0">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0412D2BB" w14:textId="77777777" w:rsidR="00870551" w:rsidRPr="00867DE7" w:rsidRDefault="00870551" w:rsidP="00AF40A0">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612B1457"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CB84797" w14:textId="77777777" w:rsidR="00870551" w:rsidRPr="00867DE7" w:rsidRDefault="00870551" w:rsidP="00AF40A0">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549F3A9B" w14:textId="77777777" w:rsidR="00870551" w:rsidRPr="00867DE7" w:rsidRDefault="00870551" w:rsidP="00AF40A0">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7B982279"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66F77D1" w14:textId="77777777" w:rsidR="00870551" w:rsidRPr="00867DE7" w:rsidRDefault="00870551" w:rsidP="00AF40A0">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4D544A24" w14:textId="77777777" w:rsidR="00870551" w:rsidRPr="00867DE7" w:rsidRDefault="00870551" w:rsidP="00AF40A0">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35AD3047" w14:textId="77777777" w:rsidR="00870551" w:rsidRPr="00867DE7" w:rsidRDefault="00870551" w:rsidP="00AF40A0">
            <w:pPr>
              <w:jc w:val="right"/>
              <w:rPr>
                <w:b/>
                <w:bCs/>
                <w:color w:val="000000"/>
              </w:rPr>
            </w:pPr>
            <w:r w:rsidRPr="00867DE7">
              <w:rPr>
                <w:b/>
                <w:bCs/>
                <w:color w:val="000000"/>
              </w:rPr>
              <w:t>&lt;0.001</w:t>
            </w:r>
          </w:p>
        </w:tc>
      </w:tr>
      <w:tr w:rsidR="00870551"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870551" w:rsidRPr="00C71098" w:rsidRDefault="00870551" w:rsidP="00AF40A0">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77777777" w:rsidR="00870551" w:rsidRPr="00867DE7" w:rsidRDefault="00870551" w:rsidP="00AF40A0">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376D9662" w14:textId="77777777" w:rsidR="00870551" w:rsidRPr="00867DE7" w:rsidRDefault="00870551" w:rsidP="00AF40A0">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022F0EDD"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59DEEB" w14:textId="77777777" w:rsidR="00870551" w:rsidRPr="00867DE7" w:rsidRDefault="00870551" w:rsidP="00AF40A0">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2CC9C4C7" w14:textId="77777777" w:rsidR="00870551" w:rsidRPr="00867DE7" w:rsidRDefault="00870551" w:rsidP="00AF40A0">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538EC3E2"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6FD9AC8" w14:textId="77777777" w:rsidR="00870551" w:rsidRPr="00867DE7" w:rsidRDefault="00870551" w:rsidP="00AF40A0">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6A27B0C9" w14:textId="77777777" w:rsidR="00870551" w:rsidRPr="00867DE7" w:rsidRDefault="00870551" w:rsidP="00AF40A0">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0FB60FD3" w14:textId="77777777" w:rsidR="00870551" w:rsidRPr="00867DE7" w:rsidRDefault="00870551" w:rsidP="00AF40A0">
            <w:pPr>
              <w:jc w:val="right"/>
              <w:rPr>
                <w:b/>
                <w:bCs/>
                <w:color w:val="000000"/>
              </w:rPr>
            </w:pPr>
            <w:r w:rsidRPr="00867DE7">
              <w:rPr>
                <w:b/>
                <w:bCs/>
                <w:color w:val="000000"/>
              </w:rPr>
              <w:t>&lt;0.001</w:t>
            </w:r>
          </w:p>
        </w:tc>
      </w:tr>
      <w:tr w:rsidR="00870551"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870551" w:rsidRPr="00C71098" w:rsidRDefault="00870551" w:rsidP="00AF40A0">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77777777" w:rsidR="00870551" w:rsidRPr="00867DE7" w:rsidRDefault="00870551" w:rsidP="00AF40A0">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31060007" w14:textId="77777777" w:rsidR="00870551" w:rsidRPr="00867DE7" w:rsidRDefault="00870551" w:rsidP="00AF40A0">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4E3BD60C" w14:textId="77777777" w:rsidR="00870551" w:rsidRPr="00867DE7" w:rsidRDefault="00870551" w:rsidP="00AF40A0">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688F6B77" w14:textId="77777777" w:rsidR="00870551" w:rsidRPr="00867DE7" w:rsidRDefault="00870551" w:rsidP="00AF40A0">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611A9DA7" w14:textId="77777777" w:rsidR="00870551" w:rsidRPr="00867DE7" w:rsidRDefault="00870551" w:rsidP="00AF40A0">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551EFF4F" w14:textId="77777777" w:rsidR="00870551" w:rsidRPr="00867DE7" w:rsidRDefault="00870551" w:rsidP="00AF40A0">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21356C44" w14:textId="77777777" w:rsidR="00870551" w:rsidRPr="00867DE7" w:rsidRDefault="00870551" w:rsidP="00AF40A0">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19873C21" w14:textId="77777777" w:rsidR="00870551" w:rsidRPr="00867DE7" w:rsidRDefault="00870551" w:rsidP="00AF40A0">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741A8624" w14:textId="77777777" w:rsidR="00870551" w:rsidRPr="00867DE7" w:rsidRDefault="00870551" w:rsidP="00AF40A0">
            <w:pPr>
              <w:jc w:val="right"/>
              <w:rPr>
                <w:color w:val="000000"/>
              </w:rPr>
            </w:pPr>
            <w:r w:rsidRPr="00867DE7">
              <w:rPr>
                <w:color w:val="000000"/>
              </w:rPr>
              <w:t>0.826</w:t>
            </w:r>
          </w:p>
        </w:tc>
      </w:tr>
      <w:tr w:rsidR="00870551"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870551" w:rsidRPr="00C71098" w:rsidRDefault="00870551" w:rsidP="00AF40A0">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77777777" w:rsidR="00870551" w:rsidRPr="00867DE7" w:rsidRDefault="00870551" w:rsidP="00AF40A0">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2FE526C2" w14:textId="77777777" w:rsidR="00870551" w:rsidRPr="00867DE7" w:rsidRDefault="00870551" w:rsidP="00AF40A0">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050CA63D" w14:textId="77777777" w:rsidR="00870551" w:rsidRPr="00867DE7" w:rsidRDefault="00870551" w:rsidP="00AF40A0">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515229C2" w14:textId="77777777" w:rsidR="00870551" w:rsidRPr="00867DE7" w:rsidRDefault="00870551" w:rsidP="00AF40A0">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5818C8C6" w14:textId="77777777" w:rsidR="00870551" w:rsidRPr="00867DE7" w:rsidRDefault="00870551" w:rsidP="00AF40A0">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49DB30D7"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8ED8AEF" w14:textId="77777777" w:rsidR="00870551" w:rsidRPr="00867DE7" w:rsidRDefault="00870551" w:rsidP="00AF40A0">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BF7E311" w14:textId="77777777" w:rsidR="00870551" w:rsidRPr="00867DE7" w:rsidRDefault="00870551" w:rsidP="00AF40A0">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FCEE0E8" w14:textId="77777777" w:rsidR="00870551" w:rsidRPr="00867DE7" w:rsidRDefault="00870551" w:rsidP="00AF40A0">
            <w:pPr>
              <w:jc w:val="right"/>
              <w:rPr>
                <w:b/>
                <w:bCs/>
                <w:color w:val="000000"/>
              </w:rPr>
            </w:pPr>
            <w:r w:rsidRPr="00867DE7">
              <w:rPr>
                <w:b/>
                <w:bCs/>
                <w:color w:val="000000"/>
              </w:rPr>
              <w:t>0.007</w:t>
            </w:r>
          </w:p>
        </w:tc>
      </w:tr>
      <w:tr w:rsidR="00870551"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870551" w:rsidRPr="00C71098" w:rsidRDefault="00870551" w:rsidP="00AF40A0">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870551" w:rsidRPr="00C71098" w:rsidRDefault="00870551" w:rsidP="00AF40A0">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77777777" w:rsidR="00870551" w:rsidRPr="00867DE7" w:rsidRDefault="00870551" w:rsidP="00AF40A0">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1243B954" w14:textId="77777777" w:rsidR="00870551" w:rsidRPr="00867DE7" w:rsidRDefault="00870551" w:rsidP="00AF40A0">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B29745A"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0617A50" w14:textId="77777777" w:rsidR="00870551" w:rsidRPr="00867DE7" w:rsidRDefault="00870551" w:rsidP="00AF40A0">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069E0BD5" w14:textId="77777777" w:rsidR="00870551" w:rsidRPr="00867DE7" w:rsidRDefault="00870551" w:rsidP="00AF40A0">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838A9C4" w14:textId="77777777" w:rsidR="00870551" w:rsidRPr="00867DE7" w:rsidRDefault="00870551" w:rsidP="00AF40A0">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30D5B7AB" w14:textId="77777777" w:rsidR="00870551" w:rsidRPr="00867DE7" w:rsidRDefault="00870551" w:rsidP="00AF40A0">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11F3F184" w14:textId="77777777" w:rsidR="00870551" w:rsidRPr="00867DE7" w:rsidRDefault="00870551" w:rsidP="00AF40A0">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568518FD" w14:textId="77777777" w:rsidR="00870551" w:rsidRPr="00867DE7" w:rsidRDefault="00870551" w:rsidP="00AF40A0">
            <w:pPr>
              <w:jc w:val="right"/>
              <w:rPr>
                <w:b/>
                <w:bCs/>
                <w:color w:val="000000"/>
              </w:rPr>
            </w:pPr>
            <w:r w:rsidRPr="00867DE7">
              <w:rPr>
                <w:b/>
                <w:bCs/>
                <w:color w:val="000000"/>
              </w:rPr>
              <w:t>0.039</w:t>
            </w:r>
          </w:p>
        </w:tc>
      </w:tr>
      <w:tr w:rsidR="00870551"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870551" w:rsidRPr="00C71098" w:rsidRDefault="00870551" w:rsidP="00AF40A0">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77777777" w:rsidR="00870551" w:rsidRPr="00867DE7" w:rsidRDefault="00870551" w:rsidP="00AF40A0">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51C14D2A" w14:textId="77777777" w:rsidR="00870551" w:rsidRPr="00867DE7" w:rsidRDefault="00870551" w:rsidP="00AF40A0">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7FBA1D1F" w14:textId="77777777" w:rsidR="00870551" w:rsidRPr="00867DE7" w:rsidRDefault="00870551" w:rsidP="00AF40A0">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1FC1870" w14:textId="77777777" w:rsidR="00870551" w:rsidRPr="00867DE7" w:rsidRDefault="00870551" w:rsidP="00AF40A0">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5F4242FF" w14:textId="77777777" w:rsidR="00870551" w:rsidRPr="00867DE7" w:rsidRDefault="00870551" w:rsidP="00AF40A0">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C112754" w14:textId="77777777" w:rsidR="00870551" w:rsidRPr="00867DE7" w:rsidRDefault="00870551" w:rsidP="00AF40A0">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091E6A35" w14:textId="77777777" w:rsidR="00870551" w:rsidRPr="00867DE7" w:rsidRDefault="00870551" w:rsidP="00AF40A0">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6EDD1891" w14:textId="77777777" w:rsidR="00870551" w:rsidRPr="00867DE7" w:rsidRDefault="00870551" w:rsidP="00AF40A0">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33045E0D" w14:textId="77777777" w:rsidR="00870551" w:rsidRPr="00867DE7" w:rsidRDefault="00870551" w:rsidP="00AF40A0">
            <w:pPr>
              <w:jc w:val="right"/>
              <w:rPr>
                <w:color w:val="000000"/>
              </w:rPr>
            </w:pPr>
            <w:r w:rsidRPr="00867DE7">
              <w:rPr>
                <w:color w:val="000000"/>
              </w:rPr>
              <w:t>0.52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870551"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870551" w:rsidRPr="00C71098" w:rsidRDefault="00870551" w:rsidP="00870551">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870551" w:rsidRPr="00C71098" w:rsidRDefault="00870551" w:rsidP="00870551">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3AC4BDF4" w:rsidR="00870551" w:rsidRPr="00870551" w:rsidRDefault="00870551" w:rsidP="00870551">
            <w:pPr>
              <w:jc w:val="right"/>
              <w:rPr>
                <w:color w:val="000000"/>
              </w:rPr>
            </w:pPr>
            <w:r w:rsidRPr="00870551">
              <w:rPr>
                <w:color w:val="000000"/>
              </w:rPr>
              <w:t>1.46E-01</w:t>
            </w:r>
          </w:p>
        </w:tc>
        <w:tc>
          <w:tcPr>
            <w:tcW w:w="1116" w:type="dxa"/>
            <w:tcBorders>
              <w:top w:val="single" w:sz="4" w:space="0" w:color="auto"/>
              <w:left w:val="nil"/>
              <w:bottom w:val="nil"/>
              <w:right w:val="nil"/>
            </w:tcBorders>
            <w:shd w:val="clear" w:color="auto" w:fill="auto"/>
            <w:noWrap/>
            <w:vAlign w:val="bottom"/>
          </w:tcPr>
          <w:p w14:paraId="3238D359" w14:textId="365D838D" w:rsidR="00870551" w:rsidRPr="00870551" w:rsidRDefault="00870551" w:rsidP="00870551">
            <w:pPr>
              <w:jc w:val="right"/>
              <w:rPr>
                <w:color w:val="000000"/>
              </w:rPr>
            </w:pPr>
            <w:r w:rsidRPr="00870551">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746268CC" w:rsidR="00870551" w:rsidRPr="00870551" w:rsidRDefault="00870551" w:rsidP="00870551">
            <w:pPr>
              <w:jc w:val="right"/>
              <w:rPr>
                <w:color w:val="000000"/>
              </w:rPr>
            </w:pPr>
            <w:r w:rsidRPr="00870551">
              <w:rPr>
                <w:color w:val="000000"/>
              </w:rPr>
              <w:t>-</w:t>
            </w:r>
          </w:p>
        </w:tc>
        <w:tc>
          <w:tcPr>
            <w:tcW w:w="1416" w:type="dxa"/>
            <w:tcBorders>
              <w:top w:val="nil"/>
              <w:left w:val="nil"/>
              <w:bottom w:val="nil"/>
              <w:right w:val="nil"/>
            </w:tcBorders>
            <w:shd w:val="clear" w:color="auto" w:fill="auto"/>
            <w:noWrap/>
            <w:vAlign w:val="bottom"/>
          </w:tcPr>
          <w:p w14:paraId="265AC1D0"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870551" w:rsidRPr="00C71098" w:rsidRDefault="00870551" w:rsidP="00870551">
            <w:pPr>
              <w:jc w:val="right"/>
              <w:rPr>
                <w:color w:val="000000"/>
              </w:rPr>
            </w:pPr>
          </w:p>
        </w:tc>
      </w:tr>
      <w:tr w:rsidR="00870551"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870551" w:rsidRPr="00C71098" w:rsidRDefault="00870551" w:rsidP="00870551">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0F99585A" w:rsidR="00870551" w:rsidRPr="00870551" w:rsidRDefault="00870551" w:rsidP="00870551">
            <w:pPr>
              <w:jc w:val="right"/>
              <w:rPr>
                <w:color w:val="000000"/>
              </w:rPr>
            </w:pPr>
            <w:r w:rsidRPr="00870551">
              <w:rPr>
                <w:color w:val="000000"/>
              </w:rPr>
              <w:t>-4.53E-02</w:t>
            </w:r>
          </w:p>
        </w:tc>
        <w:tc>
          <w:tcPr>
            <w:tcW w:w="1116" w:type="dxa"/>
            <w:tcBorders>
              <w:top w:val="nil"/>
              <w:left w:val="nil"/>
              <w:bottom w:val="nil"/>
              <w:right w:val="nil"/>
            </w:tcBorders>
            <w:shd w:val="clear" w:color="auto" w:fill="auto"/>
            <w:noWrap/>
            <w:vAlign w:val="bottom"/>
          </w:tcPr>
          <w:p w14:paraId="7E40AD4F" w14:textId="727CC405" w:rsidR="00870551" w:rsidRPr="00870551" w:rsidRDefault="00870551" w:rsidP="00870551">
            <w:pPr>
              <w:jc w:val="right"/>
              <w:rPr>
                <w:color w:val="000000"/>
              </w:rPr>
            </w:pPr>
            <w:r w:rsidRPr="00870551">
              <w:rPr>
                <w:color w:val="000000"/>
              </w:rPr>
              <w:t>61.592</w:t>
            </w:r>
          </w:p>
        </w:tc>
        <w:tc>
          <w:tcPr>
            <w:tcW w:w="1056" w:type="dxa"/>
            <w:tcBorders>
              <w:top w:val="nil"/>
              <w:left w:val="nil"/>
              <w:bottom w:val="nil"/>
              <w:right w:val="nil"/>
            </w:tcBorders>
            <w:shd w:val="clear" w:color="auto" w:fill="auto"/>
            <w:noWrap/>
            <w:vAlign w:val="bottom"/>
          </w:tcPr>
          <w:p w14:paraId="1245A1AB" w14:textId="31DAE7BE" w:rsidR="00870551" w:rsidRPr="00870551" w:rsidRDefault="00870551" w:rsidP="00870551">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870551" w:rsidRPr="00C71098" w:rsidRDefault="00870551" w:rsidP="00870551">
            <w:pPr>
              <w:jc w:val="right"/>
              <w:rPr>
                <w:color w:val="000000"/>
              </w:rPr>
            </w:pPr>
          </w:p>
        </w:tc>
      </w:tr>
      <w:tr w:rsidR="00870551"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870551" w:rsidRPr="00C71098" w:rsidRDefault="00870551" w:rsidP="00870551">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34E9C2EB" w:rsidR="00870551" w:rsidRPr="00870551" w:rsidRDefault="00870551" w:rsidP="00870551">
            <w:pPr>
              <w:jc w:val="right"/>
              <w:rPr>
                <w:color w:val="000000"/>
              </w:rPr>
            </w:pPr>
            <w:r w:rsidRPr="00870551">
              <w:rPr>
                <w:color w:val="000000"/>
              </w:rPr>
              <w:t>-1.24E-01</w:t>
            </w:r>
          </w:p>
        </w:tc>
        <w:tc>
          <w:tcPr>
            <w:tcW w:w="1116" w:type="dxa"/>
            <w:tcBorders>
              <w:top w:val="nil"/>
              <w:left w:val="nil"/>
              <w:bottom w:val="nil"/>
              <w:right w:val="nil"/>
            </w:tcBorders>
            <w:shd w:val="clear" w:color="auto" w:fill="auto"/>
            <w:noWrap/>
            <w:vAlign w:val="bottom"/>
          </w:tcPr>
          <w:p w14:paraId="7CFA5C99" w14:textId="7792F94D" w:rsidR="00870551" w:rsidRPr="00870551" w:rsidRDefault="00870551" w:rsidP="00870551">
            <w:pPr>
              <w:jc w:val="right"/>
              <w:rPr>
                <w:color w:val="000000"/>
              </w:rPr>
            </w:pPr>
            <w:r w:rsidRPr="00870551">
              <w:rPr>
                <w:color w:val="000000"/>
              </w:rPr>
              <w:t>144.048</w:t>
            </w:r>
          </w:p>
        </w:tc>
        <w:tc>
          <w:tcPr>
            <w:tcW w:w="1056" w:type="dxa"/>
            <w:tcBorders>
              <w:top w:val="nil"/>
              <w:left w:val="nil"/>
              <w:bottom w:val="nil"/>
              <w:right w:val="nil"/>
            </w:tcBorders>
            <w:shd w:val="clear" w:color="auto" w:fill="auto"/>
            <w:noWrap/>
            <w:vAlign w:val="bottom"/>
          </w:tcPr>
          <w:p w14:paraId="2BBF66C0" w14:textId="40FC66F5" w:rsidR="00870551" w:rsidRPr="00870551" w:rsidRDefault="00870551" w:rsidP="00870551">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870551" w:rsidRPr="00C71098" w:rsidRDefault="00870551" w:rsidP="00870551">
            <w:pPr>
              <w:jc w:val="right"/>
              <w:rPr>
                <w:color w:val="000000"/>
              </w:rPr>
            </w:pPr>
          </w:p>
        </w:tc>
      </w:tr>
      <w:tr w:rsidR="00870551"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870551" w:rsidRPr="00C71098" w:rsidRDefault="00870551" w:rsidP="00870551">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DCF443D" w:rsidR="00870551" w:rsidRPr="00870551" w:rsidRDefault="00870551" w:rsidP="00870551">
            <w:pPr>
              <w:jc w:val="right"/>
              <w:rPr>
                <w:color w:val="000000"/>
              </w:rPr>
            </w:pPr>
            <w:r w:rsidRPr="00870551">
              <w:rPr>
                <w:color w:val="000000"/>
              </w:rPr>
              <w:t>6.96E-05</w:t>
            </w:r>
          </w:p>
        </w:tc>
        <w:tc>
          <w:tcPr>
            <w:tcW w:w="1116" w:type="dxa"/>
            <w:tcBorders>
              <w:top w:val="nil"/>
              <w:left w:val="nil"/>
              <w:bottom w:val="nil"/>
              <w:right w:val="nil"/>
            </w:tcBorders>
            <w:shd w:val="clear" w:color="auto" w:fill="auto"/>
            <w:noWrap/>
            <w:vAlign w:val="bottom"/>
          </w:tcPr>
          <w:p w14:paraId="55AD5C4A" w14:textId="0CF0EFB9" w:rsidR="00870551" w:rsidRPr="00870551" w:rsidRDefault="00870551" w:rsidP="00870551">
            <w:pPr>
              <w:jc w:val="right"/>
              <w:rPr>
                <w:color w:val="000000"/>
              </w:rPr>
            </w:pPr>
            <w:r w:rsidRPr="00870551">
              <w:rPr>
                <w:color w:val="000000"/>
              </w:rPr>
              <w:t>175.655</w:t>
            </w:r>
          </w:p>
        </w:tc>
        <w:tc>
          <w:tcPr>
            <w:tcW w:w="1056" w:type="dxa"/>
            <w:tcBorders>
              <w:top w:val="nil"/>
              <w:left w:val="nil"/>
              <w:bottom w:val="nil"/>
              <w:right w:val="nil"/>
            </w:tcBorders>
            <w:shd w:val="clear" w:color="auto" w:fill="auto"/>
            <w:noWrap/>
            <w:vAlign w:val="bottom"/>
          </w:tcPr>
          <w:p w14:paraId="76BA5B12" w14:textId="5169262C" w:rsidR="00870551" w:rsidRPr="00870551" w:rsidRDefault="00870551" w:rsidP="00870551">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870551" w:rsidRPr="00C71098" w:rsidRDefault="00870551" w:rsidP="00870551">
            <w:pPr>
              <w:jc w:val="right"/>
              <w:rPr>
                <w:color w:val="000000"/>
              </w:rPr>
            </w:pPr>
          </w:p>
        </w:tc>
      </w:tr>
      <w:tr w:rsidR="00870551"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870551" w:rsidRPr="00C71098" w:rsidRDefault="00870551" w:rsidP="00870551">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39D33C82" w:rsidR="00870551" w:rsidRPr="00870551" w:rsidRDefault="00870551" w:rsidP="00870551">
            <w:pPr>
              <w:jc w:val="right"/>
              <w:rPr>
                <w:color w:val="000000"/>
              </w:rPr>
            </w:pPr>
            <w:r w:rsidRPr="00870551">
              <w:rPr>
                <w:color w:val="000000"/>
              </w:rPr>
              <w:t>3.57E-02</w:t>
            </w:r>
          </w:p>
        </w:tc>
        <w:tc>
          <w:tcPr>
            <w:tcW w:w="1116" w:type="dxa"/>
            <w:tcBorders>
              <w:top w:val="nil"/>
              <w:left w:val="nil"/>
              <w:bottom w:val="nil"/>
              <w:right w:val="nil"/>
            </w:tcBorders>
            <w:shd w:val="clear" w:color="auto" w:fill="auto"/>
            <w:noWrap/>
            <w:vAlign w:val="bottom"/>
          </w:tcPr>
          <w:p w14:paraId="213D01B3" w14:textId="5E5C1453" w:rsidR="00870551" w:rsidRPr="00870551" w:rsidRDefault="00870551" w:rsidP="00870551">
            <w:pPr>
              <w:jc w:val="right"/>
              <w:rPr>
                <w:color w:val="000000"/>
              </w:rPr>
            </w:pPr>
            <w:r w:rsidRPr="00870551">
              <w:rPr>
                <w:color w:val="000000"/>
              </w:rPr>
              <w:t>3.102</w:t>
            </w:r>
          </w:p>
        </w:tc>
        <w:tc>
          <w:tcPr>
            <w:tcW w:w="1056" w:type="dxa"/>
            <w:tcBorders>
              <w:top w:val="nil"/>
              <w:left w:val="nil"/>
              <w:bottom w:val="nil"/>
              <w:right w:val="nil"/>
            </w:tcBorders>
            <w:shd w:val="clear" w:color="auto" w:fill="auto"/>
            <w:noWrap/>
            <w:vAlign w:val="bottom"/>
          </w:tcPr>
          <w:p w14:paraId="3C77073F" w14:textId="322850DC" w:rsidR="00870551" w:rsidRPr="00870551" w:rsidRDefault="00870551" w:rsidP="00870551">
            <w:pPr>
              <w:jc w:val="right"/>
              <w:rPr>
                <w:b/>
                <w:bCs/>
                <w:i/>
                <w:iCs/>
                <w:color w:val="000000"/>
              </w:rPr>
            </w:pPr>
            <w:r w:rsidRPr="00870551">
              <w:rPr>
                <w:i/>
                <w:iCs/>
                <w:color w:val="000000"/>
              </w:rPr>
              <w:t>0.078</w:t>
            </w:r>
          </w:p>
        </w:tc>
        <w:tc>
          <w:tcPr>
            <w:tcW w:w="1416" w:type="dxa"/>
            <w:tcBorders>
              <w:top w:val="nil"/>
              <w:left w:val="nil"/>
              <w:bottom w:val="nil"/>
              <w:right w:val="nil"/>
            </w:tcBorders>
            <w:shd w:val="clear" w:color="auto" w:fill="auto"/>
            <w:noWrap/>
            <w:vAlign w:val="bottom"/>
          </w:tcPr>
          <w:p w14:paraId="3D5DBFD9"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870551" w:rsidRPr="00C71098" w:rsidRDefault="00870551" w:rsidP="00870551">
            <w:pPr>
              <w:jc w:val="right"/>
              <w:rPr>
                <w:color w:val="000000"/>
              </w:rPr>
            </w:pPr>
          </w:p>
        </w:tc>
      </w:tr>
      <w:tr w:rsidR="00870551"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870551" w:rsidRPr="00C71098" w:rsidRDefault="00870551" w:rsidP="00870551">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1A4CE161" w:rsidR="00870551" w:rsidRPr="00870551" w:rsidRDefault="00870551" w:rsidP="00870551">
            <w:pPr>
              <w:jc w:val="right"/>
              <w:rPr>
                <w:color w:val="000000"/>
              </w:rPr>
            </w:pPr>
            <w:r w:rsidRPr="00870551">
              <w:rPr>
                <w:color w:val="000000"/>
              </w:rPr>
              <w:t>-1.01E-05</w:t>
            </w:r>
          </w:p>
        </w:tc>
        <w:tc>
          <w:tcPr>
            <w:tcW w:w="1116" w:type="dxa"/>
            <w:tcBorders>
              <w:top w:val="nil"/>
              <w:left w:val="nil"/>
              <w:bottom w:val="nil"/>
              <w:right w:val="nil"/>
            </w:tcBorders>
            <w:shd w:val="clear" w:color="auto" w:fill="auto"/>
            <w:noWrap/>
            <w:vAlign w:val="bottom"/>
          </w:tcPr>
          <w:p w14:paraId="123166D0" w14:textId="492653DB" w:rsidR="00870551" w:rsidRPr="00870551" w:rsidRDefault="00870551" w:rsidP="00870551">
            <w:pPr>
              <w:jc w:val="right"/>
              <w:rPr>
                <w:color w:val="000000"/>
              </w:rPr>
            </w:pPr>
            <w:r w:rsidRPr="00870551">
              <w:rPr>
                <w:color w:val="000000"/>
              </w:rPr>
              <w:t>3.916</w:t>
            </w:r>
          </w:p>
        </w:tc>
        <w:tc>
          <w:tcPr>
            <w:tcW w:w="1056" w:type="dxa"/>
            <w:tcBorders>
              <w:top w:val="nil"/>
              <w:left w:val="nil"/>
              <w:bottom w:val="nil"/>
              <w:right w:val="nil"/>
            </w:tcBorders>
            <w:shd w:val="clear" w:color="auto" w:fill="auto"/>
            <w:noWrap/>
            <w:vAlign w:val="bottom"/>
          </w:tcPr>
          <w:p w14:paraId="0C41FF06" w14:textId="6967E53E" w:rsidR="00870551" w:rsidRPr="00870551" w:rsidRDefault="00870551" w:rsidP="00870551">
            <w:pPr>
              <w:jc w:val="right"/>
              <w:rPr>
                <w:b/>
                <w:bCs/>
                <w:color w:val="000000"/>
              </w:rPr>
            </w:pPr>
            <w:r w:rsidRPr="00870551">
              <w:rPr>
                <w:b/>
                <w:bCs/>
                <w:color w:val="000000"/>
              </w:rPr>
              <w:t>0.048</w:t>
            </w:r>
          </w:p>
        </w:tc>
        <w:tc>
          <w:tcPr>
            <w:tcW w:w="1416" w:type="dxa"/>
            <w:tcBorders>
              <w:top w:val="nil"/>
              <w:left w:val="nil"/>
              <w:bottom w:val="nil"/>
              <w:right w:val="nil"/>
            </w:tcBorders>
            <w:shd w:val="clear" w:color="auto" w:fill="auto"/>
            <w:noWrap/>
            <w:vAlign w:val="bottom"/>
          </w:tcPr>
          <w:p w14:paraId="5AE14B44"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870551" w:rsidRPr="00C71098" w:rsidRDefault="00870551" w:rsidP="00870551">
            <w:pPr>
              <w:jc w:val="right"/>
              <w:rPr>
                <w:color w:val="000000"/>
              </w:rPr>
            </w:pPr>
          </w:p>
        </w:tc>
      </w:tr>
      <w:tr w:rsidR="00870551"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870551" w:rsidRPr="00C71098" w:rsidRDefault="00870551" w:rsidP="00870551">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870551" w:rsidRPr="00C71098" w:rsidRDefault="00870551" w:rsidP="00870551">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F88C6C9" w:rsidR="00870551" w:rsidRPr="00870551" w:rsidRDefault="00870551" w:rsidP="00870551">
            <w:pPr>
              <w:jc w:val="right"/>
              <w:rPr>
                <w:color w:val="000000"/>
              </w:rPr>
            </w:pPr>
            <w:r w:rsidRPr="00870551">
              <w:rPr>
                <w:color w:val="000000"/>
              </w:rPr>
              <w:t>2.65E-04</w:t>
            </w:r>
          </w:p>
        </w:tc>
        <w:tc>
          <w:tcPr>
            <w:tcW w:w="1116" w:type="dxa"/>
            <w:tcBorders>
              <w:top w:val="nil"/>
              <w:left w:val="nil"/>
              <w:right w:val="nil"/>
            </w:tcBorders>
            <w:shd w:val="clear" w:color="auto" w:fill="auto"/>
            <w:noWrap/>
            <w:vAlign w:val="bottom"/>
          </w:tcPr>
          <w:p w14:paraId="7EDA9628" w14:textId="3B6B99CF" w:rsidR="00870551" w:rsidRPr="00870551" w:rsidRDefault="00870551" w:rsidP="00870551">
            <w:pPr>
              <w:jc w:val="right"/>
              <w:rPr>
                <w:color w:val="000000"/>
              </w:rPr>
            </w:pPr>
            <w:r w:rsidRPr="00870551">
              <w:rPr>
                <w:color w:val="000000"/>
              </w:rPr>
              <w:t>76.013</w:t>
            </w:r>
          </w:p>
        </w:tc>
        <w:tc>
          <w:tcPr>
            <w:tcW w:w="1056" w:type="dxa"/>
            <w:tcBorders>
              <w:top w:val="nil"/>
              <w:left w:val="nil"/>
              <w:right w:val="nil"/>
            </w:tcBorders>
            <w:shd w:val="clear" w:color="auto" w:fill="auto"/>
            <w:noWrap/>
            <w:vAlign w:val="bottom"/>
          </w:tcPr>
          <w:p w14:paraId="22BF6F8C" w14:textId="3B773615" w:rsidR="00870551" w:rsidRPr="00870551" w:rsidRDefault="00870551" w:rsidP="00870551">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870551" w:rsidRPr="00C71098" w:rsidRDefault="00870551" w:rsidP="00870551">
            <w:pPr>
              <w:jc w:val="right"/>
              <w:rPr>
                <w:color w:val="000000"/>
              </w:rPr>
            </w:pPr>
          </w:p>
        </w:tc>
      </w:tr>
      <w:tr w:rsidR="00870551"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870551" w:rsidRPr="00C71098" w:rsidRDefault="00870551" w:rsidP="00870551">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4B236E94" w:rsidR="00870551" w:rsidRPr="00870551" w:rsidRDefault="00870551" w:rsidP="00870551">
            <w:pPr>
              <w:jc w:val="right"/>
              <w:rPr>
                <w:color w:val="000000"/>
              </w:rPr>
            </w:pPr>
            <w:r w:rsidRPr="00870551">
              <w:rPr>
                <w:color w:val="000000"/>
              </w:rPr>
              <w:t>-8.58E-05</w:t>
            </w:r>
          </w:p>
        </w:tc>
        <w:tc>
          <w:tcPr>
            <w:tcW w:w="1116" w:type="dxa"/>
            <w:tcBorders>
              <w:top w:val="nil"/>
              <w:left w:val="nil"/>
              <w:bottom w:val="single" w:sz="4" w:space="0" w:color="auto"/>
              <w:right w:val="nil"/>
            </w:tcBorders>
            <w:shd w:val="clear" w:color="auto" w:fill="auto"/>
            <w:noWrap/>
            <w:vAlign w:val="bottom"/>
          </w:tcPr>
          <w:p w14:paraId="45C37EA1" w14:textId="63FD28D2" w:rsidR="00870551" w:rsidRPr="00870551" w:rsidRDefault="00870551" w:rsidP="00870551">
            <w:pPr>
              <w:jc w:val="right"/>
              <w:rPr>
                <w:color w:val="000000"/>
              </w:rPr>
            </w:pPr>
            <w:r w:rsidRPr="00870551">
              <w:rPr>
                <w:color w:val="000000"/>
              </w:rPr>
              <w:t>2.834</w:t>
            </w:r>
          </w:p>
        </w:tc>
        <w:tc>
          <w:tcPr>
            <w:tcW w:w="1056" w:type="dxa"/>
            <w:tcBorders>
              <w:top w:val="nil"/>
              <w:left w:val="nil"/>
              <w:bottom w:val="single" w:sz="4" w:space="0" w:color="auto"/>
              <w:right w:val="nil"/>
            </w:tcBorders>
            <w:shd w:val="clear" w:color="auto" w:fill="auto"/>
            <w:noWrap/>
            <w:vAlign w:val="bottom"/>
          </w:tcPr>
          <w:p w14:paraId="77DDCD36" w14:textId="53C2BAB0" w:rsidR="00870551" w:rsidRPr="00870551" w:rsidRDefault="00870551" w:rsidP="00870551">
            <w:pPr>
              <w:jc w:val="right"/>
              <w:rPr>
                <w:b/>
                <w:bCs/>
                <w:i/>
                <w:iCs/>
                <w:color w:val="000000"/>
              </w:rPr>
            </w:pPr>
            <w:r w:rsidRPr="00870551">
              <w:rPr>
                <w:i/>
                <w:iCs/>
                <w:color w:val="000000"/>
              </w:rPr>
              <w:t>0.092</w:t>
            </w:r>
          </w:p>
        </w:tc>
        <w:tc>
          <w:tcPr>
            <w:tcW w:w="1416" w:type="dxa"/>
            <w:tcBorders>
              <w:top w:val="nil"/>
              <w:left w:val="nil"/>
              <w:bottom w:val="nil"/>
              <w:right w:val="nil"/>
            </w:tcBorders>
            <w:shd w:val="clear" w:color="auto" w:fill="auto"/>
            <w:noWrap/>
            <w:vAlign w:val="bottom"/>
          </w:tcPr>
          <w:p w14:paraId="131691F2"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870551" w:rsidRPr="00C71098" w:rsidRDefault="00870551" w:rsidP="00870551">
            <w:pPr>
              <w:jc w:val="right"/>
              <w:rPr>
                <w:color w:val="000000"/>
              </w:rPr>
            </w:pPr>
          </w:p>
        </w:tc>
      </w:tr>
    </w:tbl>
    <w:p w14:paraId="5F8213D1" w14:textId="77777777" w:rsidR="00CD6CA5" w:rsidRDefault="00CD6CA5" w:rsidP="00CD6CA5">
      <w:pPr>
        <w:spacing w:line="276" w:lineRule="auto"/>
        <w:rPr>
          <w:vertAlign w:val="superscript"/>
        </w:rPr>
      </w:pPr>
    </w:p>
    <w:p w14:paraId="78A0009B" w14:textId="703625B1" w:rsidR="00870551" w:rsidRPr="005265AD" w:rsidRDefault="00870551"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F06C56">
      <w:pPr>
        <w:spacing w:line="480" w:lineRule="auto"/>
        <w:rPr>
          <w:bCs/>
        </w:rPr>
      </w:pPr>
      <w:r>
        <w:rPr>
          <w:b/>
        </w:rPr>
        <w:lastRenderedPageBreak/>
        <w:t>Figure 1</w:t>
      </w:r>
    </w:p>
    <w:p w14:paraId="7A23FF23" w14:textId="01ACAF70" w:rsidR="00F06C56" w:rsidRDefault="00CD6CA5" w:rsidP="00CD6CA5">
      <w:pPr>
        <w:spacing w:line="480" w:lineRule="auto"/>
        <w:rPr>
          <w:bCs/>
        </w:rPr>
      </w:pPr>
      <w:r>
        <w:rPr>
          <w:b/>
          <w:noProof/>
        </w:rPr>
        <w:drawing>
          <wp:inline distT="0" distB="0" distL="0" distR="0" wp14:anchorId="2908CD5F" wp14:editId="1022D5EC">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r>
        <w:rPr>
          <w:b/>
        </w:rPr>
        <w:t>Fig</w:t>
      </w:r>
      <w:r w:rsidR="00F06C56">
        <w:rPr>
          <w:b/>
        </w:rPr>
        <w:t>ure 1</w:t>
      </w:r>
      <w:r w:rsidR="00F06C56">
        <w:rPr>
          <w:bCs/>
        </w:rPr>
        <w:t xml:space="preserve"> Effects of nitrogen fertilization, inoculation treatment, and CO</w:t>
      </w:r>
      <w:r w:rsidR="00F06C56">
        <w:rPr>
          <w:bCs/>
          <w:vertAlign w:val="subscript"/>
        </w:rPr>
        <w:t>2</w:t>
      </w:r>
      <w:r w:rsidR="00F06C56">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sidR="00F06C56">
        <w:rPr>
          <w:bCs/>
          <w:vertAlign w:val="subscript"/>
        </w:rPr>
        <w:t>2</w:t>
      </w:r>
      <w:r w:rsidR="00F06C56">
        <w:rPr>
          <w:bCs/>
        </w:rPr>
        <w:t>, blue points and trendlines indicate uninoculated individuals grown under ambient CO</w:t>
      </w:r>
      <w:r w:rsidR="00F06C56">
        <w:rPr>
          <w:bCs/>
          <w:vertAlign w:val="subscript"/>
        </w:rPr>
        <w:t>2</w:t>
      </w:r>
      <w:r w:rsidR="00F06C56">
        <w:rPr>
          <w:bCs/>
        </w:rPr>
        <w:t>, red points and trendlines indicate inoculated individuals grown under elevated CO</w:t>
      </w:r>
      <w:r w:rsidR="00F06C56">
        <w:rPr>
          <w:bCs/>
          <w:vertAlign w:val="subscript"/>
        </w:rPr>
        <w:t>2</w:t>
      </w:r>
      <w:r w:rsidR="00F06C56">
        <w:rPr>
          <w:bCs/>
        </w:rPr>
        <w:t>, and grey points indicate uninoculated individuals grown under elevated CO</w:t>
      </w:r>
      <w:r w:rsidR="00F06C56">
        <w:rPr>
          <w:bCs/>
          <w:vertAlign w:val="subscript"/>
        </w:rPr>
        <w:t>2</w:t>
      </w:r>
      <w:r w:rsidR="00F06C56">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CD6CA5">
      <w:pPr>
        <w:spacing w:line="480" w:lineRule="auto"/>
        <w:rPr>
          <w:bCs/>
        </w:rPr>
      </w:pPr>
      <w:r>
        <w:rPr>
          <w:bCs/>
        </w:rPr>
        <w:br w:type="page"/>
      </w:r>
    </w:p>
    <w:p w14:paraId="1EAABA66" w14:textId="77777777" w:rsidR="00B66115" w:rsidRPr="000E7383" w:rsidRDefault="00B66115" w:rsidP="00B66115">
      <w:pPr>
        <w:spacing w:line="480" w:lineRule="auto"/>
        <w:rPr>
          <w:bCs/>
          <w:i/>
          <w:iCs/>
        </w:rPr>
      </w:pPr>
      <w:r w:rsidRPr="000E7383">
        <w:rPr>
          <w:bCs/>
          <w:i/>
          <w:iCs/>
        </w:rPr>
        <w:lastRenderedPageBreak/>
        <w:t>Gas exchange</w:t>
      </w:r>
    </w:p>
    <w:p w14:paraId="271EBE04" w14:textId="5B2B7D2E" w:rsidR="00B66115" w:rsidRPr="00B66115" w:rsidRDefault="00B66115" w:rsidP="00287B75">
      <w:pPr>
        <w:spacing w:line="480" w:lineRule="auto"/>
        <w:ind w:firstLine="720"/>
        <w:rPr>
          <w:bCs/>
        </w:rPr>
      </w:pPr>
      <w:r>
        <w:rPr>
          <w:bCs/>
        </w:rPr>
        <w:t xml:space="preserve">Increasing fertilization generally increased </w:t>
      </w:r>
      <w:r w:rsidRPr="000E7383">
        <w:rPr>
          <w:bCs/>
          <w:i/>
          <w:iCs/>
        </w:rPr>
        <w:t>V</w:t>
      </w:r>
      <w:r w:rsidRPr="000E7383">
        <w:rPr>
          <w:bCs/>
          <w:vertAlign w:val="subscript"/>
        </w:rPr>
        <w:t>cmax25</w:t>
      </w:r>
      <w:r w:rsidRPr="000E7383">
        <w:rPr>
          <w:bCs/>
        </w:rPr>
        <w:t xml:space="preserve"> </w:t>
      </w:r>
      <w:r w:rsidR="007076C3">
        <w:rPr>
          <w:bCs/>
        </w:rPr>
        <w:t xml:space="preserve">(Fig. </w:t>
      </w:r>
      <w:r w:rsidR="005D1ED2">
        <w:rPr>
          <w:bCs/>
        </w:rPr>
        <w:t>2</w:t>
      </w:r>
      <w:r w:rsidR="007076C3">
        <w:rPr>
          <w:bCs/>
        </w:rPr>
        <w:t xml:space="preserve">A) </w:t>
      </w:r>
      <w:r w:rsidRPr="000E7383">
        <w:rPr>
          <w:bCs/>
          <w:i/>
          <w:iCs/>
        </w:rPr>
        <w:t>J</w:t>
      </w:r>
      <w:r w:rsidRPr="000E7383">
        <w:rPr>
          <w:bCs/>
          <w:vertAlign w:val="subscript"/>
        </w:rPr>
        <w:t>max25</w:t>
      </w:r>
      <w:r w:rsidR="007076C3">
        <w:rPr>
          <w:bCs/>
        </w:rPr>
        <w:t xml:space="preserve"> (Fig. </w:t>
      </w:r>
      <w:r w:rsidR="00BC1341">
        <w:rPr>
          <w:bCs/>
        </w:rPr>
        <w:t>2</w:t>
      </w:r>
      <w:r w:rsidR="007076C3">
        <w:rPr>
          <w:bCs/>
        </w:rPr>
        <w:t>B)</w:t>
      </w:r>
      <w:r>
        <w:rPr>
          <w:bCs/>
        </w:rPr>
        <w:t xml:space="preserve">, and </w:t>
      </w:r>
      <w:r>
        <w:rPr>
          <w:bCs/>
          <w:i/>
          <w:iCs/>
        </w:rPr>
        <w:t>R</w:t>
      </w:r>
      <w:r>
        <w:rPr>
          <w:bCs/>
          <w:vertAlign w:val="subscript"/>
        </w:rPr>
        <w:t>d25</w:t>
      </w:r>
      <w:r>
        <w:rPr>
          <w:bCs/>
        </w:rPr>
        <w:t xml:space="preserve"> </w:t>
      </w:r>
      <w:r w:rsidR="007076C3">
        <w:rPr>
          <w:bCs/>
        </w:rPr>
        <w:t xml:space="preserve">(Fig </w:t>
      </w:r>
      <w:r w:rsidR="005D1ED2">
        <w:rPr>
          <w:bCs/>
        </w:rPr>
        <w:t>2</w:t>
      </w:r>
      <w:r w:rsidR="00BC1341">
        <w:rPr>
          <w:bCs/>
        </w:rPr>
        <w:t>C</w:t>
      </w:r>
      <w:r w:rsidR="007076C3">
        <w:rPr>
          <w:bCs/>
        </w:rPr>
        <w:t>),</w:t>
      </w:r>
      <w:r>
        <w:rPr>
          <w:bCs/>
        </w:rPr>
        <w:t xml:space="preserve"> although this effect was only apparent in uninoculated pots (Table </w:t>
      </w:r>
      <w:r w:rsidR="005D1ED2">
        <w:rPr>
          <w:bCs/>
        </w:rPr>
        <w:t>2</w:t>
      </w:r>
      <w:r>
        <w:rPr>
          <w:bCs/>
        </w:rPr>
        <w:t xml:space="preserve">, inoculation-by-fertilization interaction; Tukey: p&lt;0.001 in </w:t>
      </w:r>
      <w:r w:rsidR="00184366">
        <w:rPr>
          <w:bCs/>
        </w:rPr>
        <w:t>all</w:t>
      </w:r>
      <w:r>
        <w:rPr>
          <w:bCs/>
        </w:rPr>
        <w:t xml:space="preserve"> cases). </w:t>
      </w:r>
      <w:r w:rsidR="00287B75">
        <w:rPr>
          <w:bCs/>
        </w:rPr>
        <w:t xml:space="preserve">There was no difference in the effect of fertilization on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w:t>
      </w:r>
      <w:r w:rsidR="00287B75">
        <w:rPr>
          <w:bCs/>
        </w:rPr>
        <w:t xml:space="preserve">and </w:t>
      </w:r>
      <w:r w:rsidR="00287B75">
        <w:rPr>
          <w:bCs/>
          <w:i/>
          <w:iCs/>
        </w:rPr>
        <w:t>R</w:t>
      </w:r>
      <w:r w:rsidR="00287B75">
        <w:rPr>
          <w:bCs/>
          <w:vertAlign w:val="subscript"/>
        </w:rPr>
        <w:t>d25</w:t>
      </w:r>
      <w:r w:rsidR="00287B75">
        <w:rPr>
          <w:bCs/>
        </w:rPr>
        <w:t xml:space="preserve"> between CO</w:t>
      </w:r>
      <w:r w:rsidR="00287B75">
        <w:rPr>
          <w:bCs/>
          <w:vertAlign w:val="subscript"/>
        </w:rPr>
        <w:t>2</w:t>
      </w:r>
      <w:r w:rsidR="00287B75">
        <w:rPr>
          <w:bCs/>
        </w:rPr>
        <w:t xml:space="preserve"> treatments despite an apparent general downregulation in </w:t>
      </w:r>
      <w:r w:rsidR="00530F50">
        <w:rPr>
          <w:bCs/>
          <w:i/>
          <w:iCs/>
        </w:rPr>
        <w:t>V</w:t>
      </w:r>
      <w:r w:rsidR="00530F50">
        <w:rPr>
          <w:bCs/>
          <w:vertAlign w:val="subscript"/>
        </w:rPr>
        <w:t>cmax25</w:t>
      </w:r>
      <w:r w:rsidR="00530F50">
        <w:rPr>
          <w:bCs/>
        </w:rPr>
        <w:t xml:space="preserve"> and </w:t>
      </w:r>
      <w:r w:rsidR="00530F50">
        <w:rPr>
          <w:bCs/>
          <w:i/>
          <w:iCs/>
        </w:rPr>
        <w:t>J</w:t>
      </w:r>
      <w:r w:rsidR="00530F50">
        <w:rPr>
          <w:bCs/>
          <w:vertAlign w:val="subscript"/>
        </w:rPr>
        <w:t>max25</w:t>
      </w:r>
      <w:r w:rsidR="00530F50">
        <w:rPr>
          <w:bCs/>
        </w:rPr>
        <w:t xml:space="preserve"> under elevated CO</w:t>
      </w:r>
      <w:r w:rsidR="00530F50">
        <w:rPr>
          <w:bCs/>
          <w:vertAlign w:val="subscript"/>
        </w:rPr>
        <w:t>2</w:t>
      </w:r>
      <w:r w:rsidR="00530F50">
        <w:rPr>
          <w:bCs/>
        </w:rPr>
        <w:t xml:space="preserve"> (Table 2).</w:t>
      </w:r>
      <w:r w:rsidR="00287B75">
        <w:rPr>
          <w:bCs/>
        </w:rPr>
        <w:t xml:space="preserve">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and </w:t>
      </w:r>
      <w:r w:rsidR="00287B75">
        <w:rPr>
          <w:bCs/>
          <w:i/>
          <w:iCs/>
        </w:rPr>
        <w:t>R</w:t>
      </w:r>
      <w:r w:rsidR="00287B75">
        <w:rPr>
          <w:bCs/>
          <w:vertAlign w:val="subscript"/>
        </w:rPr>
        <w:t>d25</w:t>
      </w:r>
      <w:r w:rsidR="00287B75">
        <w:rPr>
          <w:bCs/>
        </w:rPr>
        <w:t xml:space="preserve"> were generally </w:t>
      </w:r>
      <w:r w:rsidR="00376F21">
        <w:rPr>
          <w:bCs/>
        </w:rPr>
        <w:t>greater</w:t>
      </w:r>
      <w:r w:rsidR="00287B75">
        <w:rPr>
          <w:bCs/>
        </w:rPr>
        <w:t xml:space="preserve"> in inoculated pots</w:t>
      </w:r>
      <w:r>
        <w:rPr>
          <w:bCs/>
        </w:rPr>
        <w:t xml:space="preserve"> (Table 2).</w:t>
      </w:r>
    </w:p>
    <w:p w14:paraId="239EB254" w14:textId="10426A37" w:rsidR="00B66115" w:rsidRDefault="00B66115" w:rsidP="00B66115">
      <w:pPr>
        <w:spacing w:line="480" w:lineRule="auto"/>
        <w:ind w:firstLine="720"/>
        <w:rPr>
          <w:bCs/>
        </w:rPr>
      </w:pPr>
      <w:r>
        <w:rPr>
          <w:bCs/>
        </w:rPr>
        <w:t xml:space="preserve">Increasing fertilization generally decreased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sidR="00BC1341">
        <w:rPr>
          <w:bCs/>
        </w:rPr>
        <w:t xml:space="preserve"> (Fig. 2D)</w:t>
      </w:r>
      <w:r>
        <w:rPr>
          <w:bCs/>
        </w:rPr>
        <w:t xml:space="preserve">, a pattern that was </w:t>
      </w:r>
      <w:r w:rsidR="00287B75">
        <w:rPr>
          <w:bCs/>
        </w:rPr>
        <w:t xml:space="preserve">generally </w:t>
      </w:r>
      <w:r>
        <w:rPr>
          <w:bCs/>
        </w:rPr>
        <w:t>stronger in uninoculated pots</w:t>
      </w:r>
      <w:r w:rsidR="003A66AF">
        <w:rPr>
          <w:bCs/>
        </w:rPr>
        <w:t xml:space="preserve"> (Table 2, inoculation-by-fertilization interaction; Tukey: p=0.002)</w:t>
      </w:r>
      <w:r>
        <w:rPr>
          <w:bCs/>
        </w:rPr>
        <w:t xml:space="preserve"> and marginally stronger under ambient CO</w:t>
      </w:r>
      <w:r>
        <w:rPr>
          <w:bCs/>
          <w:vertAlign w:val="subscript"/>
        </w:rPr>
        <w:t>2</w:t>
      </w:r>
      <w:r>
        <w:rPr>
          <w:bCs/>
        </w:rPr>
        <w:t xml:space="preserve"> (</w:t>
      </w:r>
      <w:r w:rsidR="003A66AF">
        <w:rPr>
          <w:bCs/>
        </w:rPr>
        <w:t>Table 2, CO</w:t>
      </w:r>
      <w:r w:rsidR="003A66AF">
        <w:rPr>
          <w:bCs/>
          <w:vertAlign w:val="subscript"/>
        </w:rPr>
        <w:t>2</w:t>
      </w:r>
      <w:r w:rsidR="003A66AF">
        <w:rPr>
          <w:bCs/>
        </w:rPr>
        <w:t>-by-fertilization interaction; Tukey: p=0.071</w:t>
      </w:r>
      <w:r w:rsidRPr="000E7383">
        <w:rPr>
          <w:bCs/>
        </w:rPr>
        <w:t>)</w:t>
      </w:r>
      <w:r>
        <w:rPr>
          <w:bCs/>
        </w:rPr>
        <w:t xml:space="preserve">.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Pr>
          <w:bCs/>
        </w:rPr>
        <w:t xml:space="preserve"> was generally </w:t>
      </w:r>
      <w:r w:rsidR="00376F21">
        <w:rPr>
          <w:bCs/>
        </w:rPr>
        <w:t>greater</w:t>
      </w:r>
      <w:r>
        <w:rPr>
          <w:bCs/>
        </w:rPr>
        <w:t xml:space="preserve"> under elevated CO</w:t>
      </w:r>
      <w:r>
        <w:rPr>
          <w:bCs/>
          <w:vertAlign w:val="subscript"/>
        </w:rPr>
        <w:t>2</w:t>
      </w:r>
      <w:r>
        <w:rPr>
          <w:bCs/>
        </w:rPr>
        <w:t xml:space="preserve"> and</w:t>
      </w:r>
      <w:r w:rsidR="00376F21">
        <w:rPr>
          <w:bCs/>
        </w:rPr>
        <w:t xml:space="preserve"> reduced</w:t>
      </w:r>
      <w:r>
        <w:rPr>
          <w:bCs/>
        </w:rPr>
        <w:t xml:space="preserve"> in inoculated pots (Table </w:t>
      </w:r>
      <w:r w:rsidR="00BC1341">
        <w:rPr>
          <w:bCs/>
        </w:rPr>
        <w:t>2</w:t>
      </w:r>
      <w:r>
        <w:rPr>
          <w:bCs/>
        </w:rPr>
        <w:t>).</w:t>
      </w:r>
    </w:p>
    <w:p w14:paraId="4D5BEDBD" w14:textId="688F205C" w:rsidR="00B66115" w:rsidRPr="00B66115" w:rsidRDefault="00B66115" w:rsidP="00B66115">
      <w:pPr>
        <w:spacing w:line="480" w:lineRule="auto"/>
        <w:ind w:firstLine="720"/>
        <w:rPr>
          <w:bCs/>
        </w:rPr>
      </w:pPr>
      <w:r>
        <w:rPr>
          <w:bCs/>
        </w:rPr>
        <w:t xml:space="preserve">While there was no </w:t>
      </w:r>
      <w:r w:rsidR="00287B75">
        <w:rPr>
          <w:bCs/>
        </w:rPr>
        <w:t>general</w:t>
      </w:r>
      <w:r>
        <w:rPr>
          <w:bCs/>
        </w:rPr>
        <w:t xml:space="preserve"> effect of fertilization on </w:t>
      </w:r>
      <w:proofErr w:type="spellStart"/>
      <w:r w:rsidR="007076C3">
        <w:rPr>
          <w:bCs/>
          <w:i/>
          <w:iCs/>
        </w:rPr>
        <w:t>g</w:t>
      </w:r>
      <w:r w:rsidR="007076C3">
        <w:rPr>
          <w:bCs/>
          <w:vertAlign w:val="subscript"/>
        </w:rPr>
        <w:t>sw</w:t>
      </w:r>
      <w:proofErr w:type="spellEnd"/>
      <w:r>
        <w:rPr>
          <w:bCs/>
        </w:rPr>
        <w:t xml:space="preserve"> (Table </w:t>
      </w:r>
      <w:r w:rsidR="005D1ED2">
        <w:rPr>
          <w:bCs/>
        </w:rPr>
        <w:t>2</w:t>
      </w:r>
      <w:r>
        <w:rPr>
          <w:bCs/>
        </w:rPr>
        <w:t xml:space="preserve">), an interaction between fertilization and inoculation indicated a positive effect of increasing fertilization on </w:t>
      </w:r>
      <w:proofErr w:type="spellStart"/>
      <w:r w:rsidRPr="000E7383">
        <w:rPr>
          <w:bCs/>
          <w:i/>
          <w:iCs/>
        </w:rPr>
        <w:t>g</w:t>
      </w:r>
      <w:r w:rsidRPr="000E7383">
        <w:rPr>
          <w:bCs/>
          <w:vertAlign w:val="subscript"/>
        </w:rPr>
        <w:t>sw</w:t>
      </w:r>
      <w:proofErr w:type="spellEnd"/>
      <w:r w:rsidRPr="000E7383">
        <w:rPr>
          <w:bCs/>
        </w:rPr>
        <w:t xml:space="preserve"> in uninoculated pots (Tukey: p=0.002) and a negative effect in inoculated pots (Tukey: p=0.020).</w:t>
      </w:r>
      <w:r>
        <w:rPr>
          <w:bCs/>
        </w:rPr>
        <w:t xml:space="preserve"> </w:t>
      </w:r>
      <w:r w:rsidR="00287B75">
        <w:rPr>
          <w:bCs/>
        </w:rPr>
        <w:t>There was no apparent interaction between fertilization and CO</w:t>
      </w:r>
      <w:r w:rsidR="00287B75">
        <w:rPr>
          <w:bCs/>
          <w:vertAlign w:val="subscript"/>
        </w:rPr>
        <w:t>2</w:t>
      </w:r>
      <w:r w:rsidR="00287B75">
        <w:rPr>
          <w:bCs/>
        </w:rPr>
        <w:t xml:space="preserve"> or between CO</w:t>
      </w:r>
      <w:r w:rsidR="00287B75">
        <w:rPr>
          <w:bCs/>
          <w:vertAlign w:val="subscript"/>
        </w:rPr>
        <w:t>2</w:t>
      </w:r>
      <w:r w:rsidR="00287B75">
        <w:rPr>
          <w:bCs/>
        </w:rPr>
        <w:t xml:space="preserve"> and inoculation, although </w:t>
      </w:r>
      <w:proofErr w:type="spellStart"/>
      <w:r w:rsidRPr="000E7383">
        <w:rPr>
          <w:bCs/>
          <w:i/>
          <w:iCs/>
        </w:rPr>
        <w:t>g</w:t>
      </w:r>
      <w:r w:rsidRPr="000E7383">
        <w:rPr>
          <w:bCs/>
          <w:vertAlign w:val="subscript"/>
        </w:rPr>
        <w:t>sw</w:t>
      </w:r>
      <w:proofErr w:type="spellEnd"/>
      <w:r>
        <w:rPr>
          <w:bCs/>
        </w:rPr>
        <w:t xml:space="preserve"> was generally </w:t>
      </w:r>
      <w:r w:rsidR="00376F21">
        <w:rPr>
          <w:bCs/>
        </w:rPr>
        <w:t>reduced</w:t>
      </w:r>
      <w:r>
        <w:rPr>
          <w:bCs/>
        </w:rPr>
        <w:t xml:space="preserve"> under elevated CO</w:t>
      </w:r>
      <w:r>
        <w:rPr>
          <w:bCs/>
          <w:vertAlign w:val="subscript"/>
        </w:rPr>
        <w:t>2</w:t>
      </w:r>
      <w:r>
        <w:rPr>
          <w:bCs/>
        </w:rPr>
        <w:t xml:space="preserve"> and </w:t>
      </w:r>
      <w:r w:rsidR="00376F21">
        <w:rPr>
          <w:bCs/>
        </w:rPr>
        <w:t>greater</w:t>
      </w:r>
      <w:r>
        <w:rPr>
          <w:bCs/>
        </w:rPr>
        <w:t xml:space="preserve"> in inoculated pots (Table </w:t>
      </w:r>
      <w:r w:rsidR="005D1ED2">
        <w:rPr>
          <w:bCs/>
        </w:rPr>
        <w:t>2</w:t>
      </w:r>
      <w:r>
        <w:rPr>
          <w:bCs/>
        </w:rPr>
        <w:t>)</w:t>
      </w:r>
      <w:r w:rsidR="007076C3">
        <w:rPr>
          <w:bCs/>
        </w:rPr>
        <w:t>.</w:t>
      </w:r>
    </w:p>
    <w:p w14:paraId="5A30E692" w14:textId="1061B850" w:rsidR="00F06C56" w:rsidRDefault="00B66115" w:rsidP="00287B75">
      <w:pPr>
        <w:spacing w:line="480" w:lineRule="auto"/>
        <w:ind w:firstLine="720"/>
        <w:rPr>
          <w:bCs/>
        </w:rPr>
      </w:pPr>
      <w:r>
        <w:rPr>
          <w:bCs/>
        </w:rPr>
        <w:t>Increasing fertilization generally increased stomatal limitation, with no apparent interaction between fertilization and inoculation or CO</w:t>
      </w:r>
      <w:r>
        <w:rPr>
          <w:bCs/>
          <w:vertAlign w:val="subscript"/>
        </w:rPr>
        <w:t>2</w:t>
      </w:r>
      <w:r>
        <w:rPr>
          <w:bCs/>
        </w:rPr>
        <w:t xml:space="preserve"> (Table </w:t>
      </w:r>
      <w:r w:rsidR="005D1ED2">
        <w:rPr>
          <w:bCs/>
        </w:rPr>
        <w:t>2</w:t>
      </w:r>
      <w:r>
        <w:rPr>
          <w:bCs/>
        </w:rPr>
        <w:t xml:space="preserve">). Inoculation generally increased stomatal limitation (Table </w:t>
      </w:r>
      <w:r w:rsidR="005D1ED2">
        <w:rPr>
          <w:bCs/>
        </w:rPr>
        <w:t>2</w:t>
      </w:r>
      <w:r>
        <w:rPr>
          <w:bCs/>
        </w:rPr>
        <w:t>), a pattern that was only apparent under ambient CO</w:t>
      </w:r>
      <w:r>
        <w:rPr>
          <w:bCs/>
          <w:vertAlign w:val="subscript"/>
        </w:rPr>
        <w:t>2</w:t>
      </w:r>
      <w:r>
        <w:rPr>
          <w:bCs/>
        </w:rPr>
        <w:t xml:space="preserve"> (Table </w:t>
      </w:r>
      <w:r w:rsidR="00BC1341">
        <w:rPr>
          <w:bCs/>
        </w:rPr>
        <w:t>2</w:t>
      </w:r>
      <w:r>
        <w:rPr>
          <w:bCs/>
        </w:rPr>
        <w:t xml:space="preserve">, </w:t>
      </w:r>
      <w:r w:rsidR="00287B75">
        <w:rPr>
          <w:bCs/>
        </w:rPr>
        <w:t xml:space="preserve">marginal </w:t>
      </w:r>
      <w:r>
        <w:rPr>
          <w:bCs/>
        </w:rPr>
        <w:t>CO</w:t>
      </w:r>
      <w:r>
        <w:rPr>
          <w:bCs/>
          <w:vertAlign w:val="subscript"/>
        </w:rPr>
        <w:t>2</w:t>
      </w:r>
      <w:r w:rsidR="007076C3">
        <w:rPr>
          <w:bCs/>
        </w:rPr>
        <w:t>-by-</w:t>
      </w:r>
      <w:r>
        <w:rPr>
          <w:bCs/>
        </w:rPr>
        <w:t>inoculation interaction; Tukey: p=0.016).</w:t>
      </w:r>
      <w:r w:rsidR="00287B75">
        <w:rPr>
          <w:bCs/>
        </w:rPr>
        <w:t xml:space="preserve"> Despite this, there was no apparent general effect of CO</w:t>
      </w:r>
      <w:r w:rsidR="00287B75">
        <w:rPr>
          <w:bCs/>
          <w:vertAlign w:val="subscript"/>
        </w:rPr>
        <w:t>2</w:t>
      </w:r>
      <w:r w:rsidR="00287B75">
        <w:rPr>
          <w:bCs/>
        </w:rPr>
        <w:t xml:space="preserve"> treatment on stomatal limitation (Table 2).</w:t>
      </w:r>
    </w:p>
    <w:p w14:paraId="010A16EA" w14:textId="77777777" w:rsidR="00F06C56" w:rsidRDefault="00F06C56" w:rsidP="00C358CC">
      <w:pPr>
        <w:spacing w:line="480" w:lineRule="auto"/>
        <w:rPr>
          <w:bCs/>
        </w:rPr>
        <w:sectPr w:rsidR="00F06C56"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F06C56">
      <w:pPr>
        <w:spacing w:line="48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77777777"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CD6CA5"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CD6CA5" w:rsidRPr="002F4382" w:rsidRDefault="00CD6CA5" w:rsidP="00CD6CA5">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CD6CA5" w:rsidRPr="002F4382" w:rsidRDefault="00CD6CA5" w:rsidP="00CD6CA5">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77777777" w:rsidR="00CD6CA5" w:rsidRPr="00867DE7" w:rsidRDefault="00CD6CA5" w:rsidP="00CD6CA5">
            <w:pPr>
              <w:spacing w:line="276" w:lineRule="auto"/>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1829B2BE" w14:textId="77777777" w:rsidR="00CD6CA5" w:rsidRPr="00867DE7" w:rsidRDefault="00CD6CA5" w:rsidP="00CD6CA5">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7777777" w:rsidR="00CD6CA5" w:rsidRPr="00867DE7" w:rsidRDefault="00CD6CA5" w:rsidP="00CD6CA5">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77777777" w:rsidR="00CD6CA5" w:rsidRPr="00867DE7" w:rsidRDefault="00CD6CA5" w:rsidP="00CD6CA5">
            <w:pPr>
              <w:spacing w:line="276" w:lineRule="auto"/>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6685DA3D" w14:textId="77777777" w:rsidR="00CD6CA5" w:rsidRPr="00867DE7" w:rsidRDefault="00CD6CA5" w:rsidP="00CD6CA5">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77777777" w:rsidR="00CD6CA5" w:rsidRPr="00867DE7" w:rsidRDefault="00CD6CA5" w:rsidP="00CD6CA5">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7A8A32D" w:rsidR="00CD6CA5" w:rsidRPr="00867DE7" w:rsidRDefault="00CD6CA5" w:rsidP="00CD6CA5">
            <w:pPr>
              <w:spacing w:line="276" w:lineRule="auto"/>
              <w:jc w:val="right"/>
              <w:rPr>
                <w:color w:val="000000"/>
              </w:rPr>
            </w:pPr>
            <w:r w:rsidRPr="00B66115">
              <w:rPr>
                <w:color w:val="000000"/>
              </w:rPr>
              <w:t>2.74E+00</w:t>
            </w:r>
          </w:p>
        </w:tc>
        <w:tc>
          <w:tcPr>
            <w:tcW w:w="996" w:type="dxa"/>
            <w:tcBorders>
              <w:top w:val="single" w:sz="4" w:space="0" w:color="auto"/>
              <w:left w:val="nil"/>
              <w:bottom w:val="nil"/>
              <w:right w:val="nil"/>
            </w:tcBorders>
            <w:shd w:val="clear" w:color="auto" w:fill="auto"/>
            <w:noWrap/>
            <w:vAlign w:val="bottom"/>
            <w:hideMark/>
          </w:tcPr>
          <w:p w14:paraId="32C24622" w14:textId="7046B3B5" w:rsidR="00CD6CA5" w:rsidRPr="00867DE7" w:rsidRDefault="00CD6CA5" w:rsidP="00CD6CA5">
            <w:pPr>
              <w:spacing w:line="276" w:lineRule="auto"/>
              <w:jc w:val="right"/>
              <w:rPr>
                <w:color w:val="000000"/>
              </w:rPr>
            </w:pPr>
            <w:r w:rsidRPr="00B66115">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53C639A6" w:rsidR="00CD6CA5" w:rsidRPr="00867DE7" w:rsidRDefault="00CD6CA5" w:rsidP="00CD6CA5">
            <w:pPr>
              <w:spacing w:line="276" w:lineRule="auto"/>
              <w:jc w:val="right"/>
              <w:rPr>
                <w:color w:val="000000"/>
              </w:rPr>
            </w:pPr>
            <w:r w:rsidRPr="00B66115">
              <w:rPr>
                <w:color w:val="000000"/>
              </w:rPr>
              <w:t>-</w:t>
            </w:r>
          </w:p>
        </w:tc>
      </w:tr>
      <w:tr w:rsidR="00CD6CA5"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CD6CA5" w:rsidRPr="002F4382" w:rsidRDefault="00CD6CA5" w:rsidP="00CD6CA5">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CD6CA5" w:rsidRPr="002F4382" w:rsidRDefault="00CD6CA5" w:rsidP="00CD6CA5">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77777777" w:rsidR="00CD6CA5" w:rsidRPr="00867DE7" w:rsidRDefault="00CD6CA5" w:rsidP="00CD6CA5">
            <w:pPr>
              <w:spacing w:line="276" w:lineRule="auto"/>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0575AA60" w14:textId="77777777" w:rsidR="00CD6CA5" w:rsidRPr="00867DE7" w:rsidRDefault="00CD6CA5" w:rsidP="00CD6CA5">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E15E791" w14:textId="77777777" w:rsidR="00CD6CA5" w:rsidRPr="00867DE7" w:rsidRDefault="00CD6CA5" w:rsidP="00CD6CA5">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614C1C" w14:textId="77777777" w:rsidR="00CD6CA5" w:rsidRPr="00867DE7" w:rsidRDefault="00CD6CA5" w:rsidP="00CD6CA5">
            <w:pPr>
              <w:spacing w:line="276" w:lineRule="auto"/>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4B1D558" w14:textId="77777777" w:rsidR="00CD6CA5" w:rsidRPr="00867DE7" w:rsidRDefault="00CD6CA5" w:rsidP="00CD6CA5">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5525E85" w14:textId="77777777" w:rsidR="00CD6CA5" w:rsidRPr="00867DE7" w:rsidRDefault="00CD6CA5" w:rsidP="00CD6CA5">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5400EE14" w14:textId="39BE31B9" w:rsidR="00CD6CA5" w:rsidRPr="00867DE7" w:rsidRDefault="00CD6CA5" w:rsidP="00CD6CA5">
            <w:pPr>
              <w:spacing w:line="276" w:lineRule="auto"/>
              <w:jc w:val="right"/>
              <w:rPr>
                <w:color w:val="000000"/>
              </w:rPr>
            </w:pPr>
            <w:r w:rsidRPr="00B66115">
              <w:rPr>
                <w:color w:val="000000"/>
              </w:rPr>
              <w:t>-1.73E-01</w:t>
            </w:r>
          </w:p>
        </w:tc>
        <w:tc>
          <w:tcPr>
            <w:tcW w:w="996" w:type="dxa"/>
            <w:tcBorders>
              <w:top w:val="nil"/>
              <w:left w:val="nil"/>
              <w:bottom w:val="nil"/>
              <w:right w:val="nil"/>
            </w:tcBorders>
            <w:shd w:val="clear" w:color="auto" w:fill="auto"/>
            <w:noWrap/>
            <w:vAlign w:val="bottom"/>
            <w:hideMark/>
          </w:tcPr>
          <w:p w14:paraId="42BA6655" w14:textId="4CA9CED8" w:rsidR="00CD6CA5" w:rsidRPr="00867DE7" w:rsidRDefault="00CD6CA5" w:rsidP="00CD6CA5">
            <w:pPr>
              <w:spacing w:line="276" w:lineRule="auto"/>
              <w:jc w:val="right"/>
              <w:rPr>
                <w:color w:val="000000"/>
              </w:rPr>
            </w:pPr>
            <w:r w:rsidRPr="00B66115">
              <w:rPr>
                <w:color w:val="000000"/>
              </w:rPr>
              <w:t>0.343</w:t>
            </w:r>
          </w:p>
        </w:tc>
        <w:tc>
          <w:tcPr>
            <w:tcW w:w="1056" w:type="dxa"/>
            <w:tcBorders>
              <w:top w:val="nil"/>
              <w:left w:val="nil"/>
              <w:bottom w:val="nil"/>
              <w:right w:val="nil"/>
            </w:tcBorders>
            <w:shd w:val="clear" w:color="auto" w:fill="auto"/>
            <w:noWrap/>
            <w:vAlign w:val="bottom"/>
            <w:hideMark/>
          </w:tcPr>
          <w:p w14:paraId="03F4A865" w14:textId="70F9C179" w:rsidR="00CD6CA5" w:rsidRPr="00867DE7" w:rsidRDefault="00CD6CA5" w:rsidP="00CD6CA5">
            <w:pPr>
              <w:spacing w:line="276" w:lineRule="auto"/>
              <w:jc w:val="right"/>
              <w:rPr>
                <w:b/>
                <w:bCs/>
                <w:color w:val="000000"/>
              </w:rPr>
            </w:pPr>
            <w:r w:rsidRPr="00B66115">
              <w:rPr>
                <w:color w:val="000000"/>
              </w:rPr>
              <w:t>0.558</w:t>
            </w:r>
          </w:p>
        </w:tc>
      </w:tr>
      <w:tr w:rsidR="00CD6CA5"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CD6CA5" w:rsidRPr="002F4382" w:rsidRDefault="00CD6CA5" w:rsidP="00CD6CA5">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CD6CA5" w:rsidRPr="002F4382" w:rsidRDefault="00CD6CA5" w:rsidP="00CD6CA5">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77777777" w:rsidR="00CD6CA5" w:rsidRPr="00867DE7" w:rsidRDefault="00CD6CA5" w:rsidP="00CD6CA5">
            <w:pPr>
              <w:spacing w:line="276" w:lineRule="auto"/>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387261C4" w14:textId="77777777" w:rsidR="00CD6CA5" w:rsidRPr="00867DE7" w:rsidRDefault="00CD6CA5" w:rsidP="00CD6CA5">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171D65C9" w14:textId="77777777" w:rsidR="00CD6CA5" w:rsidRPr="00867DE7" w:rsidRDefault="00CD6CA5" w:rsidP="00CD6CA5">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DD691BB" w14:textId="77777777" w:rsidR="00CD6CA5" w:rsidRPr="00867DE7" w:rsidRDefault="00CD6CA5" w:rsidP="00CD6CA5">
            <w:pPr>
              <w:spacing w:line="276" w:lineRule="auto"/>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0BA1983D" w14:textId="77777777" w:rsidR="00CD6CA5" w:rsidRPr="00867DE7" w:rsidRDefault="00CD6CA5" w:rsidP="00CD6CA5">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515A25D0" w14:textId="77777777" w:rsidR="00CD6CA5" w:rsidRPr="00867DE7" w:rsidRDefault="00CD6CA5" w:rsidP="00CD6CA5">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A698B9C" w14:textId="2885B65A" w:rsidR="00CD6CA5" w:rsidRPr="00867DE7" w:rsidRDefault="00CD6CA5" w:rsidP="00CD6CA5">
            <w:pPr>
              <w:spacing w:line="276" w:lineRule="auto"/>
              <w:jc w:val="right"/>
              <w:rPr>
                <w:color w:val="000000"/>
              </w:rPr>
            </w:pPr>
            <w:r w:rsidRPr="00B66115">
              <w:rPr>
                <w:color w:val="000000"/>
              </w:rPr>
              <w:t>-1.06E+00</w:t>
            </w:r>
          </w:p>
        </w:tc>
        <w:tc>
          <w:tcPr>
            <w:tcW w:w="996" w:type="dxa"/>
            <w:tcBorders>
              <w:top w:val="nil"/>
              <w:left w:val="nil"/>
              <w:bottom w:val="nil"/>
              <w:right w:val="nil"/>
            </w:tcBorders>
            <w:shd w:val="clear" w:color="auto" w:fill="auto"/>
            <w:noWrap/>
            <w:vAlign w:val="bottom"/>
            <w:hideMark/>
          </w:tcPr>
          <w:p w14:paraId="0E1D9A7E" w14:textId="2EEA5C47" w:rsidR="00CD6CA5" w:rsidRPr="00867DE7" w:rsidRDefault="00CD6CA5" w:rsidP="00CD6CA5">
            <w:pPr>
              <w:spacing w:line="276" w:lineRule="auto"/>
              <w:jc w:val="right"/>
              <w:rPr>
                <w:color w:val="000000"/>
              </w:rPr>
            </w:pPr>
            <w:r w:rsidRPr="00B66115">
              <w:rPr>
                <w:color w:val="000000"/>
              </w:rPr>
              <w:t>7.822</w:t>
            </w:r>
          </w:p>
        </w:tc>
        <w:tc>
          <w:tcPr>
            <w:tcW w:w="1056" w:type="dxa"/>
            <w:tcBorders>
              <w:top w:val="nil"/>
              <w:left w:val="nil"/>
              <w:bottom w:val="nil"/>
              <w:right w:val="nil"/>
            </w:tcBorders>
            <w:shd w:val="clear" w:color="auto" w:fill="auto"/>
            <w:noWrap/>
            <w:vAlign w:val="bottom"/>
            <w:hideMark/>
          </w:tcPr>
          <w:p w14:paraId="20BC9DCE" w14:textId="6F495C19" w:rsidR="00CD6CA5" w:rsidRPr="00867DE7" w:rsidRDefault="00CD6CA5" w:rsidP="00CD6CA5">
            <w:pPr>
              <w:spacing w:line="276" w:lineRule="auto"/>
              <w:jc w:val="right"/>
              <w:rPr>
                <w:b/>
                <w:bCs/>
                <w:color w:val="000000"/>
              </w:rPr>
            </w:pPr>
            <w:r w:rsidRPr="00B66115">
              <w:rPr>
                <w:b/>
                <w:bCs/>
                <w:color w:val="000000"/>
              </w:rPr>
              <w:t>0.005</w:t>
            </w:r>
          </w:p>
        </w:tc>
      </w:tr>
      <w:tr w:rsidR="00CD6CA5"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CD6CA5" w:rsidRPr="002F4382" w:rsidRDefault="00CD6CA5" w:rsidP="00CD6CA5">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CD6CA5" w:rsidRPr="002F4382" w:rsidRDefault="00CD6CA5" w:rsidP="00CD6CA5">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77777777" w:rsidR="00CD6CA5" w:rsidRPr="00867DE7" w:rsidRDefault="00CD6CA5" w:rsidP="00CD6CA5">
            <w:pPr>
              <w:spacing w:line="276" w:lineRule="auto"/>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4981A9E0" w14:textId="77777777" w:rsidR="00CD6CA5" w:rsidRPr="00867DE7" w:rsidRDefault="00CD6CA5" w:rsidP="00CD6CA5">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0E5ECC65" w14:textId="77777777" w:rsidR="00CD6CA5" w:rsidRPr="00867DE7" w:rsidRDefault="00CD6CA5" w:rsidP="00CD6CA5">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5D4063F" w14:textId="77777777" w:rsidR="00CD6CA5" w:rsidRPr="00867DE7" w:rsidRDefault="00CD6CA5" w:rsidP="00CD6CA5">
            <w:pPr>
              <w:spacing w:line="276" w:lineRule="auto"/>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12008AA3" w14:textId="77777777" w:rsidR="00CD6CA5" w:rsidRPr="00867DE7" w:rsidRDefault="00CD6CA5" w:rsidP="00CD6CA5">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9D34A55" w14:textId="77777777" w:rsidR="00CD6CA5" w:rsidRPr="00867DE7" w:rsidRDefault="00CD6CA5" w:rsidP="00CD6CA5">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D784C7" w14:textId="18F2ADF1" w:rsidR="00CD6CA5" w:rsidRPr="00867DE7" w:rsidRDefault="00CD6CA5" w:rsidP="00CD6CA5">
            <w:pPr>
              <w:spacing w:line="276" w:lineRule="auto"/>
              <w:jc w:val="right"/>
              <w:rPr>
                <w:color w:val="000000"/>
              </w:rPr>
            </w:pPr>
            <w:r w:rsidRPr="00B66115">
              <w:rPr>
                <w:color w:val="000000"/>
              </w:rPr>
              <w:t>5.74E-07</w:t>
            </w:r>
          </w:p>
        </w:tc>
        <w:tc>
          <w:tcPr>
            <w:tcW w:w="996" w:type="dxa"/>
            <w:tcBorders>
              <w:top w:val="nil"/>
              <w:left w:val="nil"/>
              <w:bottom w:val="nil"/>
              <w:right w:val="nil"/>
            </w:tcBorders>
            <w:shd w:val="clear" w:color="auto" w:fill="auto"/>
            <w:noWrap/>
            <w:vAlign w:val="bottom"/>
            <w:hideMark/>
          </w:tcPr>
          <w:p w14:paraId="5C0DC7B1" w14:textId="1217B1EB" w:rsidR="00CD6CA5" w:rsidRPr="00867DE7" w:rsidRDefault="00CD6CA5" w:rsidP="00CD6CA5">
            <w:pPr>
              <w:spacing w:line="276" w:lineRule="auto"/>
              <w:jc w:val="right"/>
              <w:rPr>
                <w:color w:val="000000"/>
              </w:rPr>
            </w:pPr>
            <w:r w:rsidRPr="00B66115">
              <w:rPr>
                <w:color w:val="000000"/>
              </w:rPr>
              <w:t>9.837</w:t>
            </w:r>
          </w:p>
        </w:tc>
        <w:tc>
          <w:tcPr>
            <w:tcW w:w="1056" w:type="dxa"/>
            <w:tcBorders>
              <w:top w:val="nil"/>
              <w:left w:val="nil"/>
              <w:bottom w:val="nil"/>
              <w:right w:val="nil"/>
            </w:tcBorders>
            <w:shd w:val="clear" w:color="auto" w:fill="auto"/>
            <w:noWrap/>
            <w:vAlign w:val="bottom"/>
            <w:hideMark/>
          </w:tcPr>
          <w:p w14:paraId="17B2C5D1" w14:textId="5CA62E53" w:rsidR="00CD6CA5" w:rsidRPr="00867DE7" w:rsidRDefault="00CD6CA5" w:rsidP="00CD6CA5">
            <w:pPr>
              <w:spacing w:line="276" w:lineRule="auto"/>
              <w:jc w:val="right"/>
              <w:rPr>
                <w:b/>
                <w:bCs/>
                <w:color w:val="000000"/>
              </w:rPr>
            </w:pPr>
            <w:r w:rsidRPr="00B66115">
              <w:rPr>
                <w:b/>
                <w:bCs/>
                <w:color w:val="000000"/>
              </w:rPr>
              <w:t>0.002</w:t>
            </w:r>
          </w:p>
        </w:tc>
      </w:tr>
      <w:tr w:rsidR="00CD6CA5"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CD6CA5" w:rsidRPr="002F4382" w:rsidRDefault="00CD6CA5" w:rsidP="00CD6CA5">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CD6CA5" w:rsidRPr="002F4382" w:rsidRDefault="00CD6CA5" w:rsidP="00CD6CA5">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77777777" w:rsidR="00CD6CA5" w:rsidRPr="00867DE7" w:rsidRDefault="00CD6CA5" w:rsidP="00CD6CA5">
            <w:pPr>
              <w:spacing w:line="276" w:lineRule="auto"/>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281FE007" w14:textId="77777777" w:rsidR="00CD6CA5" w:rsidRPr="00867DE7" w:rsidRDefault="00CD6CA5" w:rsidP="00CD6CA5">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69E235BF" w14:textId="77777777" w:rsidR="00CD6CA5" w:rsidRPr="00867DE7" w:rsidRDefault="00CD6CA5" w:rsidP="00CD6CA5">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2634CBFC" w14:textId="77777777" w:rsidR="00CD6CA5" w:rsidRPr="00867DE7" w:rsidRDefault="00CD6CA5" w:rsidP="00CD6CA5">
            <w:pPr>
              <w:spacing w:line="276" w:lineRule="auto"/>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52825617" w14:textId="77777777" w:rsidR="00CD6CA5" w:rsidRPr="00867DE7" w:rsidRDefault="00CD6CA5" w:rsidP="00CD6CA5">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6D2D9E7F" w14:textId="77777777" w:rsidR="00CD6CA5" w:rsidRPr="00867DE7" w:rsidRDefault="00CD6CA5" w:rsidP="00CD6CA5">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0A266ECB" w14:textId="791511FD" w:rsidR="00CD6CA5" w:rsidRPr="00867DE7" w:rsidRDefault="00CD6CA5" w:rsidP="00CD6CA5">
            <w:pPr>
              <w:spacing w:line="276" w:lineRule="auto"/>
              <w:jc w:val="right"/>
              <w:rPr>
                <w:color w:val="000000"/>
              </w:rPr>
            </w:pPr>
            <w:r w:rsidRPr="00B66115">
              <w:rPr>
                <w:color w:val="000000"/>
              </w:rPr>
              <w:t>1.87E-01</w:t>
            </w:r>
          </w:p>
        </w:tc>
        <w:tc>
          <w:tcPr>
            <w:tcW w:w="996" w:type="dxa"/>
            <w:tcBorders>
              <w:top w:val="nil"/>
              <w:left w:val="nil"/>
              <w:bottom w:val="nil"/>
              <w:right w:val="nil"/>
            </w:tcBorders>
            <w:shd w:val="clear" w:color="auto" w:fill="auto"/>
            <w:noWrap/>
            <w:vAlign w:val="bottom"/>
            <w:hideMark/>
          </w:tcPr>
          <w:p w14:paraId="7F751093" w14:textId="57751B86" w:rsidR="00CD6CA5" w:rsidRPr="00867DE7" w:rsidRDefault="00CD6CA5" w:rsidP="00CD6CA5">
            <w:pPr>
              <w:spacing w:line="276" w:lineRule="auto"/>
              <w:jc w:val="right"/>
              <w:rPr>
                <w:color w:val="000000"/>
              </w:rPr>
            </w:pPr>
            <w:r w:rsidRPr="00B66115">
              <w:rPr>
                <w:color w:val="000000"/>
              </w:rPr>
              <w:t>0.06</w:t>
            </w:r>
            <w:r>
              <w:rPr>
                <w:color w:val="000000"/>
              </w:rPr>
              <w:t>0</w:t>
            </w:r>
          </w:p>
        </w:tc>
        <w:tc>
          <w:tcPr>
            <w:tcW w:w="1056" w:type="dxa"/>
            <w:tcBorders>
              <w:top w:val="nil"/>
              <w:left w:val="nil"/>
              <w:bottom w:val="nil"/>
              <w:right w:val="nil"/>
            </w:tcBorders>
            <w:shd w:val="clear" w:color="auto" w:fill="auto"/>
            <w:noWrap/>
            <w:vAlign w:val="bottom"/>
            <w:hideMark/>
          </w:tcPr>
          <w:p w14:paraId="4909C566" w14:textId="2203DE2F" w:rsidR="00CD6CA5" w:rsidRPr="00867DE7" w:rsidRDefault="00CD6CA5" w:rsidP="00CD6CA5">
            <w:pPr>
              <w:spacing w:line="276" w:lineRule="auto"/>
              <w:jc w:val="right"/>
              <w:rPr>
                <w:i/>
                <w:iCs/>
                <w:color w:val="000000"/>
              </w:rPr>
            </w:pPr>
            <w:r w:rsidRPr="00B66115">
              <w:rPr>
                <w:color w:val="000000"/>
              </w:rPr>
              <w:t>0.806</w:t>
            </w:r>
          </w:p>
        </w:tc>
      </w:tr>
      <w:tr w:rsidR="00CD6CA5"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CD6CA5" w:rsidRPr="002F4382" w:rsidRDefault="00CD6CA5" w:rsidP="00CD6CA5">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CD6CA5" w:rsidRPr="002F4382" w:rsidRDefault="00CD6CA5" w:rsidP="00CD6CA5">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77777777" w:rsidR="00CD6CA5" w:rsidRPr="00867DE7" w:rsidRDefault="00CD6CA5" w:rsidP="00CD6CA5">
            <w:pPr>
              <w:spacing w:line="276" w:lineRule="auto"/>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6316E13C" w14:textId="77777777" w:rsidR="00CD6CA5" w:rsidRPr="00867DE7" w:rsidRDefault="00CD6CA5" w:rsidP="00CD6CA5">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7FCBA0D8" w14:textId="77777777" w:rsidR="00CD6CA5" w:rsidRPr="00867DE7" w:rsidRDefault="00CD6CA5" w:rsidP="00CD6CA5">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41E68DCF" w14:textId="77777777" w:rsidR="00CD6CA5" w:rsidRPr="00867DE7" w:rsidRDefault="00CD6CA5" w:rsidP="00CD6CA5">
            <w:pPr>
              <w:spacing w:line="276" w:lineRule="auto"/>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44DB041B" w14:textId="77777777" w:rsidR="00CD6CA5" w:rsidRPr="00867DE7" w:rsidRDefault="00CD6CA5" w:rsidP="00CD6CA5">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21396BB5" w14:textId="77777777" w:rsidR="00CD6CA5" w:rsidRPr="00867DE7" w:rsidRDefault="00CD6CA5" w:rsidP="00CD6CA5">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32E5C7CF" w14:textId="13EC8A51" w:rsidR="00CD6CA5" w:rsidRPr="00867DE7" w:rsidRDefault="00CD6CA5" w:rsidP="00CD6CA5">
            <w:pPr>
              <w:spacing w:line="276" w:lineRule="auto"/>
              <w:jc w:val="right"/>
              <w:rPr>
                <w:color w:val="000000"/>
              </w:rPr>
            </w:pPr>
            <w:r w:rsidRPr="00B66115">
              <w:rPr>
                <w:color w:val="000000"/>
              </w:rPr>
              <w:t>-2.42E-05</w:t>
            </w:r>
          </w:p>
        </w:tc>
        <w:tc>
          <w:tcPr>
            <w:tcW w:w="996" w:type="dxa"/>
            <w:tcBorders>
              <w:top w:val="nil"/>
              <w:left w:val="nil"/>
              <w:bottom w:val="nil"/>
              <w:right w:val="nil"/>
            </w:tcBorders>
            <w:shd w:val="clear" w:color="auto" w:fill="auto"/>
            <w:noWrap/>
            <w:vAlign w:val="bottom"/>
            <w:hideMark/>
          </w:tcPr>
          <w:p w14:paraId="342F2DDC" w14:textId="6100972A" w:rsidR="00CD6CA5" w:rsidRPr="00867DE7" w:rsidRDefault="00CD6CA5" w:rsidP="00CD6CA5">
            <w:pPr>
              <w:spacing w:line="276" w:lineRule="auto"/>
              <w:jc w:val="right"/>
              <w:rPr>
                <w:color w:val="000000"/>
              </w:rPr>
            </w:pPr>
            <w:r w:rsidRPr="00B66115">
              <w:rPr>
                <w:color w:val="000000"/>
              </w:rPr>
              <w:t>0.132</w:t>
            </w:r>
          </w:p>
        </w:tc>
        <w:tc>
          <w:tcPr>
            <w:tcW w:w="1056" w:type="dxa"/>
            <w:tcBorders>
              <w:top w:val="nil"/>
              <w:left w:val="nil"/>
              <w:bottom w:val="nil"/>
              <w:right w:val="nil"/>
            </w:tcBorders>
            <w:shd w:val="clear" w:color="auto" w:fill="auto"/>
            <w:noWrap/>
            <w:vAlign w:val="bottom"/>
            <w:hideMark/>
          </w:tcPr>
          <w:p w14:paraId="10FF2CB6" w14:textId="0C7439BD" w:rsidR="00CD6CA5" w:rsidRPr="00867DE7" w:rsidRDefault="00CD6CA5" w:rsidP="00CD6CA5">
            <w:pPr>
              <w:spacing w:line="276" w:lineRule="auto"/>
              <w:jc w:val="right"/>
              <w:rPr>
                <w:b/>
                <w:bCs/>
                <w:i/>
                <w:iCs/>
                <w:color w:val="000000"/>
              </w:rPr>
            </w:pPr>
            <w:r w:rsidRPr="00B66115">
              <w:rPr>
                <w:color w:val="000000"/>
              </w:rPr>
              <w:t>0.717</w:t>
            </w:r>
          </w:p>
        </w:tc>
      </w:tr>
      <w:tr w:rsidR="00CD6CA5"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CD6CA5" w:rsidRPr="002F4382" w:rsidRDefault="00CD6CA5" w:rsidP="00CD6CA5">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CD6CA5" w:rsidRPr="002F4382" w:rsidRDefault="00CD6CA5" w:rsidP="00CD6CA5">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77777777" w:rsidR="00CD6CA5" w:rsidRPr="00867DE7" w:rsidRDefault="00CD6CA5" w:rsidP="00CD6CA5">
            <w:pPr>
              <w:spacing w:line="276" w:lineRule="auto"/>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6AF04AD7" w14:textId="77777777" w:rsidR="00CD6CA5" w:rsidRPr="00867DE7" w:rsidRDefault="00CD6CA5" w:rsidP="00CD6CA5">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1F73FD17" w14:textId="77777777" w:rsidR="00CD6CA5" w:rsidRPr="00867DE7" w:rsidRDefault="00CD6CA5" w:rsidP="00CD6CA5">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3FC10CE2" w14:textId="77777777" w:rsidR="00CD6CA5" w:rsidRPr="00867DE7" w:rsidRDefault="00CD6CA5" w:rsidP="00CD6CA5">
            <w:pPr>
              <w:spacing w:line="276" w:lineRule="auto"/>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6C181669" w14:textId="77777777" w:rsidR="00CD6CA5" w:rsidRPr="00867DE7" w:rsidRDefault="00CD6CA5" w:rsidP="00CD6CA5">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7320B1F4" w14:textId="77777777" w:rsidR="00CD6CA5" w:rsidRPr="00867DE7" w:rsidRDefault="00CD6CA5" w:rsidP="00CD6CA5">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857C890" w14:textId="2B6F882F" w:rsidR="00CD6CA5" w:rsidRPr="00867DE7" w:rsidRDefault="00CD6CA5" w:rsidP="00CD6CA5">
            <w:pPr>
              <w:spacing w:line="276" w:lineRule="auto"/>
              <w:jc w:val="right"/>
              <w:rPr>
                <w:color w:val="000000"/>
              </w:rPr>
            </w:pPr>
            <w:r w:rsidRPr="00B66115">
              <w:rPr>
                <w:color w:val="000000"/>
              </w:rPr>
              <w:t>2.87E-03</w:t>
            </w:r>
          </w:p>
        </w:tc>
        <w:tc>
          <w:tcPr>
            <w:tcW w:w="996" w:type="dxa"/>
            <w:tcBorders>
              <w:top w:val="nil"/>
              <w:left w:val="nil"/>
              <w:right w:val="nil"/>
            </w:tcBorders>
            <w:shd w:val="clear" w:color="auto" w:fill="auto"/>
            <w:noWrap/>
            <w:vAlign w:val="bottom"/>
            <w:hideMark/>
          </w:tcPr>
          <w:p w14:paraId="6AB61DF1" w14:textId="4B2AED7F" w:rsidR="00CD6CA5" w:rsidRPr="00867DE7" w:rsidRDefault="00CD6CA5" w:rsidP="00CD6CA5">
            <w:pPr>
              <w:spacing w:line="276" w:lineRule="auto"/>
              <w:jc w:val="right"/>
              <w:rPr>
                <w:color w:val="000000"/>
              </w:rPr>
            </w:pPr>
            <w:r w:rsidRPr="00B66115">
              <w:rPr>
                <w:color w:val="000000"/>
              </w:rPr>
              <w:t>10.153</w:t>
            </w:r>
          </w:p>
        </w:tc>
        <w:tc>
          <w:tcPr>
            <w:tcW w:w="1056" w:type="dxa"/>
            <w:tcBorders>
              <w:top w:val="nil"/>
              <w:left w:val="nil"/>
              <w:right w:val="nil"/>
            </w:tcBorders>
            <w:shd w:val="clear" w:color="auto" w:fill="auto"/>
            <w:noWrap/>
            <w:vAlign w:val="bottom"/>
            <w:hideMark/>
          </w:tcPr>
          <w:p w14:paraId="67A79A63" w14:textId="392222C5" w:rsidR="00CD6CA5" w:rsidRPr="00867DE7" w:rsidRDefault="00CD6CA5" w:rsidP="00CD6CA5">
            <w:pPr>
              <w:spacing w:line="276" w:lineRule="auto"/>
              <w:jc w:val="right"/>
              <w:rPr>
                <w:b/>
                <w:bCs/>
                <w:color w:val="000000"/>
              </w:rPr>
            </w:pPr>
            <w:r w:rsidRPr="00B66115">
              <w:rPr>
                <w:b/>
                <w:bCs/>
                <w:color w:val="000000"/>
              </w:rPr>
              <w:t>0.001</w:t>
            </w:r>
          </w:p>
        </w:tc>
      </w:tr>
      <w:tr w:rsidR="00CD6CA5"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CD6CA5" w:rsidRPr="002F4382" w:rsidRDefault="00CD6CA5" w:rsidP="00CD6CA5">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CD6CA5" w:rsidRPr="002F4382" w:rsidRDefault="00CD6CA5" w:rsidP="00CD6CA5">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7777777" w:rsidR="00CD6CA5" w:rsidRPr="00867DE7" w:rsidRDefault="00CD6CA5" w:rsidP="00CD6CA5">
            <w:pPr>
              <w:spacing w:line="276" w:lineRule="auto"/>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204BF21F" w14:textId="77777777" w:rsidR="00CD6CA5" w:rsidRPr="00867DE7" w:rsidRDefault="00CD6CA5" w:rsidP="00CD6CA5">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C94479C" w14:textId="77777777" w:rsidR="00CD6CA5" w:rsidRPr="00867DE7" w:rsidRDefault="00CD6CA5" w:rsidP="00CD6CA5">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7F8BF5EC" w14:textId="77777777" w:rsidR="00CD6CA5" w:rsidRPr="00867DE7" w:rsidRDefault="00CD6CA5" w:rsidP="00CD6CA5">
            <w:pPr>
              <w:spacing w:line="276" w:lineRule="auto"/>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37665F2A" w14:textId="77777777" w:rsidR="00CD6CA5" w:rsidRPr="00867DE7" w:rsidRDefault="00CD6CA5" w:rsidP="00CD6CA5">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6D5D8E9E" w14:textId="77777777" w:rsidR="00CD6CA5" w:rsidRPr="00867DE7" w:rsidRDefault="00CD6CA5" w:rsidP="00CD6CA5">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393544BA" w14:textId="2FB86582" w:rsidR="00CD6CA5" w:rsidRPr="00867DE7" w:rsidRDefault="00CD6CA5" w:rsidP="00CD6CA5">
            <w:pPr>
              <w:spacing w:line="276" w:lineRule="auto"/>
              <w:jc w:val="right"/>
              <w:rPr>
                <w:color w:val="000000"/>
              </w:rPr>
            </w:pPr>
            <w:r w:rsidRPr="00B66115">
              <w:rPr>
                <w:color w:val="000000"/>
              </w:rPr>
              <w:t>-5.46E-04</w:t>
            </w:r>
          </w:p>
        </w:tc>
        <w:tc>
          <w:tcPr>
            <w:tcW w:w="996" w:type="dxa"/>
            <w:tcBorders>
              <w:top w:val="nil"/>
              <w:left w:val="nil"/>
              <w:bottom w:val="single" w:sz="4" w:space="0" w:color="auto"/>
              <w:right w:val="nil"/>
            </w:tcBorders>
            <w:shd w:val="clear" w:color="auto" w:fill="auto"/>
            <w:noWrap/>
            <w:vAlign w:val="bottom"/>
            <w:hideMark/>
          </w:tcPr>
          <w:p w14:paraId="4B9A5AD4" w14:textId="34F02C70" w:rsidR="00CD6CA5" w:rsidRPr="00867DE7" w:rsidRDefault="00CD6CA5" w:rsidP="00CD6CA5">
            <w:pPr>
              <w:spacing w:line="276" w:lineRule="auto"/>
              <w:jc w:val="right"/>
              <w:rPr>
                <w:color w:val="000000"/>
              </w:rPr>
            </w:pPr>
            <w:r w:rsidRPr="00B66115">
              <w:rPr>
                <w:color w:val="000000"/>
              </w:rPr>
              <w:t>0.11</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B9B46E3" w14:textId="1055AED7" w:rsidR="00CD6CA5" w:rsidRPr="00867DE7" w:rsidRDefault="00CD6CA5" w:rsidP="00CD6CA5">
            <w:pPr>
              <w:spacing w:line="276" w:lineRule="auto"/>
              <w:jc w:val="right"/>
              <w:rPr>
                <w:color w:val="000000"/>
              </w:rPr>
            </w:pPr>
            <w:r w:rsidRPr="00B66115">
              <w:rPr>
                <w:color w:val="000000"/>
              </w:rPr>
              <w:t>0.74</w:t>
            </w:r>
            <w:r>
              <w:rPr>
                <w:color w:val="000000"/>
              </w:rPr>
              <w:t>0</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CD6CA5"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CD6CA5" w:rsidRPr="0033783A" w:rsidRDefault="00CD6CA5" w:rsidP="00CD6CA5">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CD6CA5" w:rsidRPr="0033783A" w:rsidRDefault="00CD6CA5" w:rsidP="00CD6CA5">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7DDA3188" w:rsidR="00CD6CA5" w:rsidRPr="00CD6CA5" w:rsidRDefault="00CD6CA5" w:rsidP="00CD6CA5">
            <w:pPr>
              <w:spacing w:line="276" w:lineRule="auto"/>
              <w:jc w:val="right"/>
              <w:rPr>
                <w:color w:val="000000"/>
              </w:rPr>
            </w:pPr>
            <w:r w:rsidRPr="00CD6CA5">
              <w:rPr>
                <w:color w:val="000000"/>
              </w:rPr>
              <w:t>1.74E+00</w:t>
            </w:r>
          </w:p>
        </w:tc>
        <w:tc>
          <w:tcPr>
            <w:tcW w:w="1158" w:type="dxa"/>
            <w:tcBorders>
              <w:top w:val="single" w:sz="4" w:space="0" w:color="auto"/>
              <w:left w:val="nil"/>
              <w:bottom w:val="nil"/>
              <w:right w:val="nil"/>
            </w:tcBorders>
            <w:shd w:val="clear" w:color="auto" w:fill="auto"/>
            <w:noWrap/>
            <w:vAlign w:val="bottom"/>
          </w:tcPr>
          <w:p w14:paraId="0E94BAAF" w14:textId="6016A931" w:rsidR="00CD6CA5" w:rsidRPr="00CD6CA5" w:rsidRDefault="00CD6CA5" w:rsidP="00CD6CA5">
            <w:pPr>
              <w:spacing w:line="276" w:lineRule="auto"/>
              <w:jc w:val="right"/>
              <w:rPr>
                <w:color w:val="000000"/>
              </w:rPr>
            </w:pPr>
            <w:r w:rsidRPr="00CD6CA5">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38FF8D52" w:rsidR="00CD6CA5" w:rsidRPr="00CD6CA5" w:rsidRDefault="00CD6CA5" w:rsidP="00CD6CA5">
            <w:pPr>
              <w:spacing w:line="276" w:lineRule="auto"/>
              <w:jc w:val="right"/>
              <w:rPr>
                <w:color w:val="000000"/>
              </w:rPr>
            </w:pPr>
            <w:r w:rsidRPr="00CD6CA5">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01794A7B" w:rsidR="00CD6CA5" w:rsidRPr="00867DE7" w:rsidRDefault="00CD6CA5" w:rsidP="00CD6CA5">
            <w:pPr>
              <w:spacing w:line="276" w:lineRule="auto"/>
              <w:jc w:val="right"/>
              <w:rPr>
                <w:color w:val="000000"/>
              </w:rPr>
            </w:pPr>
            <w:r w:rsidRPr="00867DE7">
              <w:rPr>
                <w:color w:val="000000"/>
              </w:rPr>
              <w:t>3.25E-01</w:t>
            </w:r>
          </w:p>
        </w:tc>
        <w:tc>
          <w:tcPr>
            <w:tcW w:w="1153" w:type="dxa"/>
            <w:tcBorders>
              <w:top w:val="single" w:sz="4" w:space="0" w:color="auto"/>
              <w:left w:val="nil"/>
              <w:bottom w:val="nil"/>
              <w:right w:val="nil"/>
            </w:tcBorders>
            <w:shd w:val="clear" w:color="auto" w:fill="auto"/>
            <w:noWrap/>
            <w:vAlign w:val="bottom"/>
          </w:tcPr>
          <w:p w14:paraId="5BB2659A" w14:textId="252B0296" w:rsidR="00CD6CA5" w:rsidRPr="00867DE7" w:rsidRDefault="00CD6CA5" w:rsidP="00CD6CA5">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7E0F0D48" w:rsidR="00CD6CA5" w:rsidRPr="00867DE7" w:rsidRDefault="00CD6CA5" w:rsidP="00CD6CA5">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77777777" w:rsidR="00CD6CA5" w:rsidRPr="00867DE7" w:rsidRDefault="00CD6CA5" w:rsidP="00CD6CA5">
            <w:pPr>
              <w:spacing w:line="276" w:lineRule="auto"/>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7EFD877F" w14:textId="77777777" w:rsidR="00CD6CA5" w:rsidRPr="00867DE7" w:rsidRDefault="00CD6CA5" w:rsidP="00CD6CA5">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77777777" w:rsidR="00CD6CA5" w:rsidRPr="00867DE7" w:rsidRDefault="00CD6CA5" w:rsidP="00CD6CA5">
            <w:pPr>
              <w:spacing w:line="276" w:lineRule="auto"/>
              <w:jc w:val="right"/>
              <w:rPr>
                <w:color w:val="000000"/>
              </w:rPr>
            </w:pPr>
            <w:r w:rsidRPr="00867DE7">
              <w:rPr>
                <w:color w:val="000000"/>
              </w:rPr>
              <w:t>-</w:t>
            </w:r>
          </w:p>
        </w:tc>
      </w:tr>
      <w:tr w:rsidR="00CD6CA5"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CD6CA5" w:rsidRPr="0033783A" w:rsidRDefault="00CD6CA5" w:rsidP="00CD6CA5">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CD6CA5" w:rsidRPr="0033783A" w:rsidRDefault="00CD6CA5" w:rsidP="00CD6CA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4E53F15B" w:rsidR="00CD6CA5" w:rsidRPr="00CD6CA5" w:rsidRDefault="00CD6CA5" w:rsidP="00CD6CA5">
            <w:pPr>
              <w:spacing w:line="276" w:lineRule="auto"/>
              <w:jc w:val="right"/>
              <w:rPr>
                <w:color w:val="000000"/>
              </w:rPr>
            </w:pPr>
            <w:r w:rsidRPr="00CD6CA5">
              <w:rPr>
                <w:color w:val="000000"/>
              </w:rPr>
              <w:t>1.46E-01</w:t>
            </w:r>
          </w:p>
        </w:tc>
        <w:tc>
          <w:tcPr>
            <w:tcW w:w="1158" w:type="dxa"/>
            <w:tcBorders>
              <w:top w:val="nil"/>
              <w:left w:val="nil"/>
              <w:bottom w:val="nil"/>
              <w:right w:val="nil"/>
            </w:tcBorders>
            <w:shd w:val="clear" w:color="auto" w:fill="auto"/>
            <w:noWrap/>
            <w:vAlign w:val="bottom"/>
          </w:tcPr>
          <w:p w14:paraId="21F72F49" w14:textId="2C13D6D2" w:rsidR="00CD6CA5" w:rsidRPr="00CD6CA5" w:rsidRDefault="00CD6CA5" w:rsidP="00CD6CA5">
            <w:pPr>
              <w:spacing w:line="276" w:lineRule="auto"/>
              <w:jc w:val="right"/>
              <w:rPr>
                <w:color w:val="000000"/>
              </w:rPr>
            </w:pPr>
            <w:r w:rsidRPr="00CD6CA5">
              <w:rPr>
                <w:color w:val="000000"/>
              </w:rPr>
              <w:t>89.681</w:t>
            </w:r>
          </w:p>
        </w:tc>
        <w:tc>
          <w:tcPr>
            <w:tcW w:w="1060" w:type="dxa"/>
            <w:tcBorders>
              <w:top w:val="nil"/>
              <w:left w:val="nil"/>
              <w:bottom w:val="nil"/>
              <w:right w:val="nil"/>
            </w:tcBorders>
            <w:shd w:val="clear" w:color="auto" w:fill="auto"/>
            <w:noWrap/>
            <w:vAlign w:val="bottom"/>
          </w:tcPr>
          <w:p w14:paraId="22DDD917" w14:textId="764AD1CA" w:rsidR="00CD6CA5" w:rsidRPr="00CD6CA5" w:rsidRDefault="00CD6CA5" w:rsidP="00CD6CA5">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3DE0B77" w14:textId="227D71DD" w:rsidR="00CD6CA5" w:rsidRPr="00867DE7" w:rsidRDefault="00CD6CA5" w:rsidP="00CD6CA5">
            <w:pPr>
              <w:spacing w:line="276" w:lineRule="auto"/>
              <w:jc w:val="right"/>
              <w:rPr>
                <w:color w:val="000000"/>
              </w:rPr>
            </w:pPr>
            <w:r w:rsidRPr="00867DE7">
              <w:rPr>
                <w:color w:val="000000"/>
              </w:rPr>
              <w:t>4.62E-03</w:t>
            </w:r>
          </w:p>
        </w:tc>
        <w:tc>
          <w:tcPr>
            <w:tcW w:w="1153" w:type="dxa"/>
            <w:tcBorders>
              <w:top w:val="nil"/>
              <w:left w:val="nil"/>
              <w:bottom w:val="nil"/>
              <w:right w:val="nil"/>
            </w:tcBorders>
            <w:shd w:val="clear" w:color="auto" w:fill="auto"/>
            <w:noWrap/>
            <w:vAlign w:val="bottom"/>
          </w:tcPr>
          <w:p w14:paraId="686AB257" w14:textId="41860054" w:rsidR="00CD6CA5" w:rsidRPr="00867DE7" w:rsidRDefault="00CD6CA5" w:rsidP="00CD6CA5">
            <w:pPr>
              <w:spacing w:line="276" w:lineRule="auto"/>
              <w:jc w:val="right"/>
              <w:rPr>
                <w:color w:val="000000"/>
              </w:rPr>
            </w:pPr>
            <w:r w:rsidRPr="00867DE7">
              <w:rPr>
                <w:color w:val="000000"/>
              </w:rPr>
              <w:t>10.835</w:t>
            </w:r>
          </w:p>
        </w:tc>
        <w:tc>
          <w:tcPr>
            <w:tcW w:w="1056" w:type="dxa"/>
            <w:tcBorders>
              <w:top w:val="nil"/>
              <w:left w:val="nil"/>
              <w:bottom w:val="nil"/>
              <w:right w:val="nil"/>
            </w:tcBorders>
            <w:shd w:val="clear" w:color="auto" w:fill="auto"/>
            <w:noWrap/>
            <w:vAlign w:val="bottom"/>
          </w:tcPr>
          <w:p w14:paraId="604892D6" w14:textId="4CC77693" w:rsidR="00CD6CA5" w:rsidRPr="00867DE7" w:rsidRDefault="00CD6CA5" w:rsidP="00CD6CA5">
            <w:pPr>
              <w:spacing w:line="276" w:lineRule="auto"/>
              <w:jc w:val="right"/>
              <w:rPr>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3616C6" w14:textId="77777777" w:rsidR="00CD6CA5" w:rsidRPr="00867DE7" w:rsidRDefault="00CD6CA5" w:rsidP="00CD6CA5">
            <w:pPr>
              <w:spacing w:line="276" w:lineRule="auto"/>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45148D82" w14:textId="77777777" w:rsidR="00CD6CA5" w:rsidRPr="00867DE7" w:rsidRDefault="00CD6CA5" w:rsidP="00CD6CA5">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40859D6D" w14:textId="77777777" w:rsidR="00CD6CA5" w:rsidRPr="00867DE7" w:rsidRDefault="00CD6CA5" w:rsidP="00CD6CA5">
            <w:pPr>
              <w:spacing w:line="276" w:lineRule="auto"/>
              <w:jc w:val="right"/>
              <w:rPr>
                <w:color w:val="000000"/>
              </w:rPr>
            </w:pPr>
            <w:r w:rsidRPr="00867DE7">
              <w:rPr>
                <w:color w:val="000000"/>
              </w:rPr>
              <w:t>0.349</w:t>
            </w:r>
          </w:p>
        </w:tc>
      </w:tr>
      <w:tr w:rsidR="00CD6CA5"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CD6CA5" w:rsidRPr="0033783A" w:rsidRDefault="00CD6CA5" w:rsidP="00CD6CA5">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CD6CA5" w:rsidRPr="0033783A" w:rsidRDefault="00CD6CA5" w:rsidP="00CD6CA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723E54FF" w:rsidR="00CD6CA5" w:rsidRPr="00CD6CA5" w:rsidRDefault="00CD6CA5" w:rsidP="00CD6CA5">
            <w:pPr>
              <w:spacing w:line="276" w:lineRule="auto"/>
              <w:jc w:val="right"/>
              <w:rPr>
                <w:color w:val="000000"/>
              </w:rPr>
            </w:pPr>
            <w:r w:rsidRPr="00CD6CA5">
              <w:rPr>
                <w:color w:val="000000"/>
              </w:rPr>
              <w:t>1.79E-01</w:t>
            </w:r>
          </w:p>
        </w:tc>
        <w:tc>
          <w:tcPr>
            <w:tcW w:w="1158" w:type="dxa"/>
            <w:tcBorders>
              <w:top w:val="nil"/>
              <w:left w:val="nil"/>
              <w:bottom w:val="nil"/>
              <w:right w:val="nil"/>
            </w:tcBorders>
            <w:shd w:val="clear" w:color="auto" w:fill="auto"/>
            <w:noWrap/>
            <w:vAlign w:val="bottom"/>
          </w:tcPr>
          <w:p w14:paraId="07C68A91" w14:textId="79DF3A80" w:rsidR="00CD6CA5" w:rsidRPr="00CD6CA5" w:rsidRDefault="00CD6CA5" w:rsidP="00CD6CA5">
            <w:pPr>
              <w:spacing w:line="276" w:lineRule="auto"/>
              <w:jc w:val="right"/>
              <w:rPr>
                <w:color w:val="000000"/>
              </w:rPr>
            </w:pPr>
            <w:r w:rsidRPr="00CD6CA5">
              <w:rPr>
                <w:color w:val="000000"/>
              </w:rPr>
              <w:t>30.798</w:t>
            </w:r>
          </w:p>
        </w:tc>
        <w:tc>
          <w:tcPr>
            <w:tcW w:w="1060" w:type="dxa"/>
            <w:tcBorders>
              <w:top w:val="nil"/>
              <w:left w:val="nil"/>
              <w:bottom w:val="nil"/>
              <w:right w:val="nil"/>
            </w:tcBorders>
            <w:shd w:val="clear" w:color="auto" w:fill="auto"/>
            <w:noWrap/>
            <w:vAlign w:val="bottom"/>
          </w:tcPr>
          <w:p w14:paraId="66BE9791" w14:textId="01BD1FF7" w:rsidR="00CD6CA5" w:rsidRPr="00CD6CA5" w:rsidRDefault="00CD6CA5" w:rsidP="00CD6CA5">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8C98D0A" w14:textId="1B1CBA00" w:rsidR="00CD6CA5" w:rsidRPr="00867DE7" w:rsidRDefault="00CD6CA5" w:rsidP="00CD6CA5">
            <w:pPr>
              <w:spacing w:line="276" w:lineRule="auto"/>
              <w:jc w:val="right"/>
              <w:rPr>
                <w:color w:val="000000"/>
              </w:rPr>
            </w:pPr>
            <w:r w:rsidRPr="00867DE7">
              <w:rPr>
                <w:color w:val="000000"/>
              </w:rPr>
              <w:t>-1.30E-01</w:t>
            </w:r>
          </w:p>
        </w:tc>
        <w:tc>
          <w:tcPr>
            <w:tcW w:w="1153" w:type="dxa"/>
            <w:tcBorders>
              <w:top w:val="nil"/>
              <w:left w:val="nil"/>
              <w:bottom w:val="nil"/>
              <w:right w:val="nil"/>
            </w:tcBorders>
            <w:shd w:val="clear" w:color="auto" w:fill="auto"/>
            <w:noWrap/>
            <w:vAlign w:val="bottom"/>
          </w:tcPr>
          <w:p w14:paraId="273479AC" w14:textId="38184840" w:rsidR="00CD6CA5" w:rsidRPr="00867DE7" w:rsidRDefault="00CD6CA5" w:rsidP="00CD6CA5">
            <w:pPr>
              <w:spacing w:line="276" w:lineRule="auto"/>
              <w:jc w:val="right"/>
              <w:rPr>
                <w:color w:val="000000"/>
              </w:rPr>
            </w:pPr>
            <w:r w:rsidRPr="00867DE7">
              <w:rPr>
                <w:color w:val="000000"/>
              </w:rPr>
              <w:t>27.743</w:t>
            </w:r>
          </w:p>
        </w:tc>
        <w:tc>
          <w:tcPr>
            <w:tcW w:w="1056" w:type="dxa"/>
            <w:tcBorders>
              <w:top w:val="nil"/>
              <w:left w:val="nil"/>
              <w:bottom w:val="nil"/>
              <w:right w:val="nil"/>
            </w:tcBorders>
            <w:shd w:val="clear" w:color="auto" w:fill="auto"/>
            <w:noWrap/>
            <w:vAlign w:val="bottom"/>
          </w:tcPr>
          <w:p w14:paraId="232C8870" w14:textId="16988636" w:rsidR="00CD6CA5" w:rsidRPr="00867DE7" w:rsidRDefault="00CD6CA5" w:rsidP="00CD6CA5">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7E7AF911" w14:textId="77777777" w:rsidR="00CD6CA5" w:rsidRPr="00867DE7" w:rsidRDefault="00CD6CA5" w:rsidP="00CD6CA5">
            <w:pPr>
              <w:spacing w:line="276" w:lineRule="auto"/>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4EB1ECD9" w14:textId="77777777" w:rsidR="00CD6CA5" w:rsidRPr="00867DE7" w:rsidRDefault="00CD6CA5" w:rsidP="00CD6CA5">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1AD81B6C" w14:textId="77777777" w:rsidR="00CD6CA5" w:rsidRPr="00867DE7" w:rsidRDefault="00CD6CA5" w:rsidP="00CD6CA5">
            <w:pPr>
              <w:spacing w:line="276" w:lineRule="auto"/>
              <w:jc w:val="right"/>
              <w:rPr>
                <w:b/>
                <w:bCs/>
                <w:color w:val="000000"/>
              </w:rPr>
            </w:pPr>
            <w:r w:rsidRPr="00867DE7">
              <w:rPr>
                <w:b/>
                <w:bCs/>
                <w:color w:val="000000"/>
              </w:rPr>
              <w:t>0.021</w:t>
            </w:r>
          </w:p>
        </w:tc>
      </w:tr>
      <w:tr w:rsidR="00CD6CA5"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CD6CA5" w:rsidRPr="0033783A" w:rsidRDefault="00CD6CA5" w:rsidP="00CD6CA5">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CD6CA5" w:rsidRPr="0033783A" w:rsidRDefault="00CD6CA5" w:rsidP="00CD6CA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7BB73489" w:rsidR="00CD6CA5" w:rsidRPr="00CD6CA5" w:rsidRDefault="00CD6CA5" w:rsidP="00CD6CA5">
            <w:pPr>
              <w:spacing w:line="276" w:lineRule="auto"/>
              <w:jc w:val="right"/>
              <w:rPr>
                <w:color w:val="000000"/>
              </w:rPr>
            </w:pPr>
            <w:r w:rsidRPr="00CD6CA5">
              <w:rPr>
                <w:color w:val="000000"/>
              </w:rPr>
              <w:t>-1.35E-04</w:t>
            </w:r>
          </w:p>
        </w:tc>
        <w:tc>
          <w:tcPr>
            <w:tcW w:w="1158" w:type="dxa"/>
            <w:tcBorders>
              <w:top w:val="nil"/>
              <w:left w:val="nil"/>
              <w:bottom w:val="nil"/>
              <w:right w:val="nil"/>
            </w:tcBorders>
            <w:shd w:val="clear" w:color="auto" w:fill="auto"/>
            <w:noWrap/>
            <w:vAlign w:val="bottom"/>
          </w:tcPr>
          <w:p w14:paraId="7A2FFD31" w14:textId="222CEF9E" w:rsidR="00CD6CA5" w:rsidRPr="00CD6CA5" w:rsidRDefault="00CD6CA5" w:rsidP="00CD6CA5">
            <w:pPr>
              <w:spacing w:line="276" w:lineRule="auto"/>
              <w:jc w:val="right"/>
              <w:rPr>
                <w:color w:val="000000"/>
              </w:rPr>
            </w:pPr>
            <w:r w:rsidRPr="00CD6CA5">
              <w:rPr>
                <w:color w:val="000000"/>
              </w:rPr>
              <w:t>30.333</w:t>
            </w:r>
          </w:p>
        </w:tc>
        <w:tc>
          <w:tcPr>
            <w:tcW w:w="1060" w:type="dxa"/>
            <w:tcBorders>
              <w:top w:val="nil"/>
              <w:left w:val="nil"/>
              <w:bottom w:val="nil"/>
              <w:right w:val="nil"/>
            </w:tcBorders>
            <w:shd w:val="clear" w:color="auto" w:fill="auto"/>
            <w:noWrap/>
            <w:vAlign w:val="bottom"/>
          </w:tcPr>
          <w:p w14:paraId="1E1134CB" w14:textId="3398E4EE" w:rsidR="00CD6CA5" w:rsidRPr="00CD6CA5" w:rsidRDefault="00CD6CA5" w:rsidP="00CD6CA5">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15230A1E" w14:textId="7461799D" w:rsidR="00CD6CA5" w:rsidRPr="00867DE7" w:rsidRDefault="00CD6CA5" w:rsidP="00CD6CA5">
            <w:pPr>
              <w:spacing w:line="276" w:lineRule="auto"/>
              <w:jc w:val="right"/>
              <w:rPr>
                <w:color w:val="000000"/>
              </w:rPr>
            </w:pPr>
            <w:r w:rsidRPr="00867DE7">
              <w:rPr>
                <w:color w:val="000000"/>
              </w:rPr>
              <w:t>-5.99E-05</w:t>
            </w:r>
          </w:p>
        </w:tc>
        <w:tc>
          <w:tcPr>
            <w:tcW w:w="1153" w:type="dxa"/>
            <w:tcBorders>
              <w:top w:val="nil"/>
              <w:left w:val="nil"/>
              <w:bottom w:val="nil"/>
              <w:right w:val="nil"/>
            </w:tcBorders>
            <w:shd w:val="clear" w:color="auto" w:fill="auto"/>
            <w:noWrap/>
            <w:vAlign w:val="bottom"/>
          </w:tcPr>
          <w:p w14:paraId="7C47E77A" w14:textId="5A837E7C" w:rsidR="00CD6CA5" w:rsidRPr="00867DE7" w:rsidRDefault="00CD6CA5" w:rsidP="00CD6CA5">
            <w:pPr>
              <w:spacing w:line="276" w:lineRule="auto"/>
              <w:jc w:val="right"/>
              <w:rPr>
                <w:color w:val="000000"/>
              </w:rPr>
            </w:pPr>
            <w:r w:rsidRPr="00867DE7">
              <w:rPr>
                <w:color w:val="000000"/>
              </w:rPr>
              <w:t>0.217</w:t>
            </w:r>
          </w:p>
        </w:tc>
        <w:tc>
          <w:tcPr>
            <w:tcW w:w="1056" w:type="dxa"/>
            <w:tcBorders>
              <w:top w:val="nil"/>
              <w:left w:val="nil"/>
              <w:bottom w:val="nil"/>
              <w:right w:val="nil"/>
            </w:tcBorders>
            <w:shd w:val="clear" w:color="auto" w:fill="auto"/>
            <w:noWrap/>
            <w:vAlign w:val="bottom"/>
          </w:tcPr>
          <w:p w14:paraId="6D883791" w14:textId="01983E08" w:rsidR="00CD6CA5" w:rsidRPr="00867DE7" w:rsidRDefault="00CD6CA5" w:rsidP="00CD6CA5">
            <w:pPr>
              <w:spacing w:line="276" w:lineRule="auto"/>
              <w:jc w:val="right"/>
              <w:rPr>
                <w:b/>
                <w:bCs/>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1DC8A672" w14:textId="77777777" w:rsidR="00CD6CA5" w:rsidRPr="00867DE7" w:rsidRDefault="00CD6CA5" w:rsidP="00CD6CA5">
            <w:pPr>
              <w:spacing w:line="276" w:lineRule="auto"/>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5A62521" w14:textId="77777777" w:rsidR="00CD6CA5" w:rsidRPr="00867DE7" w:rsidRDefault="00CD6CA5" w:rsidP="00CD6CA5">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41EB21EE" w14:textId="77777777" w:rsidR="00CD6CA5" w:rsidRPr="00867DE7" w:rsidRDefault="00CD6CA5" w:rsidP="00CD6CA5">
            <w:pPr>
              <w:spacing w:line="276" w:lineRule="auto"/>
              <w:jc w:val="right"/>
              <w:rPr>
                <w:b/>
                <w:bCs/>
                <w:color w:val="000000"/>
              </w:rPr>
            </w:pPr>
            <w:r w:rsidRPr="00867DE7">
              <w:rPr>
                <w:b/>
                <w:bCs/>
                <w:color w:val="000000"/>
              </w:rPr>
              <w:t>&lt;0.001</w:t>
            </w:r>
          </w:p>
        </w:tc>
      </w:tr>
      <w:tr w:rsidR="00CD6CA5"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CD6CA5" w:rsidRPr="0033783A" w:rsidRDefault="00CD6CA5" w:rsidP="00CD6CA5">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CD6CA5" w:rsidRPr="0033783A" w:rsidRDefault="00CD6CA5" w:rsidP="00CD6CA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2F98292C" w:rsidR="00CD6CA5" w:rsidRPr="00CD6CA5" w:rsidRDefault="00CD6CA5" w:rsidP="00CD6CA5">
            <w:pPr>
              <w:spacing w:line="276" w:lineRule="auto"/>
              <w:jc w:val="right"/>
              <w:rPr>
                <w:color w:val="000000"/>
              </w:rPr>
            </w:pPr>
            <w:r w:rsidRPr="00CD6CA5">
              <w:rPr>
                <w:color w:val="000000"/>
              </w:rPr>
              <w:t>-8.04E-02</w:t>
            </w:r>
          </w:p>
        </w:tc>
        <w:tc>
          <w:tcPr>
            <w:tcW w:w="1158" w:type="dxa"/>
            <w:tcBorders>
              <w:top w:val="nil"/>
              <w:left w:val="nil"/>
              <w:bottom w:val="nil"/>
              <w:right w:val="nil"/>
            </w:tcBorders>
            <w:shd w:val="clear" w:color="auto" w:fill="auto"/>
            <w:noWrap/>
            <w:vAlign w:val="bottom"/>
          </w:tcPr>
          <w:p w14:paraId="260BF5A4" w14:textId="1BA67D88" w:rsidR="00CD6CA5" w:rsidRPr="00CD6CA5" w:rsidRDefault="00CD6CA5" w:rsidP="00CD6CA5">
            <w:pPr>
              <w:spacing w:line="276" w:lineRule="auto"/>
              <w:jc w:val="right"/>
              <w:rPr>
                <w:color w:val="000000"/>
              </w:rPr>
            </w:pPr>
            <w:r w:rsidRPr="00CD6CA5">
              <w:rPr>
                <w:color w:val="000000"/>
              </w:rPr>
              <w:t>2.548</w:t>
            </w:r>
          </w:p>
        </w:tc>
        <w:tc>
          <w:tcPr>
            <w:tcW w:w="1060" w:type="dxa"/>
            <w:tcBorders>
              <w:top w:val="nil"/>
              <w:left w:val="nil"/>
              <w:bottom w:val="nil"/>
              <w:right w:val="nil"/>
            </w:tcBorders>
            <w:shd w:val="clear" w:color="auto" w:fill="auto"/>
            <w:noWrap/>
            <w:vAlign w:val="bottom"/>
          </w:tcPr>
          <w:p w14:paraId="33DB61E8" w14:textId="2E9265CD" w:rsidR="00CD6CA5" w:rsidRPr="00CD6CA5" w:rsidRDefault="00CD6CA5" w:rsidP="00CD6CA5">
            <w:pPr>
              <w:spacing w:line="276" w:lineRule="auto"/>
              <w:jc w:val="right"/>
              <w:rPr>
                <w:color w:val="000000"/>
              </w:rPr>
            </w:pPr>
            <w:r w:rsidRPr="00CD6CA5">
              <w:rPr>
                <w:color w:val="000000"/>
              </w:rPr>
              <w:t>0.11</w:t>
            </w:r>
            <w:r>
              <w:rPr>
                <w:color w:val="000000"/>
              </w:rPr>
              <w:t>0</w:t>
            </w:r>
          </w:p>
        </w:tc>
        <w:tc>
          <w:tcPr>
            <w:tcW w:w="1416" w:type="dxa"/>
            <w:tcBorders>
              <w:top w:val="nil"/>
              <w:left w:val="nil"/>
              <w:bottom w:val="nil"/>
              <w:right w:val="nil"/>
            </w:tcBorders>
            <w:shd w:val="clear" w:color="auto" w:fill="auto"/>
            <w:noWrap/>
            <w:vAlign w:val="bottom"/>
          </w:tcPr>
          <w:p w14:paraId="0247C625" w14:textId="48906A5C" w:rsidR="00CD6CA5" w:rsidRPr="00867DE7" w:rsidRDefault="00CD6CA5" w:rsidP="00CD6CA5">
            <w:pPr>
              <w:spacing w:line="276" w:lineRule="auto"/>
              <w:jc w:val="right"/>
              <w:rPr>
                <w:color w:val="000000"/>
              </w:rPr>
            </w:pPr>
            <w:r w:rsidRPr="00867DE7">
              <w:rPr>
                <w:color w:val="000000"/>
              </w:rPr>
              <w:t>-7.64E-02</w:t>
            </w:r>
          </w:p>
        </w:tc>
        <w:tc>
          <w:tcPr>
            <w:tcW w:w="1153" w:type="dxa"/>
            <w:tcBorders>
              <w:top w:val="nil"/>
              <w:left w:val="nil"/>
              <w:bottom w:val="nil"/>
              <w:right w:val="nil"/>
            </w:tcBorders>
            <w:shd w:val="clear" w:color="auto" w:fill="auto"/>
            <w:noWrap/>
            <w:vAlign w:val="bottom"/>
          </w:tcPr>
          <w:p w14:paraId="16892A26" w14:textId="674D20C4" w:rsidR="00CD6CA5" w:rsidRPr="00867DE7" w:rsidRDefault="00CD6CA5" w:rsidP="00CD6CA5">
            <w:pPr>
              <w:spacing w:line="276" w:lineRule="auto"/>
              <w:jc w:val="right"/>
              <w:rPr>
                <w:color w:val="000000"/>
              </w:rPr>
            </w:pPr>
            <w:r w:rsidRPr="00867DE7">
              <w:rPr>
                <w:color w:val="000000"/>
              </w:rPr>
              <w:t>2.553</w:t>
            </w:r>
          </w:p>
        </w:tc>
        <w:tc>
          <w:tcPr>
            <w:tcW w:w="1056" w:type="dxa"/>
            <w:tcBorders>
              <w:top w:val="nil"/>
              <w:left w:val="nil"/>
              <w:bottom w:val="nil"/>
              <w:right w:val="nil"/>
            </w:tcBorders>
            <w:shd w:val="clear" w:color="auto" w:fill="auto"/>
            <w:noWrap/>
            <w:vAlign w:val="bottom"/>
          </w:tcPr>
          <w:p w14:paraId="2722A9D5" w14:textId="14EEE03D" w:rsidR="00CD6CA5" w:rsidRPr="00867DE7" w:rsidRDefault="00CD6CA5" w:rsidP="00CD6CA5">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77DA196E" w14:textId="77777777" w:rsidR="00CD6CA5" w:rsidRPr="00867DE7" w:rsidRDefault="00CD6CA5" w:rsidP="00CD6CA5">
            <w:pPr>
              <w:spacing w:line="276" w:lineRule="auto"/>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050E94FD" w14:textId="77777777" w:rsidR="00CD6CA5" w:rsidRPr="00867DE7" w:rsidRDefault="00CD6CA5" w:rsidP="00CD6CA5">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1B76637D" w14:textId="77777777" w:rsidR="00CD6CA5" w:rsidRPr="00867DE7" w:rsidRDefault="00CD6CA5" w:rsidP="00CD6CA5">
            <w:pPr>
              <w:spacing w:line="276" w:lineRule="auto"/>
              <w:jc w:val="right"/>
              <w:rPr>
                <w:i/>
                <w:iCs/>
                <w:color w:val="000000"/>
              </w:rPr>
            </w:pPr>
            <w:r w:rsidRPr="00867DE7">
              <w:rPr>
                <w:i/>
                <w:iCs/>
                <w:color w:val="000000"/>
              </w:rPr>
              <w:t>0.051</w:t>
            </w:r>
          </w:p>
        </w:tc>
      </w:tr>
      <w:tr w:rsidR="00CD6CA5"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CD6CA5" w:rsidRPr="0033783A" w:rsidRDefault="00CD6CA5" w:rsidP="00CD6CA5">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CD6CA5" w:rsidRPr="0033783A" w:rsidRDefault="00CD6CA5" w:rsidP="00CD6CA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040835B3" w:rsidR="00CD6CA5" w:rsidRPr="00CD6CA5" w:rsidRDefault="00CD6CA5" w:rsidP="00CD6CA5">
            <w:pPr>
              <w:spacing w:line="276" w:lineRule="auto"/>
              <w:jc w:val="right"/>
              <w:rPr>
                <w:color w:val="000000"/>
              </w:rPr>
            </w:pPr>
            <w:r w:rsidRPr="00CD6CA5">
              <w:rPr>
                <w:color w:val="000000"/>
              </w:rPr>
              <w:t>6.95E-05</w:t>
            </w:r>
          </w:p>
        </w:tc>
        <w:tc>
          <w:tcPr>
            <w:tcW w:w="1158" w:type="dxa"/>
            <w:tcBorders>
              <w:top w:val="nil"/>
              <w:left w:val="nil"/>
              <w:bottom w:val="nil"/>
              <w:right w:val="nil"/>
            </w:tcBorders>
            <w:shd w:val="clear" w:color="auto" w:fill="auto"/>
            <w:noWrap/>
            <w:vAlign w:val="bottom"/>
          </w:tcPr>
          <w:p w14:paraId="78F22309" w14:textId="1C7F1FB1" w:rsidR="00CD6CA5" w:rsidRPr="00CD6CA5" w:rsidRDefault="00CD6CA5" w:rsidP="00CD6CA5">
            <w:pPr>
              <w:spacing w:line="276" w:lineRule="auto"/>
              <w:jc w:val="right"/>
              <w:rPr>
                <w:color w:val="000000"/>
              </w:rPr>
            </w:pPr>
            <w:r w:rsidRPr="00CD6CA5">
              <w:rPr>
                <w:color w:val="000000"/>
              </w:rPr>
              <w:t>3.168</w:t>
            </w:r>
          </w:p>
        </w:tc>
        <w:tc>
          <w:tcPr>
            <w:tcW w:w="1060" w:type="dxa"/>
            <w:tcBorders>
              <w:top w:val="nil"/>
              <w:left w:val="nil"/>
              <w:bottom w:val="nil"/>
              <w:right w:val="nil"/>
            </w:tcBorders>
            <w:shd w:val="clear" w:color="auto" w:fill="auto"/>
            <w:noWrap/>
            <w:vAlign w:val="bottom"/>
          </w:tcPr>
          <w:p w14:paraId="7C36FF3C" w14:textId="2684251A" w:rsidR="00CD6CA5" w:rsidRPr="00CD6CA5" w:rsidRDefault="00CD6CA5" w:rsidP="00CD6CA5">
            <w:pPr>
              <w:spacing w:line="276" w:lineRule="auto"/>
              <w:jc w:val="right"/>
              <w:rPr>
                <w:i/>
                <w:iCs/>
                <w:color w:val="000000"/>
              </w:rPr>
            </w:pPr>
            <w:r w:rsidRPr="00CD6CA5">
              <w:rPr>
                <w:i/>
                <w:iCs/>
                <w:color w:val="000000"/>
              </w:rPr>
              <w:t>0.075</w:t>
            </w:r>
          </w:p>
        </w:tc>
        <w:tc>
          <w:tcPr>
            <w:tcW w:w="1416" w:type="dxa"/>
            <w:tcBorders>
              <w:top w:val="nil"/>
              <w:left w:val="nil"/>
              <w:bottom w:val="nil"/>
              <w:right w:val="nil"/>
            </w:tcBorders>
            <w:shd w:val="clear" w:color="auto" w:fill="auto"/>
            <w:noWrap/>
            <w:vAlign w:val="bottom"/>
          </w:tcPr>
          <w:p w14:paraId="64EAA172" w14:textId="2B1D4041" w:rsidR="00CD6CA5" w:rsidRPr="00867DE7" w:rsidRDefault="00CD6CA5" w:rsidP="00CD6CA5">
            <w:pPr>
              <w:spacing w:line="276" w:lineRule="auto"/>
              <w:jc w:val="right"/>
              <w:rPr>
                <w:color w:val="000000"/>
              </w:rPr>
            </w:pPr>
            <w:r w:rsidRPr="00867DE7">
              <w:rPr>
                <w:color w:val="000000"/>
              </w:rPr>
              <w:t>-1.74E-04</w:t>
            </w:r>
          </w:p>
        </w:tc>
        <w:tc>
          <w:tcPr>
            <w:tcW w:w="1153" w:type="dxa"/>
            <w:tcBorders>
              <w:top w:val="nil"/>
              <w:left w:val="nil"/>
              <w:bottom w:val="nil"/>
              <w:right w:val="nil"/>
            </w:tcBorders>
            <w:shd w:val="clear" w:color="auto" w:fill="auto"/>
            <w:noWrap/>
            <w:vAlign w:val="bottom"/>
          </w:tcPr>
          <w:p w14:paraId="18408DF9" w14:textId="1C36CB04" w:rsidR="00CD6CA5" w:rsidRPr="00867DE7" w:rsidRDefault="00CD6CA5" w:rsidP="00CD6CA5">
            <w:pPr>
              <w:spacing w:line="276" w:lineRule="auto"/>
              <w:jc w:val="right"/>
              <w:rPr>
                <w:color w:val="000000"/>
              </w:rPr>
            </w:pPr>
            <w:r w:rsidRPr="00867DE7">
              <w:rPr>
                <w:color w:val="000000"/>
              </w:rPr>
              <w:t>2.04</w:t>
            </w:r>
            <w:r>
              <w:rPr>
                <w:color w:val="000000"/>
              </w:rPr>
              <w:t>0</w:t>
            </w:r>
          </w:p>
        </w:tc>
        <w:tc>
          <w:tcPr>
            <w:tcW w:w="1056" w:type="dxa"/>
            <w:tcBorders>
              <w:top w:val="nil"/>
              <w:left w:val="nil"/>
              <w:bottom w:val="nil"/>
              <w:right w:val="nil"/>
            </w:tcBorders>
            <w:shd w:val="clear" w:color="auto" w:fill="auto"/>
            <w:noWrap/>
            <w:vAlign w:val="bottom"/>
          </w:tcPr>
          <w:p w14:paraId="7F935116" w14:textId="7D172447" w:rsidR="00CD6CA5" w:rsidRPr="00867DE7" w:rsidRDefault="00CD6CA5" w:rsidP="00CD6CA5">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519AABB5" w14:textId="77777777" w:rsidR="00CD6CA5" w:rsidRPr="00867DE7" w:rsidRDefault="00CD6CA5" w:rsidP="00CD6CA5">
            <w:pPr>
              <w:spacing w:line="276" w:lineRule="auto"/>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35BA1C31" w14:textId="77777777" w:rsidR="00CD6CA5" w:rsidRPr="00867DE7" w:rsidRDefault="00CD6CA5" w:rsidP="00CD6CA5">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3FD84AAF" w14:textId="77777777" w:rsidR="00CD6CA5" w:rsidRPr="00867DE7" w:rsidRDefault="00CD6CA5" w:rsidP="00CD6CA5">
            <w:pPr>
              <w:spacing w:line="276" w:lineRule="auto"/>
              <w:jc w:val="right"/>
              <w:rPr>
                <w:color w:val="000000"/>
              </w:rPr>
            </w:pPr>
            <w:r w:rsidRPr="00867DE7">
              <w:rPr>
                <w:color w:val="000000"/>
              </w:rPr>
              <w:t>0.569</w:t>
            </w:r>
          </w:p>
        </w:tc>
      </w:tr>
      <w:tr w:rsidR="00CD6CA5"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CD6CA5" w:rsidRPr="0033783A" w:rsidRDefault="00CD6CA5" w:rsidP="00CD6CA5">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CD6CA5" w:rsidRPr="0033783A" w:rsidRDefault="00CD6CA5" w:rsidP="00CD6CA5">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54657485" w:rsidR="00CD6CA5" w:rsidRPr="00CD6CA5" w:rsidRDefault="00CD6CA5" w:rsidP="00CD6CA5">
            <w:pPr>
              <w:spacing w:line="276" w:lineRule="auto"/>
              <w:jc w:val="right"/>
              <w:rPr>
                <w:color w:val="000000"/>
              </w:rPr>
            </w:pPr>
            <w:r w:rsidRPr="00CD6CA5">
              <w:rPr>
                <w:color w:val="000000"/>
              </w:rPr>
              <w:t>-3.26E-04</w:t>
            </w:r>
          </w:p>
        </w:tc>
        <w:tc>
          <w:tcPr>
            <w:tcW w:w="1158" w:type="dxa"/>
            <w:tcBorders>
              <w:top w:val="nil"/>
              <w:left w:val="nil"/>
              <w:right w:val="nil"/>
            </w:tcBorders>
            <w:shd w:val="clear" w:color="auto" w:fill="auto"/>
            <w:noWrap/>
            <w:vAlign w:val="bottom"/>
          </w:tcPr>
          <w:p w14:paraId="19D6F682" w14:textId="09849161" w:rsidR="00CD6CA5" w:rsidRPr="00CD6CA5" w:rsidRDefault="00CD6CA5" w:rsidP="00CD6CA5">
            <w:pPr>
              <w:spacing w:line="276" w:lineRule="auto"/>
              <w:jc w:val="right"/>
              <w:rPr>
                <w:color w:val="000000"/>
              </w:rPr>
            </w:pPr>
            <w:r w:rsidRPr="00CD6CA5">
              <w:rPr>
                <w:color w:val="000000"/>
              </w:rPr>
              <w:t>10.311</w:t>
            </w:r>
          </w:p>
        </w:tc>
        <w:tc>
          <w:tcPr>
            <w:tcW w:w="1060" w:type="dxa"/>
            <w:tcBorders>
              <w:top w:val="nil"/>
              <w:left w:val="nil"/>
              <w:right w:val="nil"/>
            </w:tcBorders>
            <w:shd w:val="clear" w:color="auto" w:fill="auto"/>
            <w:noWrap/>
            <w:vAlign w:val="bottom"/>
          </w:tcPr>
          <w:p w14:paraId="66BB862E" w14:textId="07BB9046" w:rsidR="00CD6CA5" w:rsidRPr="00CD6CA5" w:rsidRDefault="00CD6CA5" w:rsidP="00CD6CA5">
            <w:pPr>
              <w:spacing w:line="276" w:lineRule="auto"/>
              <w:jc w:val="right"/>
              <w:rPr>
                <w:b/>
                <w:bCs/>
                <w:color w:val="000000"/>
              </w:rPr>
            </w:pPr>
            <w:r w:rsidRPr="00CD6CA5">
              <w:rPr>
                <w:b/>
                <w:bCs/>
                <w:color w:val="000000"/>
              </w:rPr>
              <w:t>0.001</w:t>
            </w:r>
          </w:p>
        </w:tc>
        <w:tc>
          <w:tcPr>
            <w:tcW w:w="1416" w:type="dxa"/>
            <w:tcBorders>
              <w:top w:val="nil"/>
              <w:left w:val="nil"/>
              <w:right w:val="nil"/>
            </w:tcBorders>
            <w:shd w:val="clear" w:color="auto" w:fill="auto"/>
            <w:noWrap/>
            <w:vAlign w:val="bottom"/>
          </w:tcPr>
          <w:p w14:paraId="43179250" w14:textId="7BD7B119" w:rsidR="00CD6CA5" w:rsidRPr="00867DE7" w:rsidRDefault="00CD6CA5" w:rsidP="00CD6CA5">
            <w:pPr>
              <w:spacing w:line="276" w:lineRule="auto"/>
              <w:jc w:val="right"/>
              <w:rPr>
                <w:color w:val="000000"/>
              </w:rPr>
            </w:pPr>
            <w:r w:rsidRPr="00867DE7">
              <w:rPr>
                <w:color w:val="000000"/>
              </w:rPr>
              <w:t>3.10E-04</w:t>
            </w:r>
          </w:p>
        </w:tc>
        <w:tc>
          <w:tcPr>
            <w:tcW w:w="1153" w:type="dxa"/>
            <w:tcBorders>
              <w:top w:val="nil"/>
              <w:left w:val="nil"/>
              <w:right w:val="nil"/>
            </w:tcBorders>
            <w:shd w:val="clear" w:color="auto" w:fill="auto"/>
            <w:noWrap/>
            <w:vAlign w:val="bottom"/>
          </w:tcPr>
          <w:p w14:paraId="7A54EDB6" w14:textId="1CB20F49" w:rsidR="00CD6CA5" w:rsidRPr="00867DE7" w:rsidRDefault="00CD6CA5" w:rsidP="00CD6CA5">
            <w:pPr>
              <w:spacing w:line="276" w:lineRule="auto"/>
              <w:jc w:val="right"/>
              <w:rPr>
                <w:color w:val="000000"/>
              </w:rPr>
            </w:pPr>
            <w:r w:rsidRPr="00867DE7">
              <w:rPr>
                <w:color w:val="000000"/>
              </w:rPr>
              <w:t>16.315</w:t>
            </w:r>
          </w:p>
        </w:tc>
        <w:tc>
          <w:tcPr>
            <w:tcW w:w="1056" w:type="dxa"/>
            <w:tcBorders>
              <w:top w:val="nil"/>
              <w:left w:val="nil"/>
              <w:right w:val="nil"/>
            </w:tcBorders>
            <w:shd w:val="clear" w:color="auto" w:fill="auto"/>
            <w:noWrap/>
            <w:vAlign w:val="bottom"/>
          </w:tcPr>
          <w:p w14:paraId="2730597A" w14:textId="76011917" w:rsidR="00CD6CA5" w:rsidRPr="00867DE7" w:rsidRDefault="00CD6CA5" w:rsidP="00CD6CA5">
            <w:pPr>
              <w:spacing w:line="276" w:lineRule="auto"/>
              <w:jc w:val="right"/>
              <w:rPr>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04E568A1" w14:textId="77777777" w:rsidR="00CD6CA5" w:rsidRPr="00867DE7" w:rsidRDefault="00CD6CA5" w:rsidP="00CD6CA5">
            <w:pPr>
              <w:spacing w:line="276" w:lineRule="auto"/>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FEB8AA7" w14:textId="77777777" w:rsidR="00CD6CA5" w:rsidRPr="00867DE7" w:rsidRDefault="00CD6CA5" w:rsidP="00CD6CA5">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3A332247" w14:textId="77777777" w:rsidR="00CD6CA5" w:rsidRPr="00867DE7" w:rsidRDefault="00CD6CA5" w:rsidP="00CD6CA5">
            <w:pPr>
              <w:spacing w:line="276" w:lineRule="auto"/>
              <w:jc w:val="right"/>
              <w:rPr>
                <w:color w:val="000000"/>
              </w:rPr>
            </w:pPr>
            <w:r w:rsidRPr="00867DE7">
              <w:rPr>
                <w:color w:val="000000"/>
              </w:rPr>
              <w:t>0.118</w:t>
            </w:r>
          </w:p>
        </w:tc>
      </w:tr>
      <w:tr w:rsidR="00CD6CA5"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CD6CA5" w:rsidRPr="0033783A" w:rsidRDefault="00CD6CA5" w:rsidP="00CD6CA5">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CD6CA5" w:rsidRPr="0033783A" w:rsidRDefault="00CD6CA5" w:rsidP="00CD6CA5">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611081C7" w:rsidR="00CD6CA5" w:rsidRPr="00CD6CA5" w:rsidRDefault="00CD6CA5" w:rsidP="00CD6CA5">
            <w:pPr>
              <w:spacing w:line="276" w:lineRule="auto"/>
              <w:jc w:val="right"/>
              <w:rPr>
                <w:color w:val="000000"/>
              </w:rPr>
            </w:pPr>
            <w:r w:rsidRPr="00CD6CA5">
              <w:rPr>
                <w:color w:val="000000"/>
              </w:rPr>
              <w:t>1.49E-04</w:t>
            </w:r>
          </w:p>
        </w:tc>
        <w:tc>
          <w:tcPr>
            <w:tcW w:w="1158" w:type="dxa"/>
            <w:tcBorders>
              <w:top w:val="nil"/>
              <w:left w:val="nil"/>
              <w:bottom w:val="single" w:sz="4" w:space="0" w:color="auto"/>
              <w:right w:val="nil"/>
            </w:tcBorders>
            <w:shd w:val="clear" w:color="auto" w:fill="auto"/>
            <w:noWrap/>
            <w:vAlign w:val="bottom"/>
          </w:tcPr>
          <w:p w14:paraId="5AC8670E" w14:textId="749FDFC3" w:rsidR="00CD6CA5" w:rsidRPr="00CD6CA5" w:rsidRDefault="00CD6CA5" w:rsidP="00CD6CA5">
            <w:pPr>
              <w:spacing w:line="276" w:lineRule="auto"/>
              <w:jc w:val="right"/>
              <w:rPr>
                <w:color w:val="000000"/>
              </w:rPr>
            </w:pPr>
            <w:r w:rsidRPr="00CD6CA5">
              <w:rPr>
                <w:color w:val="000000"/>
              </w:rPr>
              <w:t>0.917</w:t>
            </w:r>
          </w:p>
        </w:tc>
        <w:tc>
          <w:tcPr>
            <w:tcW w:w="1060" w:type="dxa"/>
            <w:tcBorders>
              <w:top w:val="nil"/>
              <w:left w:val="nil"/>
              <w:bottom w:val="single" w:sz="4" w:space="0" w:color="auto"/>
              <w:right w:val="nil"/>
            </w:tcBorders>
            <w:shd w:val="clear" w:color="auto" w:fill="auto"/>
            <w:noWrap/>
            <w:vAlign w:val="bottom"/>
          </w:tcPr>
          <w:p w14:paraId="55266B56" w14:textId="34107144" w:rsidR="00CD6CA5" w:rsidRPr="00CD6CA5" w:rsidRDefault="00CD6CA5" w:rsidP="00CD6CA5">
            <w:pPr>
              <w:spacing w:line="276" w:lineRule="auto"/>
              <w:jc w:val="right"/>
              <w:rPr>
                <w:color w:val="000000"/>
              </w:rPr>
            </w:pPr>
            <w:r w:rsidRPr="00CD6CA5">
              <w:rPr>
                <w:color w:val="000000"/>
              </w:rPr>
              <w:t>0.338</w:t>
            </w:r>
          </w:p>
        </w:tc>
        <w:tc>
          <w:tcPr>
            <w:tcW w:w="1416" w:type="dxa"/>
            <w:tcBorders>
              <w:top w:val="nil"/>
              <w:left w:val="nil"/>
              <w:bottom w:val="single" w:sz="4" w:space="0" w:color="auto"/>
              <w:right w:val="nil"/>
            </w:tcBorders>
            <w:shd w:val="clear" w:color="auto" w:fill="auto"/>
            <w:noWrap/>
            <w:vAlign w:val="bottom"/>
          </w:tcPr>
          <w:p w14:paraId="3DF0A79F" w14:textId="232C82B1" w:rsidR="00CD6CA5" w:rsidRPr="00867DE7" w:rsidRDefault="00CD6CA5" w:rsidP="00CD6CA5">
            <w:pPr>
              <w:spacing w:line="276" w:lineRule="auto"/>
              <w:jc w:val="right"/>
              <w:rPr>
                <w:color w:val="000000"/>
              </w:rPr>
            </w:pPr>
            <w:r w:rsidRPr="00867DE7">
              <w:rPr>
                <w:color w:val="000000"/>
              </w:rPr>
              <w:t>9.99E-05</w:t>
            </w:r>
          </w:p>
        </w:tc>
        <w:tc>
          <w:tcPr>
            <w:tcW w:w="1153" w:type="dxa"/>
            <w:tcBorders>
              <w:top w:val="nil"/>
              <w:left w:val="nil"/>
              <w:bottom w:val="single" w:sz="4" w:space="0" w:color="auto"/>
              <w:right w:val="nil"/>
            </w:tcBorders>
            <w:shd w:val="clear" w:color="auto" w:fill="auto"/>
            <w:noWrap/>
            <w:vAlign w:val="bottom"/>
          </w:tcPr>
          <w:p w14:paraId="545B4F62" w14:textId="7D9E732C" w:rsidR="00CD6CA5" w:rsidRPr="00867DE7" w:rsidRDefault="00CD6CA5" w:rsidP="00CD6CA5">
            <w:pPr>
              <w:spacing w:line="276" w:lineRule="auto"/>
              <w:jc w:val="right"/>
              <w:rPr>
                <w:color w:val="000000"/>
              </w:rPr>
            </w:pPr>
            <w:r w:rsidRPr="00867DE7">
              <w:rPr>
                <w:color w:val="000000"/>
              </w:rPr>
              <w:t>0.313</w:t>
            </w:r>
          </w:p>
        </w:tc>
        <w:tc>
          <w:tcPr>
            <w:tcW w:w="1056" w:type="dxa"/>
            <w:tcBorders>
              <w:top w:val="nil"/>
              <w:left w:val="nil"/>
              <w:bottom w:val="single" w:sz="4" w:space="0" w:color="auto"/>
              <w:right w:val="nil"/>
            </w:tcBorders>
            <w:shd w:val="clear" w:color="auto" w:fill="auto"/>
            <w:noWrap/>
            <w:vAlign w:val="bottom"/>
          </w:tcPr>
          <w:p w14:paraId="4E014D86" w14:textId="42B56C00" w:rsidR="00CD6CA5" w:rsidRPr="00867DE7" w:rsidRDefault="00CD6CA5" w:rsidP="00CD6CA5">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2307EF3D" w14:textId="77777777" w:rsidR="00CD6CA5" w:rsidRPr="00867DE7" w:rsidRDefault="00CD6CA5" w:rsidP="00CD6CA5">
            <w:pPr>
              <w:spacing w:line="276" w:lineRule="auto"/>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0271BDAC" w14:textId="77777777" w:rsidR="00CD6CA5" w:rsidRPr="00867DE7" w:rsidRDefault="00CD6CA5" w:rsidP="00CD6CA5">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60862009" w14:textId="77777777" w:rsidR="00CD6CA5" w:rsidRPr="00867DE7" w:rsidRDefault="00CD6CA5" w:rsidP="00CD6CA5">
            <w:pPr>
              <w:spacing w:line="276" w:lineRule="auto"/>
              <w:jc w:val="right"/>
              <w:rPr>
                <w:color w:val="000000"/>
              </w:rPr>
            </w:pPr>
            <w:r w:rsidRPr="00867DE7">
              <w:rPr>
                <w:color w:val="000000"/>
              </w:rPr>
              <w:t>0.124</w:t>
            </w:r>
          </w:p>
        </w:tc>
      </w:tr>
    </w:tbl>
    <w:p w14:paraId="77380FDA" w14:textId="77777777" w:rsidR="00CD6CA5" w:rsidRDefault="00CD6CA5" w:rsidP="00CD6CA5">
      <w:pPr>
        <w:spacing w:line="276" w:lineRule="auto"/>
        <w:rPr>
          <w:vertAlign w:val="superscript"/>
        </w:rPr>
      </w:pPr>
    </w:p>
    <w:p w14:paraId="30B33014" w14:textId="291F5483" w:rsidR="00F06C56" w:rsidRPr="00B66115" w:rsidRDefault="00F06C56"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00CD6CA5">
        <w:t>;</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6C2847DD" w14:textId="77777777" w:rsidR="00F06C56" w:rsidRDefault="00F06C56" w:rsidP="00C358CC">
      <w:pPr>
        <w:spacing w:line="480" w:lineRule="auto"/>
        <w:rPr>
          <w:b/>
        </w:rPr>
        <w:sectPr w:rsidR="00F06C56"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C358CC">
      <w:pPr>
        <w:spacing w:line="480" w:lineRule="auto"/>
        <w:rPr>
          <w:b/>
        </w:rPr>
      </w:pPr>
      <w:r>
        <w:rPr>
          <w:b/>
        </w:rPr>
        <w:lastRenderedPageBreak/>
        <w:t>Figure 2</w:t>
      </w:r>
    </w:p>
    <w:p w14:paraId="78A59E6E" w14:textId="4FBC8998" w:rsidR="00B66115" w:rsidRDefault="00BC1341" w:rsidP="00C358CC">
      <w:pPr>
        <w:spacing w:line="480" w:lineRule="auto"/>
        <w:rPr>
          <w:b/>
        </w:rPr>
      </w:pPr>
      <w:r>
        <w:rPr>
          <w:b/>
          <w:noProof/>
        </w:rPr>
        <w:drawing>
          <wp:inline distT="0" distB="0" distL="0" distR="0" wp14:anchorId="0EF765C3" wp14:editId="23D3D86F">
            <wp:extent cx="5943600" cy="3962400"/>
            <wp:effectExtent l="0" t="0" r="0" b="0"/>
            <wp:docPr id="1" name="Picture 1"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application, scatter chart&#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44AD2C51" w14:textId="653C5415" w:rsidR="00B66115" w:rsidRPr="007076C3" w:rsidRDefault="007076C3" w:rsidP="00CD6CA5">
      <w:pPr>
        <w:spacing w:line="480" w:lineRule="auto"/>
        <w:rPr>
          <w:bCs/>
        </w:rPr>
      </w:pPr>
      <w:r>
        <w:rPr>
          <w:b/>
        </w:rPr>
        <w:t xml:space="preserve">Figure </w:t>
      </w:r>
      <w:r w:rsidR="00BC1341">
        <w:rPr>
          <w:b/>
        </w:rPr>
        <w:t>2</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w:t>
      </w:r>
      <w:r w:rsidR="00BC1341">
        <w:rPr>
          <w:bCs/>
        </w:rPr>
        <w:t xml:space="preserve">dark respiration (panel </w:t>
      </w:r>
      <w:r w:rsidR="00287B75">
        <w:rPr>
          <w:bCs/>
        </w:rPr>
        <w:t>C</w:t>
      </w:r>
      <w:r w:rsidR="00BC1341">
        <w:rPr>
          <w:bCs/>
        </w:rPr>
        <w:t xml:space="preserve">), and </w:t>
      </w:r>
      <w:r w:rsidRPr="004177E2">
        <w:rPr>
          <w:bCs/>
        </w:rPr>
        <w:t xml:space="preserve">the ratio of the maximum rate of RuBP regeneration to the maximum rate of Rubisco carboxylation (panel </w:t>
      </w:r>
      <w:r w:rsidR="00BC1341">
        <w:rPr>
          <w:bCs/>
        </w:rPr>
        <w:t>D</w:t>
      </w:r>
      <w:r w:rsidRPr="004177E2">
        <w:rPr>
          <w:bCs/>
        </w:rPr>
        <w:t>).</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B66115">
        <w:rPr>
          <w:b/>
        </w:rPr>
        <w:br w:type="page"/>
      </w:r>
    </w:p>
    <w:p w14:paraId="5C7FB1A5" w14:textId="77777777" w:rsidR="00571302" w:rsidRPr="000E7383" w:rsidRDefault="00571302" w:rsidP="00571302">
      <w:pPr>
        <w:spacing w:line="480" w:lineRule="auto"/>
        <w:rPr>
          <w:bCs/>
          <w:i/>
          <w:iCs/>
        </w:rPr>
      </w:pPr>
      <w:r w:rsidRPr="000E7383">
        <w:rPr>
          <w:bCs/>
          <w:i/>
          <w:iCs/>
        </w:rPr>
        <w:lastRenderedPageBreak/>
        <w:t>Leaf nitrogen allocation</w:t>
      </w:r>
    </w:p>
    <w:p w14:paraId="29CEE98C" w14:textId="61B7A39D" w:rsidR="00571302" w:rsidRDefault="00571302" w:rsidP="00287B75">
      <w:pPr>
        <w:spacing w:line="480" w:lineRule="auto"/>
        <w:ind w:firstLine="720"/>
        <w:rPr>
          <w:color w:val="000000"/>
        </w:rPr>
      </w:pPr>
      <w:r>
        <w:rPr>
          <w:bCs/>
        </w:rPr>
        <w:t xml:space="preserve">Increasing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Table </w:t>
      </w:r>
      <w:r w:rsidR="00F1123A">
        <w:rPr>
          <w:color w:val="000000"/>
        </w:rPr>
        <w:t>3</w:t>
      </w:r>
      <w:r>
        <w:rPr>
          <w:color w:val="000000"/>
        </w:rPr>
        <w:t xml:space="preserve">), a pattern only observed in inoculated pots </w:t>
      </w:r>
      <w:r w:rsidRPr="000E7383">
        <w:rPr>
          <w:color w:val="000000"/>
        </w:rPr>
        <w:t>(</w:t>
      </w:r>
      <w:r>
        <w:rPr>
          <w:color w:val="000000"/>
        </w:rPr>
        <w:t xml:space="preserve">Table </w:t>
      </w:r>
      <w:r w:rsidR="00F1123A">
        <w:rPr>
          <w:color w:val="000000"/>
        </w:rPr>
        <w:t>3</w:t>
      </w:r>
      <w:r>
        <w:rPr>
          <w:color w:val="000000"/>
        </w:rPr>
        <w:t xml:space="preserve">, inoculation-by-fertilization interaction; </w:t>
      </w:r>
      <w:r w:rsidRPr="000E7383">
        <w:rPr>
          <w:color w:val="000000"/>
        </w:rPr>
        <w:t>Tukey: p&lt;0.001 in both cases).</w:t>
      </w:r>
      <w:r w:rsidR="00287B75">
        <w:rPr>
          <w:color w:val="000000"/>
        </w:rPr>
        <w:t xml:space="preserve"> CO</w:t>
      </w:r>
      <w:r w:rsidR="00287B75">
        <w:rPr>
          <w:color w:val="000000"/>
          <w:vertAlign w:val="subscript"/>
        </w:rPr>
        <w:t>2</w:t>
      </w:r>
      <w:r w:rsidR="00287B75">
        <w:rPr>
          <w:color w:val="000000"/>
        </w:rPr>
        <w:t xml:space="preserve"> treatment did not modify the effect of fertilization or the positive general effect of inoculation on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proofErr w:type="spellStart"/>
      <w:r w:rsidR="00287B75" w:rsidRPr="000E7383">
        <w:rPr>
          <w:color w:val="000000"/>
          <w:vertAlign w:val="subscript"/>
        </w:rPr>
        <w:t>bioe</w:t>
      </w:r>
      <w:proofErr w:type="spellEnd"/>
      <w:r w:rsidR="00287B75">
        <w:rPr>
          <w:color w:val="000000"/>
        </w:rPr>
        <w:t xml:space="preserve">, although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proofErr w:type="spellStart"/>
      <w:r w:rsidR="00287B75" w:rsidRPr="000E7383">
        <w:rPr>
          <w:color w:val="000000"/>
          <w:vertAlign w:val="subscript"/>
        </w:rPr>
        <w:t>bioe</w:t>
      </w:r>
      <w:proofErr w:type="spellEnd"/>
      <w:r w:rsidR="00287B75">
        <w:rPr>
          <w:color w:val="000000"/>
        </w:rPr>
        <w:t xml:space="preserve"> </w:t>
      </w:r>
      <w:r w:rsidR="00287B75">
        <w:rPr>
          <w:color w:val="000000"/>
        </w:rPr>
        <w:t>were generally</w:t>
      </w:r>
      <w:r w:rsidR="00C05A1D">
        <w:rPr>
          <w:color w:val="000000"/>
        </w:rPr>
        <w:t xml:space="preserve"> greater</w:t>
      </w:r>
      <w:r w:rsidR="00287B75">
        <w:rPr>
          <w:color w:val="000000"/>
        </w:rPr>
        <w:t xml:space="preserve"> under </w:t>
      </w:r>
      <w:r w:rsidR="00475A2D">
        <w:rPr>
          <w:color w:val="000000"/>
        </w:rPr>
        <w:t>elevated CO</w:t>
      </w:r>
      <w:r w:rsidR="00475A2D">
        <w:rPr>
          <w:color w:val="000000"/>
          <w:vertAlign w:val="subscript"/>
        </w:rPr>
        <w:t>2</w:t>
      </w:r>
      <w:r w:rsidR="00475A2D">
        <w:rPr>
          <w:color w:val="000000"/>
        </w:rPr>
        <w:t xml:space="preserve"> and in inoculated pots</w:t>
      </w:r>
      <w:r>
        <w:rPr>
          <w:color w:val="000000"/>
        </w:rPr>
        <w:t xml:space="preserve"> (Table </w:t>
      </w:r>
      <w:r w:rsidR="00F1123A">
        <w:rPr>
          <w:color w:val="000000"/>
        </w:rPr>
        <w:t>3</w:t>
      </w:r>
      <w:r>
        <w:rPr>
          <w:color w:val="000000"/>
        </w:rPr>
        <w:t>).</w:t>
      </w:r>
    </w:p>
    <w:p w14:paraId="5F1197F2" w14:textId="32A5F130" w:rsidR="00571302" w:rsidRDefault="005D1ED2" w:rsidP="00C05A1D">
      <w:pPr>
        <w:spacing w:line="480" w:lineRule="auto"/>
        <w:ind w:firstLine="720"/>
        <w:rPr>
          <w:color w:val="000000"/>
        </w:rPr>
      </w:pPr>
      <w:r>
        <w:rPr>
          <w:color w:val="000000"/>
        </w:rPr>
        <w:t xml:space="preserve">A three-way 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revealed that the </w:t>
      </w:r>
      <w:r w:rsidR="00571302">
        <w:rPr>
          <w:color w:val="000000"/>
        </w:rPr>
        <w:t xml:space="preserve">general positive effect of increasing fertilization on </w:t>
      </w:r>
      <w:r w:rsidR="00571302" w:rsidRPr="000E7383">
        <w:rPr>
          <w:i/>
          <w:iCs/>
          <w:color w:val="000000"/>
          <w:lang w:val="el-GR"/>
        </w:rPr>
        <w:t>ρ</w:t>
      </w:r>
      <w:r w:rsidR="00571302" w:rsidRPr="000E7383">
        <w:rPr>
          <w:color w:val="000000"/>
          <w:vertAlign w:val="subscript"/>
        </w:rPr>
        <w:t>light</w:t>
      </w:r>
      <w:r w:rsidR="00571302">
        <w:rPr>
          <w:color w:val="000000"/>
        </w:rPr>
        <w:t xml:space="preserve"> was driven by uninoculated pots </w:t>
      </w:r>
      <w:r w:rsidR="00475A2D">
        <w:rPr>
          <w:color w:val="000000"/>
        </w:rPr>
        <w:t>in both</w:t>
      </w:r>
      <w:r w:rsidR="00571302">
        <w:rPr>
          <w:color w:val="000000"/>
        </w:rPr>
        <w:t xml:space="preserve"> CO</w:t>
      </w:r>
      <w:r w:rsidR="00571302">
        <w:rPr>
          <w:color w:val="000000"/>
          <w:vertAlign w:val="subscript"/>
        </w:rPr>
        <w:t>2</w:t>
      </w:r>
      <w:r w:rsidR="00571302">
        <w:rPr>
          <w:color w:val="000000"/>
        </w:rPr>
        <w:t xml:space="preserve"> </w:t>
      </w:r>
      <w:r w:rsidR="00475A2D">
        <w:rPr>
          <w:color w:val="000000"/>
        </w:rPr>
        <w:t xml:space="preserve">concentrations </w:t>
      </w:r>
      <w:r w:rsidR="00571302" w:rsidRPr="000E7383">
        <w:rPr>
          <w:color w:val="000000"/>
        </w:rPr>
        <w:t>(Tukey p&lt;0.001 in both cases)</w:t>
      </w:r>
      <w:r w:rsidR="00571302">
        <w:rPr>
          <w:color w:val="000000"/>
        </w:rPr>
        <w:t xml:space="preserve"> despite a negative effect of increasing fertilization </w:t>
      </w:r>
      <w:r w:rsidR="00C05A1D">
        <w:rPr>
          <w:color w:val="000000"/>
        </w:rPr>
        <w:t xml:space="preserve">in </w:t>
      </w:r>
      <w:r w:rsidR="00475A2D">
        <w:rPr>
          <w:color w:val="000000"/>
        </w:rPr>
        <w:t xml:space="preserve">inoculated pots </w:t>
      </w:r>
      <w:r w:rsidR="00571302" w:rsidRPr="000E7383">
        <w:rPr>
          <w:color w:val="000000"/>
        </w:rPr>
        <w:t>grown under ambient CO</w:t>
      </w:r>
      <w:r w:rsidR="00571302" w:rsidRPr="000E7383">
        <w:rPr>
          <w:color w:val="000000"/>
          <w:vertAlign w:val="subscript"/>
        </w:rPr>
        <w:t>2</w:t>
      </w:r>
      <w:r w:rsidR="00571302" w:rsidRPr="000E7383">
        <w:rPr>
          <w:color w:val="000000"/>
        </w:rPr>
        <w:t xml:space="preserve"> (Tukey: p=0.007)</w:t>
      </w:r>
      <w:r w:rsidR="00571302">
        <w:rPr>
          <w:color w:val="000000"/>
        </w:rPr>
        <w:t xml:space="preserve"> and n</w:t>
      </w:r>
      <w:r w:rsidR="00287B75">
        <w:rPr>
          <w:color w:val="000000"/>
        </w:rPr>
        <w:t>ull</w:t>
      </w:r>
      <w:r w:rsidR="00571302">
        <w:rPr>
          <w:color w:val="000000"/>
        </w:rPr>
        <w:t xml:space="preserve"> effect</w:t>
      </w:r>
      <w:r w:rsidR="00C05A1D">
        <w:rPr>
          <w:color w:val="000000"/>
        </w:rPr>
        <w:t xml:space="preserve"> of fertilization</w:t>
      </w:r>
      <w:r w:rsidR="00571302">
        <w:rPr>
          <w:color w:val="000000"/>
        </w:rPr>
        <w:t xml:space="preserve"> </w:t>
      </w:r>
      <w:r w:rsidR="00C05A1D">
        <w:rPr>
          <w:color w:val="000000"/>
        </w:rPr>
        <w:t>in</w:t>
      </w:r>
      <w:r w:rsidR="00475A2D">
        <w:rPr>
          <w:color w:val="000000"/>
        </w:rPr>
        <w:t xml:space="preserve"> </w:t>
      </w:r>
      <w:r w:rsidR="00571302">
        <w:rPr>
          <w:color w:val="000000"/>
        </w:rPr>
        <w:t xml:space="preserve">inoculated pots grown </w:t>
      </w:r>
      <w:r w:rsidR="00571302" w:rsidRPr="000E7383">
        <w:rPr>
          <w:color w:val="000000"/>
        </w:rPr>
        <w:t>under elevated CO</w:t>
      </w:r>
      <w:r w:rsidR="00571302" w:rsidRPr="000E7383">
        <w:rPr>
          <w:color w:val="000000"/>
          <w:vertAlign w:val="subscript"/>
        </w:rPr>
        <w:t>2</w:t>
      </w:r>
      <w:r w:rsidR="00571302" w:rsidRPr="000E7383">
        <w:rPr>
          <w:color w:val="000000"/>
        </w:rPr>
        <w:t xml:space="preserve"> (Tukey: p=0.893).</w:t>
      </w:r>
      <w:r w:rsidR="00C05A1D">
        <w:rPr>
          <w:color w:val="000000"/>
        </w:rPr>
        <w:t xml:space="preserve"> Despite this, CO</w:t>
      </w:r>
      <w:r w:rsidR="00C05A1D">
        <w:rPr>
          <w:color w:val="000000"/>
          <w:vertAlign w:val="subscript"/>
        </w:rPr>
        <w:t>2</w:t>
      </w:r>
      <w:r w:rsidR="00C05A1D">
        <w:rPr>
          <w:color w:val="000000"/>
        </w:rPr>
        <w:t xml:space="preserve"> concentration did not modify the general positive effect of fertilization or inoculation on </w:t>
      </w:r>
      <w:r w:rsidR="00C05A1D" w:rsidRPr="000E7383">
        <w:rPr>
          <w:i/>
          <w:iCs/>
          <w:color w:val="000000"/>
          <w:lang w:val="el-GR"/>
        </w:rPr>
        <w:t>ρ</w:t>
      </w:r>
      <w:r w:rsidR="00C05A1D" w:rsidRPr="000E7383">
        <w:rPr>
          <w:color w:val="000000"/>
          <w:vertAlign w:val="subscript"/>
        </w:rPr>
        <w:t>light</w:t>
      </w:r>
      <w:r w:rsidR="00C05A1D">
        <w:rPr>
          <w:color w:val="000000"/>
        </w:rPr>
        <w:t xml:space="preserve">, although </w:t>
      </w:r>
      <w:r w:rsidR="00571302" w:rsidRPr="000E7383">
        <w:rPr>
          <w:i/>
          <w:iCs/>
          <w:color w:val="000000"/>
          <w:lang w:val="el-GR"/>
        </w:rPr>
        <w:t>ρ</w:t>
      </w:r>
      <w:r w:rsidR="00571302" w:rsidRPr="000E7383">
        <w:rPr>
          <w:color w:val="000000"/>
          <w:vertAlign w:val="subscript"/>
        </w:rPr>
        <w:t>light</w:t>
      </w:r>
      <w:r w:rsidR="00571302">
        <w:rPr>
          <w:color w:val="000000"/>
        </w:rPr>
        <w:t xml:space="preserve"> was generally </w:t>
      </w:r>
      <w:r w:rsidR="00C05A1D">
        <w:rPr>
          <w:color w:val="000000"/>
        </w:rPr>
        <w:t>greater</w:t>
      </w:r>
      <w:r w:rsidR="00571302">
        <w:rPr>
          <w:color w:val="000000"/>
        </w:rPr>
        <w:t xml:space="preserve"> under elevated CO</w:t>
      </w:r>
      <w:r w:rsidR="00571302">
        <w:rPr>
          <w:color w:val="000000"/>
          <w:vertAlign w:val="subscript"/>
        </w:rPr>
        <w:t>2</w:t>
      </w:r>
      <w:r w:rsidR="00571302">
        <w:rPr>
          <w:color w:val="000000"/>
        </w:rPr>
        <w:t xml:space="preserve"> (Table 5).</w:t>
      </w:r>
    </w:p>
    <w:p w14:paraId="66526D4E" w14:textId="466A337E" w:rsidR="00571302" w:rsidRDefault="00571302" w:rsidP="00C05A1D">
      <w:pPr>
        <w:spacing w:line="480" w:lineRule="auto"/>
        <w:ind w:firstLine="720"/>
        <w:rPr>
          <w:color w:val="000000"/>
        </w:rPr>
      </w:pPr>
      <w:r>
        <w:rPr>
          <w:color w:val="000000"/>
        </w:rPr>
        <w:t xml:space="preserve">Increasing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 xml:space="preserve">(Table </w:t>
      </w:r>
      <w:r w:rsidR="00F1123A">
        <w:rPr>
          <w:color w:val="000000"/>
        </w:rPr>
        <w:t>3</w:t>
      </w:r>
      <w:r>
        <w:rPr>
          <w:color w:val="000000"/>
        </w:rPr>
        <w:t xml:space="preserve">; Fig. </w:t>
      </w:r>
      <w:r w:rsidR="00F1123A">
        <w:rPr>
          <w:color w:val="000000"/>
        </w:rPr>
        <w:t>3</w:t>
      </w:r>
      <w:r w:rsidR="00CD6CA5">
        <w:rPr>
          <w:color w:val="000000"/>
        </w:rPr>
        <w:t>A</w:t>
      </w:r>
      <w:r w:rsidRPr="000E7383">
        <w:rPr>
          <w:color w:val="000000"/>
        </w:rPr>
        <w:t>)</w:t>
      </w:r>
      <w:r>
        <w:rPr>
          <w:color w:val="000000"/>
        </w:rPr>
        <w:t>, a pattern that was only observed in inoculated pots</w:t>
      </w:r>
      <w:r w:rsidR="00475A2D">
        <w:rPr>
          <w:color w:val="000000"/>
        </w:rPr>
        <w:t xml:space="preserve"> </w:t>
      </w:r>
      <w:r>
        <w:rPr>
          <w:color w:val="000000"/>
        </w:rPr>
        <w:t xml:space="preserve">(Table </w:t>
      </w:r>
      <w:r w:rsidR="00F1123A">
        <w:rPr>
          <w:color w:val="000000"/>
        </w:rPr>
        <w:t>3</w:t>
      </w:r>
      <w:r>
        <w:rPr>
          <w:color w:val="000000"/>
        </w:rPr>
        <w:t>; inoculation-by-fertilization interaction; Tukey: p&lt;0.001)</w:t>
      </w:r>
      <w:r w:rsidR="00475A2D">
        <w:rPr>
          <w:color w:val="000000"/>
        </w:rPr>
        <w:t>.</w:t>
      </w:r>
      <w:r w:rsidR="00C05A1D">
        <w:rPr>
          <w:color w:val="000000"/>
        </w:rPr>
        <w:t xml:space="preserve"> CO</w:t>
      </w:r>
      <w:r w:rsidR="00C05A1D">
        <w:rPr>
          <w:color w:val="000000"/>
          <w:vertAlign w:val="subscript"/>
        </w:rPr>
        <w:t>2</w:t>
      </w:r>
      <w:r w:rsidR="00C05A1D">
        <w:rPr>
          <w:color w:val="000000"/>
        </w:rPr>
        <w:t xml:space="preserve"> concentration did not modify the general positive effect of fertilization or positive effect of inoculation on </w:t>
      </w:r>
      <w:r w:rsidR="00C05A1D" w:rsidRPr="000E7383">
        <w:rPr>
          <w:i/>
          <w:iCs/>
          <w:color w:val="000000"/>
          <w:lang w:val="el-GR"/>
        </w:rPr>
        <w:t>ρ</w:t>
      </w:r>
      <w:r w:rsidR="00C05A1D" w:rsidRPr="000E7383">
        <w:rPr>
          <w:color w:val="000000"/>
          <w:vertAlign w:val="subscript"/>
        </w:rPr>
        <w:t>photo</w:t>
      </w:r>
      <w:r w:rsidR="00C05A1D">
        <w:rPr>
          <w:color w:val="000000"/>
        </w:rPr>
        <w:t xml:space="preserve">, although </w:t>
      </w:r>
      <w:r w:rsidR="00F1123A" w:rsidRPr="000E7383">
        <w:rPr>
          <w:i/>
          <w:iCs/>
          <w:color w:val="000000"/>
          <w:lang w:val="el-GR"/>
        </w:rPr>
        <w:t>ρ</w:t>
      </w:r>
      <w:r w:rsidR="00F1123A" w:rsidRPr="000E7383">
        <w:rPr>
          <w:color w:val="000000"/>
          <w:vertAlign w:val="subscript"/>
        </w:rPr>
        <w:t>photo</w:t>
      </w:r>
      <w:r w:rsidR="00F1123A">
        <w:rPr>
          <w:color w:val="000000"/>
        </w:rPr>
        <w:t xml:space="preserve"> was generally </w:t>
      </w:r>
      <w:r w:rsidR="00C05A1D">
        <w:rPr>
          <w:color w:val="000000"/>
        </w:rPr>
        <w:t>greater</w:t>
      </w:r>
      <w:r w:rsidR="00F1123A">
        <w:rPr>
          <w:color w:val="000000"/>
        </w:rPr>
        <w:t xml:space="preserve"> under elevated CO</w:t>
      </w:r>
      <w:r w:rsidR="00F1123A">
        <w:rPr>
          <w:color w:val="000000"/>
          <w:vertAlign w:val="subscript"/>
        </w:rPr>
        <w:t>2</w:t>
      </w:r>
      <w:r w:rsidR="00F1123A">
        <w:rPr>
          <w:color w:val="000000"/>
        </w:rPr>
        <w:t xml:space="preserve"> (Table 3).</w:t>
      </w:r>
    </w:p>
    <w:p w14:paraId="47135528" w14:textId="13DF8205" w:rsidR="00475A2D" w:rsidRDefault="00F1123A" w:rsidP="00475A2D">
      <w:pPr>
        <w:spacing w:line="480" w:lineRule="auto"/>
        <w:ind w:firstLine="720"/>
        <w:rPr>
          <w:color w:val="000000"/>
        </w:rPr>
      </w:pPr>
      <w:r>
        <w:rPr>
          <w:color w:val="000000"/>
        </w:rPr>
        <w:t xml:space="preserve">Increasing fertilization also generally decreased </w:t>
      </w:r>
      <w:r w:rsidRPr="000E7383">
        <w:rPr>
          <w:i/>
          <w:iCs/>
          <w:color w:val="000000"/>
          <w:lang w:val="el-GR"/>
        </w:rPr>
        <w:t>ρ</w:t>
      </w:r>
      <w:r w:rsidRPr="000E7383">
        <w:rPr>
          <w:color w:val="000000"/>
          <w:vertAlign w:val="subscript"/>
        </w:rPr>
        <w:t>structure</w:t>
      </w:r>
      <w:r>
        <w:rPr>
          <w:color w:val="000000"/>
        </w:rPr>
        <w:t xml:space="preserve"> (Table 3</w:t>
      </w:r>
      <w:r w:rsidR="00CD6CA5">
        <w:rPr>
          <w:color w:val="000000"/>
        </w:rPr>
        <w:t>; Fig. 3B</w:t>
      </w:r>
      <w:r>
        <w:rPr>
          <w:color w:val="000000"/>
        </w:rPr>
        <w:t>), a pattern that was stronger</w:t>
      </w:r>
      <w:r w:rsidR="005D1ED2" w:rsidRPr="005D1ED2">
        <w:rPr>
          <w:color w:val="000000"/>
        </w:rPr>
        <w:t xml:space="preserve"> </w:t>
      </w:r>
      <w:r w:rsidR="005D1ED2">
        <w:rPr>
          <w:color w:val="000000"/>
        </w:rPr>
        <w:t xml:space="preserve">in uninoculated pots (Table 3, inoculation-by-fertilization interaction; </w:t>
      </w:r>
      <w:r w:rsidR="005D1ED2" w:rsidRPr="000E7383">
        <w:rPr>
          <w:color w:val="000000"/>
        </w:rPr>
        <w:t>Tukey: p</w:t>
      </w:r>
      <w:r w:rsidR="005D1ED2">
        <w:rPr>
          <w:color w:val="000000"/>
        </w:rPr>
        <w:t>=</w:t>
      </w:r>
      <w:r w:rsidR="005D1ED2" w:rsidRPr="000E7383">
        <w:rPr>
          <w:color w:val="000000"/>
        </w:rPr>
        <w:t>0.001</w:t>
      </w:r>
      <w:r w:rsidR="005D1ED2">
        <w:rPr>
          <w:color w:val="000000"/>
        </w:rPr>
        <w:t>) and</w:t>
      </w:r>
      <w:r>
        <w:rPr>
          <w:color w:val="000000"/>
        </w:rPr>
        <w:t xml:space="preserve"> under elevated CO</w:t>
      </w:r>
      <w:r>
        <w:rPr>
          <w:color w:val="000000"/>
          <w:vertAlign w:val="subscript"/>
        </w:rPr>
        <w:t>2</w:t>
      </w:r>
      <w:r>
        <w:rPr>
          <w:color w:val="000000"/>
        </w:rPr>
        <w:t xml:space="preserve"> (</w:t>
      </w:r>
      <w:r w:rsidR="00475A2D">
        <w:rPr>
          <w:color w:val="000000"/>
        </w:rPr>
        <w:t xml:space="preserve">Table 3, </w:t>
      </w:r>
      <w:r>
        <w:rPr>
          <w:color w:val="000000"/>
        </w:rPr>
        <w:t>CO</w:t>
      </w:r>
      <w:r>
        <w:rPr>
          <w:color w:val="000000"/>
          <w:vertAlign w:val="subscript"/>
        </w:rPr>
        <w:t>2</w:t>
      </w:r>
      <w:r>
        <w:rPr>
          <w:color w:val="000000"/>
        </w:rPr>
        <w:t>-by-fertilization</w:t>
      </w:r>
      <w:r w:rsidR="00475A2D">
        <w:rPr>
          <w:color w:val="000000"/>
        </w:rPr>
        <w:t xml:space="preserve"> interaction</w:t>
      </w:r>
      <w:r>
        <w:rPr>
          <w:color w:val="000000"/>
        </w:rPr>
        <w:t>; Tukey: p=0.045</w:t>
      </w:r>
      <w:r w:rsidR="005D1ED2">
        <w:rPr>
          <w:color w:val="000000"/>
        </w:rPr>
        <w:t>)</w:t>
      </w:r>
      <w:r>
        <w:rPr>
          <w:color w:val="000000"/>
        </w:rPr>
        <w:t>. An interaction between CO</w:t>
      </w:r>
      <w:r>
        <w:rPr>
          <w:color w:val="000000"/>
          <w:vertAlign w:val="subscript"/>
        </w:rPr>
        <w:t>2</w:t>
      </w:r>
      <w:r>
        <w:rPr>
          <w:color w:val="000000"/>
        </w:rPr>
        <w:t xml:space="preserve"> concentration and inoculation indicated that, while </w:t>
      </w:r>
      <w:r w:rsidRPr="000E7383">
        <w:rPr>
          <w:i/>
          <w:iCs/>
          <w:color w:val="000000"/>
          <w:lang w:val="el-GR"/>
        </w:rPr>
        <w:t>ρ</w:t>
      </w:r>
      <w:r w:rsidRPr="000E7383">
        <w:rPr>
          <w:color w:val="000000"/>
          <w:vertAlign w:val="subscript"/>
        </w:rPr>
        <w:t>structure</w:t>
      </w:r>
      <w:r>
        <w:rPr>
          <w:color w:val="000000"/>
        </w:rPr>
        <w:t xml:space="preserve"> was generally </w:t>
      </w:r>
      <w:r w:rsidR="00376F21">
        <w:rPr>
          <w:color w:val="000000"/>
        </w:rPr>
        <w:t>stimulated</w:t>
      </w:r>
      <w:r>
        <w:rPr>
          <w:color w:val="000000"/>
        </w:rPr>
        <w:t xml:space="preserve"> under elevated CO</w:t>
      </w:r>
      <w:r>
        <w:rPr>
          <w:color w:val="000000"/>
          <w:vertAlign w:val="subscript"/>
        </w:rPr>
        <w:t>2</w:t>
      </w:r>
      <w:r>
        <w:rPr>
          <w:color w:val="000000"/>
        </w:rPr>
        <w:t>, this effect was only observed in uninoculated pots (</w:t>
      </w:r>
      <w:r w:rsidR="00475A2D">
        <w:rPr>
          <w:color w:val="000000"/>
        </w:rPr>
        <w:t>Tukey: p&lt;0.001</w:t>
      </w:r>
      <w:r>
        <w:rPr>
          <w:color w:val="000000"/>
        </w:rPr>
        <w:t xml:space="preserve">). </w:t>
      </w:r>
      <w:r w:rsidR="00475A2D" w:rsidRPr="000E7383">
        <w:rPr>
          <w:i/>
          <w:iCs/>
          <w:color w:val="000000"/>
          <w:lang w:val="el-GR"/>
        </w:rPr>
        <w:t>ρ</w:t>
      </w:r>
      <w:r w:rsidR="00475A2D" w:rsidRPr="000E7383">
        <w:rPr>
          <w:color w:val="000000"/>
          <w:vertAlign w:val="subscript"/>
        </w:rPr>
        <w:t>structure</w:t>
      </w:r>
      <w:r w:rsidR="00475A2D">
        <w:rPr>
          <w:color w:val="000000"/>
        </w:rPr>
        <w:t xml:space="preserve"> was </w:t>
      </w:r>
      <w:r w:rsidR="00C05A1D">
        <w:rPr>
          <w:color w:val="000000"/>
        </w:rPr>
        <w:t xml:space="preserve">also </w:t>
      </w:r>
      <w:r w:rsidR="00475A2D">
        <w:rPr>
          <w:color w:val="000000"/>
        </w:rPr>
        <w:t xml:space="preserve">generally </w:t>
      </w:r>
      <w:r w:rsidR="00376F21">
        <w:rPr>
          <w:color w:val="000000"/>
        </w:rPr>
        <w:t>greater</w:t>
      </w:r>
      <w:r w:rsidR="00475A2D">
        <w:rPr>
          <w:color w:val="000000"/>
        </w:rPr>
        <w:t xml:space="preserve"> in uninoculated pots (Table 3).</w:t>
      </w:r>
    </w:p>
    <w:p w14:paraId="2913FA97" w14:textId="77777777" w:rsidR="00571302" w:rsidRDefault="00571302" w:rsidP="00571302">
      <w:pPr>
        <w:spacing w:line="48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571302">
      <w:pPr>
        <w:spacing w:line="48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571302"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571302" w:rsidRPr="00B47CE7" w:rsidRDefault="00571302" w:rsidP="00AF40A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571302" w:rsidRPr="00B47CE7" w:rsidRDefault="00571302" w:rsidP="00AF40A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77777777" w:rsidR="00571302" w:rsidRPr="00BB00AD" w:rsidRDefault="00571302" w:rsidP="00AF40A0">
            <w:pPr>
              <w:spacing w:line="276" w:lineRule="auto"/>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427FABC3" w14:textId="77777777" w:rsidR="00571302" w:rsidRPr="00BB00AD" w:rsidRDefault="00571302" w:rsidP="00AF40A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7777777" w:rsidR="00571302" w:rsidRPr="00BB00AD" w:rsidRDefault="00571302" w:rsidP="00AF40A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77777777" w:rsidR="00571302" w:rsidRPr="00BB00AD" w:rsidRDefault="00571302" w:rsidP="00AF40A0">
            <w:pPr>
              <w:spacing w:line="276" w:lineRule="auto"/>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141278D0" w14:textId="77777777" w:rsidR="00571302" w:rsidRPr="00BB00AD" w:rsidRDefault="00571302" w:rsidP="00AF40A0">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77777777" w:rsidR="00571302" w:rsidRPr="00BB00AD" w:rsidRDefault="00571302" w:rsidP="00AF40A0">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77777777" w:rsidR="00571302" w:rsidRPr="00BB00AD" w:rsidRDefault="00571302" w:rsidP="00AF40A0">
            <w:pPr>
              <w:spacing w:line="276" w:lineRule="auto"/>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4199C640" w14:textId="77777777" w:rsidR="00571302" w:rsidRPr="00BB00AD" w:rsidRDefault="00571302"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7777777" w:rsidR="00571302" w:rsidRPr="00BB00AD" w:rsidRDefault="00571302" w:rsidP="00AF40A0">
            <w:pPr>
              <w:spacing w:line="276" w:lineRule="auto"/>
              <w:jc w:val="right"/>
              <w:rPr>
                <w:color w:val="000000"/>
              </w:rPr>
            </w:pPr>
            <w:r w:rsidRPr="00BB00AD">
              <w:rPr>
                <w:color w:val="000000"/>
              </w:rPr>
              <w:t>-</w:t>
            </w:r>
          </w:p>
        </w:tc>
      </w:tr>
      <w:tr w:rsidR="00571302"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571302" w:rsidRPr="00B47CE7" w:rsidRDefault="00571302" w:rsidP="00AF40A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77777777" w:rsidR="00571302" w:rsidRPr="00BB00AD" w:rsidRDefault="00571302" w:rsidP="00AF40A0">
            <w:pPr>
              <w:spacing w:line="276" w:lineRule="auto"/>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72EABE6B" w14:textId="77777777" w:rsidR="00571302" w:rsidRPr="00BB00AD" w:rsidRDefault="00571302" w:rsidP="00AF40A0">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3297FFA4" w14:textId="77777777" w:rsidR="00571302" w:rsidRPr="00BB00AD" w:rsidRDefault="00571302"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0C36F84B" w14:textId="77777777" w:rsidR="00571302" w:rsidRPr="00BB00AD" w:rsidRDefault="00571302" w:rsidP="00AF40A0">
            <w:pPr>
              <w:spacing w:line="276" w:lineRule="auto"/>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33E01430" w14:textId="77777777" w:rsidR="00571302" w:rsidRPr="00BB00AD" w:rsidRDefault="00571302" w:rsidP="00AF40A0">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36733F18" w14:textId="77777777" w:rsidR="00571302" w:rsidRPr="00BB00AD" w:rsidRDefault="00571302" w:rsidP="00AF40A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E484465" w14:textId="77777777" w:rsidR="00571302" w:rsidRPr="00BB00AD" w:rsidRDefault="00571302" w:rsidP="00AF40A0">
            <w:pPr>
              <w:spacing w:line="276" w:lineRule="auto"/>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3574DE3D" w14:textId="77777777" w:rsidR="00571302" w:rsidRPr="00BB00AD" w:rsidRDefault="00571302" w:rsidP="00AF40A0">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5F7E9443" w14:textId="77777777" w:rsidR="00571302" w:rsidRPr="00BB00AD" w:rsidRDefault="00571302" w:rsidP="00AF40A0">
            <w:pPr>
              <w:spacing w:line="276" w:lineRule="auto"/>
              <w:jc w:val="right"/>
              <w:rPr>
                <w:color w:val="000000"/>
              </w:rPr>
            </w:pPr>
            <w:r w:rsidRPr="00BB00AD">
              <w:rPr>
                <w:color w:val="000000"/>
              </w:rPr>
              <w:t>0.737</w:t>
            </w:r>
          </w:p>
        </w:tc>
      </w:tr>
      <w:tr w:rsidR="00571302"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571302" w:rsidRPr="00B47CE7" w:rsidRDefault="00571302" w:rsidP="00AF40A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77777777" w:rsidR="00571302" w:rsidRPr="00BB00AD" w:rsidRDefault="00571302" w:rsidP="00AF40A0">
            <w:pPr>
              <w:spacing w:line="276" w:lineRule="auto"/>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5A26E6A7" w14:textId="77777777" w:rsidR="00571302" w:rsidRPr="00BB00AD" w:rsidRDefault="00571302" w:rsidP="00AF40A0">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216B6BD0" w14:textId="77777777" w:rsidR="00571302" w:rsidRPr="00BB00AD" w:rsidRDefault="00571302"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113C78E" w14:textId="77777777" w:rsidR="00571302" w:rsidRPr="00BB00AD" w:rsidRDefault="00571302" w:rsidP="00AF40A0">
            <w:pPr>
              <w:spacing w:line="276" w:lineRule="auto"/>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5EDB66E1" w14:textId="77777777" w:rsidR="00571302" w:rsidRPr="00BB00AD" w:rsidRDefault="00571302" w:rsidP="00AF40A0">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2206ACD7" w14:textId="77777777" w:rsidR="00571302" w:rsidRPr="00BB00AD" w:rsidRDefault="00571302" w:rsidP="00AF40A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5218B8B" w14:textId="77777777" w:rsidR="00571302" w:rsidRPr="00BB00AD" w:rsidRDefault="00571302" w:rsidP="00AF40A0">
            <w:pPr>
              <w:spacing w:line="276" w:lineRule="auto"/>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22F352BA" w14:textId="77777777" w:rsidR="00571302" w:rsidRPr="00BB00AD" w:rsidRDefault="00571302" w:rsidP="00AF40A0">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BB96D87" w14:textId="77777777" w:rsidR="00571302" w:rsidRPr="00BB00AD" w:rsidRDefault="00571302" w:rsidP="00AF40A0">
            <w:pPr>
              <w:spacing w:line="276" w:lineRule="auto"/>
              <w:jc w:val="right"/>
              <w:rPr>
                <w:b/>
                <w:bCs/>
                <w:color w:val="000000"/>
              </w:rPr>
            </w:pPr>
            <w:r w:rsidRPr="00BB00AD">
              <w:rPr>
                <w:b/>
                <w:bCs/>
                <w:color w:val="000000"/>
              </w:rPr>
              <w:t>&lt;0.001</w:t>
            </w:r>
          </w:p>
        </w:tc>
      </w:tr>
      <w:tr w:rsidR="00571302"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571302" w:rsidRPr="00B47CE7" w:rsidRDefault="00571302" w:rsidP="00AF40A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77777777" w:rsidR="00571302" w:rsidRPr="00BB00AD" w:rsidRDefault="00571302" w:rsidP="00AF40A0">
            <w:pPr>
              <w:spacing w:line="276" w:lineRule="auto"/>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0EE08F0" w14:textId="77777777" w:rsidR="00571302" w:rsidRPr="00BB00AD" w:rsidRDefault="00571302" w:rsidP="00AF40A0">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06D9AF24" w14:textId="77777777" w:rsidR="00571302" w:rsidRPr="00BB00AD" w:rsidRDefault="00571302"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820A449" w14:textId="77777777" w:rsidR="00571302" w:rsidRPr="00BB00AD" w:rsidRDefault="00571302" w:rsidP="00AF40A0">
            <w:pPr>
              <w:spacing w:line="276" w:lineRule="auto"/>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474B64CD" w14:textId="77777777" w:rsidR="00571302" w:rsidRPr="00BB00AD" w:rsidRDefault="00571302" w:rsidP="00AF40A0">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266F5F9" w14:textId="77777777" w:rsidR="00571302" w:rsidRPr="00BB00AD" w:rsidRDefault="00571302" w:rsidP="00AF40A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32F721B5" w14:textId="77777777" w:rsidR="00571302" w:rsidRPr="00BB00AD" w:rsidRDefault="00571302" w:rsidP="00AF40A0">
            <w:pPr>
              <w:spacing w:line="276" w:lineRule="auto"/>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4DD4E4D6" w14:textId="77777777" w:rsidR="00571302" w:rsidRPr="00BB00AD" w:rsidRDefault="00571302" w:rsidP="00AF40A0">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7B5BB58A" w14:textId="77777777" w:rsidR="00571302" w:rsidRPr="00BB00AD" w:rsidRDefault="00571302" w:rsidP="00AF40A0">
            <w:pPr>
              <w:spacing w:line="276" w:lineRule="auto"/>
              <w:jc w:val="right"/>
              <w:rPr>
                <w:b/>
                <w:bCs/>
                <w:color w:val="000000"/>
              </w:rPr>
            </w:pPr>
            <w:r w:rsidRPr="00BB00AD">
              <w:rPr>
                <w:b/>
                <w:bCs/>
                <w:color w:val="000000"/>
              </w:rPr>
              <w:t>&lt;0.001</w:t>
            </w:r>
          </w:p>
        </w:tc>
      </w:tr>
      <w:tr w:rsidR="00571302"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571302" w:rsidRPr="00B47CE7" w:rsidRDefault="00571302" w:rsidP="00AF40A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77777777" w:rsidR="00571302" w:rsidRPr="00BB00AD" w:rsidRDefault="00571302" w:rsidP="00AF40A0">
            <w:pPr>
              <w:spacing w:line="276" w:lineRule="auto"/>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8BCB87C" w14:textId="77777777" w:rsidR="00571302" w:rsidRPr="00BB00AD" w:rsidRDefault="00571302" w:rsidP="00AF40A0">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1AFE391A" w14:textId="77777777" w:rsidR="00571302" w:rsidRPr="00BB00AD" w:rsidRDefault="00571302" w:rsidP="00AF40A0">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25E15BEF" w14:textId="77777777" w:rsidR="00571302" w:rsidRPr="00BB00AD" w:rsidRDefault="00571302" w:rsidP="00AF40A0">
            <w:pPr>
              <w:spacing w:line="276" w:lineRule="auto"/>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5190B039" w14:textId="77777777" w:rsidR="00571302" w:rsidRPr="00BB00AD" w:rsidRDefault="00571302" w:rsidP="00AF40A0">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36C550BA" w14:textId="77777777" w:rsidR="00571302" w:rsidRPr="00BB00AD" w:rsidRDefault="00571302" w:rsidP="00AF40A0">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4AB6B720" w14:textId="77777777" w:rsidR="00571302" w:rsidRPr="00BB00AD" w:rsidRDefault="00571302" w:rsidP="00AF40A0">
            <w:pPr>
              <w:spacing w:line="276" w:lineRule="auto"/>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5E9C325F" w14:textId="77777777" w:rsidR="00571302" w:rsidRPr="00BB00AD" w:rsidRDefault="00571302" w:rsidP="00AF40A0">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294547FF" w14:textId="77777777" w:rsidR="00571302" w:rsidRPr="00BB00AD" w:rsidRDefault="00571302" w:rsidP="00AF40A0">
            <w:pPr>
              <w:spacing w:line="276" w:lineRule="auto"/>
              <w:jc w:val="right"/>
              <w:rPr>
                <w:color w:val="000000"/>
              </w:rPr>
            </w:pPr>
            <w:r w:rsidRPr="00BB00AD">
              <w:rPr>
                <w:color w:val="000000"/>
              </w:rPr>
              <w:t>0.283</w:t>
            </w:r>
          </w:p>
        </w:tc>
      </w:tr>
      <w:tr w:rsidR="00571302"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571302" w:rsidRPr="00B47CE7" w:rsidRDefault="00571302" w:rsidP="00AF40A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77777777" w:rsidR="00571302" w:rsidRPr="00BB00AD" w:rsidRDefault="00571302" w:rsidP="00AF40A0">
            <w:pPr>
              <w:spacing w:line="276" w:lineRule="auto"/>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5DA548C8" w14:textId="77777777" w:rsidR="00571302" w:rsidRPr="00BB00AD" w:rsidRDefault="00571302" w:rsidP="00AF40A0">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28E600CA" w14:textId="77777777" w:rsidR="00571302" w:rsidRPr="00BB00AD" w:rsidRDefault="00571302" w:rsidP="00AF40A0">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1AB920F3" w14:textId="77777777" w:rsidR="00571302" w:rsidRPr="00BB00AD" w:rsidRDefault="00571302" w:rsidP="00AF40A0">
            <w:pPr>
              <w:spacing w:line="276" w:lineRule="auto"/>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B31BC67" w14:textId="77777777" w:rsidR="00571302" w:rsidRPr="00BB00AD" w:rsidRDefault="00571302" w:rsidP="00AF40A0">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4E15A91D" w14:textId="77777777" w:rsidR="00571302" w:rsidRPr="00BB00AD" w:rsidRDefault="00571302" w:rsidP="00AF40A0">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30059461" w14:textId="77777777" w:rsidR="00571302" w:rsidRPr="00BB00AD" w:rsidRDefault="00571302" w:rsidP="00AF40A0">
            <w:pPr>
              <w:spacing w:line="276" w:lineRule="auto"/>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11A14B8" w14:textId="77777777" w:rsidR="00571302" w:rsidRPr="00BB00AD" w:rsidRDefault="00571302" w:rsidP="00AF40A0">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4099BB9F" w14:textId="77777777" w:rsidR="00571302" w:rsidRPr="00BB00AD" w:rsidRDefault="00571302" w:rsidP="00AF40A0">
            <w:pPr>
              <w:spacing w:line="276" w:lineRule="auto"/>
              <w:jc w:val="right"/>
              <w:rPr>
                <w:color w:val="000000"/>
              </w:rPr>
            </w:pPr>
            <w:r w:rsidRPr="00BB00AD">
              <w:rPr>
                <w:color w:val="000000"/>
              </w:rPr>
              <w:t>0.669</w:t>
            </w:r>
          </w:p>
        </w:tc>
      </w:tr>
      <w:tr w:rsidR="00571302"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571302" w:rsidRPr="00B47CE7" w:rsidRDefault="00571302" w:rsidP="00AF40A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77777777" w:rsidR="00571302" w:rsidRPr="00BB00AD" w:rsidRDefault="00571302" w:rsidP="00AF40A0">
            <w:pPr>
              <w:spacing w:line="276" w:lineRule="auto"/>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59A9335B" w14:textId="77777777" w:rsidR="00571302" w:rsidRPr="00BB00AD" w:rsidRDefault="00571302" w:rsidP="00AF40A0">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4B240FE3" w14:textId="77777777" w:rsidR="00571302" w:rsidRPr="00BB00AD" w:rsidRDefault="00571302" w:rsidP="00AF40A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41824B89" w14:textId="77777777" w:rsidR="00571302" w:rsidRPr="00BB00AD" w:rsidRDefault="00571302" w:rsidP="00AF40A0">
            <w:pPr>
              <w:spacing w:line="276" w:lineRule="auto"/>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3E9898F7" w14:textId="77777777" w:rsidR="00571302" w:rsidRPr="00BB00AD" w:rsidRDefault="00571302" w:rsidP="00AF40A0">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F311F88" w14:textId="77777777" w:rsidR="00571302" w:rsidRPr="00BB00AD" w:rsidRDefault="00571302" w:rsidP="00AF40A0">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1A93A283" w14:textId="77777777" w:rsidR="00571302" w:rsidRPr="00BB00AD" w:rsidRDefault="00571302" w:rsidP="00AF40A0">
            <w:pPr>
              <w:spacing w:line="276" w:lineRule="auto"/>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2CCE4A0B" w14:textId="77777777" w:rsidR="00571302" w:rsidRPr="00BB00AD" w:rsidRDefault="00571302" w:rsidP="00AF40A0">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00FB424B" w14:textId="77777777" w:rsidR="00571302" w:rsidRPr="00BB00AD" w:rsidRDefault="00571302" w:rsidP="00AF40A0">
            <w:pPr>
              <w:spacing w:line="276" w:lineRule="auto"/>
              <w:jc w:val="right"/>
              <w:rPr>
                <w:b/>
                <w:bCs/>
                <w:color w:val="000000"/>
              </w:rPr>
            </w:pPr>
            <w:r w:rsidRPr="00BB00AD">
              <w:rPr>
                <w:b/>
                <w:bCs/>
                <w:color w:val="000000"/>
              </w:rPr>
              <w:t>&lt;0.001</w:t>
            </w:r>
          </w:p>
        </w:tc>
      </w:tr>
      <w:tr w:rsidR="00571302"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571302" w:rsidRPr="00B47CE7" w:rsidRDefault="00571302" w:rsidP="00AF40A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77777777" w:rsidR="00571302" w:rsidRPr="00BB00AD" w:rsidRDefault="00571302" w:rsidP="00AF40A0">
            <w:pPr>
              <w:spacing w:line="276" w:lineRule="auto"/>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0F4BF1DC" w14:textId="77777777" w:rsidR="00571302" w:rsidRPr="00BB00AD" w:rsidRDefault="00571302" w:rsidP="00AF40A0">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6F8A4402" w14:textId="77777777" w:rsidR="00571302" w:rsidRPr="00BB00AD" w:rsidRDefault="00571302" w:rsidP="00AF40A0">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265FFEAF" w14:textId="77777777" w:rsidR="00571302" w:rsidRPr="00BB00AD" w:rsidRDefault="00571302" w:rsidP="00AF40A0">
            <w:pPr>
              <w:spacing w:line="276" w:lineRule="auto"/>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4BBA4016" w14:textId="77777777" w:rsidR="00571302" w:rsidRPr="00BB00AD" w:rsidRDefault="00571302" w:rsidP="00AF40A0">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433974E4" w14:textId="77777777" w:rsidR="00571302" w:rsidRPr="00BB00AD" w:rsidRDefault="00571302" w:rsidP="00AF40A0">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0E46340F" w14:textId="77777777" w:rsidR="00571302" w:rsidRPr="00BB00AD" w:rsidRDefault="00571302" w:rsidP="00AF40A0">
            <w:pPr>
              <w:spacing w:line="276" w:lineRule="auto"/>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3647E623" w14:textId="77777777" w:rsidR="00571302" w:rsidRPr="00BB00AD" w:rsidRDefault="00571302" w:rsidP="00AF40A0">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7F549983" w14:textId="77777777" w:rsidR="00571302" w:rsidRPr="00BF6D9A" w:rsidRDefault="00571302" w:rsidP="00AF40A0">
            <w:pPr>
              <w:spacing w:line="276" w:lineRule="auto"/>
              <w:jc w:val="right"/>
              <w:rPr>
                <w:b/>
                <w:bCs/>
                <w:color w:val="000000"/>
              </w:rPr>
            </w:pPr>
            <w:r w:rsidRPr="00BF6D9A">
              <w:rPr>
                <w:b/>
                <w:bCs/>
                <w:color w:val="000000"/>
              </w:rPr>
              <w:t>0.035</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F1123A"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F1123A" w:rsidRPr="00B47CE7" w:rsidRDefault="00F1123A" w:rsidP="00F1123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F1123A" w:rsidRPr="00B47CE7" w:rsidRDefault="00F1123A" w:rsidP="00F1123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77777777" w:rsidR="00F1123A" w:rsidRPr="00BB00AD" w:rsidRDefault="00F1123A" w:rsidP="00F1123A">
            <w:pPr>
              <w:spacing w:line="276" w:lineRule="auto"/>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341B6B62" w14:textId="77777777" w:rsidR="00F1123A" w:rsidRPr="00BB00AD" w:rsidRDefault="00F1123A" w:rsidP="00F1123A">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77777777" w:rsidR="00F1123A" w:rsidRPr="00BB00AD" w:rsidRDefault="00F1123A" w:rsidP="00F1123A">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29347A2D" w:rsidR="00F1123A" w:rsidRPr="00F1123A" w:rsidRDefault="00F1123A" w:rsidP="00F1123A">
            <w:pPr>
              <w:spacing w:line="276" w:lineRule="auto"/>
              <w:jc w:val="right"/>
              <w:rPr>
                <w:color w:val="000000"/>
              </w:rPr>
            </w:pPr>
            <w:r w:rsidRPr="00F1123A">
              <w:rPr>
                <w:color w:val="000000"/>
              </w:rPr>
              <w:t>-3.19E+00</w:t>
            </w:r>
          </w:p>
        </w:tc>
        <w:tc>
          <w:tcPr>
            <w:tcW w:w="1166" w:type="dxa"/>
            <w:tcBorders>
              <w:top w:val="single" w:sz="4" w:space="0" w:color="auto"/>
              <w:left w:val="nil"/>
              <w:bottom w:val="nil"/>
              <w:right w:val="nil"/>
            </w:tcBorders>
            <w:shd w:val="clear" w:color="auto" w:fill="auto"/>
            <w:noWrap/>
            <w:vAlign w:val="bottom"/>
          </w:tcPr>
          <w:p w14:paraId="6A7EEA5E" w14:textId="76C053D9" w:rsidR="00F1123A" w:rsidRPr="00F1123A" w:rsidRDefault="00F1123A" w:rsidP="00F1123A">
            <w:pPr>
              <w:spacing w:line="276" w:lineRule="auto"/>
              <w:jc w:val="right"/>
              <w:rPr>
                <w:color w:val="000000"/>
              </w:rPr>
            </w:pPr>
            <w:r w:rsidRPr="00F1123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64F6977F" w:rsidR="00F1123A" w:rsidRPr="00F1123A" w:rsidRDefault="00F1123A" w:rsidP="00F1123A">
            <w:pPr>
              <w:spacing w:line="276" w:lineRule="auto"/>
              <w:jc w:val="right"/>
              <w:rPr>
                <w:color w:val="000000"/>
              </w:rPr>
            </w:pPr>
            <w:r w:rsidRPr="00F1123A">
              <w:rPr>
                <w:color w:val="000000"/>
              </w:rPr>
              <w:t>-</w:t>
            </w:r>
          </w:p>
        </w:tc>
        <w:tc>
          <w:tcPr>
            <w:tcW w:w="1296" w:type="dxa"/>
            <w:tcBorders>
              <w:top w:val="nil"/>
              <w:left w:val="nil"/>
              <w:bottom w:val="nil"/>
              <w:right w:val="nil"/>
            </w:tcBorders>
            <w:shd w:val="clear" w:color="auto" w:fill="auto"/>
            <w:noWrap/>
            <w:vAlign w:val="bottom"/>
          </w:tcPr>
          <w:p w14:paraId="5B1C5A3A"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F1123A" w:rsidRPr="00B47CE7" w:rsidRDefault="00F1123A" w:rsidP="00F1123A">
            <w:pPr>
              <w:spacing w:line="276" w:lineRule="auto"/>
              <w:jc w:val="right"/>
              <w:rPr>
                <w:color w:val="000000"/>
              </w:rPr>
            </w:pPr>
          </w:p>
        </w:tc>
      </w:tr>
      <w:tr w:rsidR="00F1123A"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F1123A" w:rsidRPr="00B47CE7" w:rsidRDefault="00F1123A" w:rsidP="00F1123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77777777" w:rsidR="00F1123A" w:rsidRPr="00BB00AD" w:rsidRDefault="00F1123A" w:rsidP="00F1123A">
            <w:pPr>
              <w:spacing w:line="276" w:lineRule="auto"/>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3F9E1019" w14:textId="77777777" w:rsidR="00F1123A" w:rsidRPr="00BB00AD" w:rsidRDefault="00F1123A" w:rsidP="00F1123A">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2DDC5DFC" w14:textId="77777777" w:rsidR="00F1123A" w:rsidRPr="00BB00AD" w:rsidRDefault="00F1123A" w:rsidP="00F1123A">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7A0E4A49" w14:textId="2EDFA200" w:rsidR="00F1123A" w:rsidRPr="00F1123A" w:rsidRDefault="00F1123A" w:rsidP="00F1123A">
            <w:pPr>
              <w:spacing w:line="276" w:lineRule="auto"/>
              <w:jc w:val="right"/>
              <w:rPr>
                <w:color w:val="000000"/>
              </w:rPr>
            </w:pPr>
            <w:r w:rsidRPr="00F1123A">
              <w:rPr>
                <w:color w:val="000000"/>
              </w:rPr>
              <w:t>5.75E-01</w:t>
            </w:r>
          </w:p>
        </w:tc>
        <w:tc>
          <w:tcPr>
            <w:tcW w:w="1166" w:type="dxa"/>
            <w:tcBorders>
              <w:top w:val="nil"/>
              <w:left w:val="nil"/>
              <w:bottom w:val="nil"/>
              <w:right w:val="nil"/>
            </w:tcBorders>
            <w:shd w:val="clear" w:color="auto" w:fill="auto"/>
            <w:noWrap/>
            <w:vAlign w:val="bottom"/>
          </w:tcPr>
          <w:p w14:paraId="1144C623" w14:textId="030EC363" w:rsidR="00F1123A" w:rsidRPr="00F1123A" w:rsidRDefault="00F1123A" w:rsidP="00F1123A">
            <w:pPr>
              <w:spacing w:line="276" w:lineRule="auto"/>
              <w:jc w:val="right"/>
              <w:rPr>
                <w:color w:val="000000"/>
              </w:rPr>
            </w:pPr>
            <w:r w:rsidRPr="00F1123A">
              <w:rPr>
                <w:color w:val="000000"/>
              </w:rPr>
              <w:t>205.1</w:t>
            </w:r>
            <w:r>
              <w:rPr>
                <w:color w:val="000000"/>
              </w:rPr>
              <w:t>00</w:t>
            </w:r>
          </w:p>
        </w:tc>
        <w:tc>
          <w:tcPr>
            <w:tcW w:w="1076" w:type="dxa"/>
            <w:tcBorders>
              <w:top w:val="nil"/>
              <w:left w:val="nil"/>
              <w:bottom w:val="nil"/>
              <w:right w:val="nil"/>
            </w:tcBorders>
            <w:shd w:val="clear" w:color="auto" w:fill="auto"/>
            <w:noWrap/>
            <w:vAlign w:val="bottom"/>
          </w:tcPr>
          <w:p w14:paraId="1671EAAF" w14:textId="10A3E013" w:rsidR="00F1123A" w:rsidRPr="00F1123A" w:rsidRDefault="00F1123A" w:rsidP="00F1123A">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F1123A" w:rsidRPr="00B47CE7" w:rsidRDefault="00F1123A" w:rsidP="00F1123A">
            <w:pPr>
              <w:spacing w:line="276" w:lineRule="auto"/>
              <w:jc w:val="right"/>
              <w:rPr>
                <w:color w:val="000000"/>
              </w:rPr>
            </w:pPr>
          </w:p>
        </w:tc>
      </w:tr>
      <w:tr w:rsidR="00F1123A"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F1123A" w:rsidRPr="00B47CE7" w:rsidRDefault="00F1123A" w:rsidP="00F1123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77777777" w:rsidR="00F1123A" w:rsidRPr="00BB00AD" w:rsidRDefault="00F1123A" w:rsidP="00F1123A">
            <w:pPr>
              <w:spacing w:line="276" w:lineRule="auto"/>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53A8C6F0" w14:textId="77777777" w:rsidR="00F1123A" w:rsidRPr="00BB00AD" w:rsidRDefault="00F1123A" w:rsidP="00F1123A">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0CE4B72A" w14:textId="77777777" w:rsidR="00F1123A" w:rsidRPr="00BB00AD" w:rsidRDefault="00F1123A" w:rsidP="00F1123A">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3D536ECB" w14:textId="6C886BEA" w:rsidR="00F1123A" w:rsidRPr="00F1123A" w:rsidRDefault="00F1123A" w:rsidP="00F1123A">
            <w:pPr>
              <w:spacing w:line="276" w:lineRule="auto"/>
              <w:jc w:val="right"/>
              <w:rPr>
                <w:color w:val="000000"/>
              </w:rPr>
            </w:pPr>
            <w:r w:rsidRPr="00F1123A">
              <w:rPr>
                <w:color w:val="000000"/>
              </w:rPr>
              <w:t>2.53E-01</w:t>
            </w:r>
          </w:p>
        </w:tc>
        <w:tc>
          <w:tcPr>
            <w:tcW w:w="1166" w:type="dxa"/>
            <w:tcBorders>
              <w:top w:val="nil"/>
              <w:left w:val="nil"/>
              <w:bottom w:val="nil"/>
              <w:right w:val="nil"/>
            </w:tcBorders>
            <w:shd w:val="clear" w:color="auto" w:fill="auto"/>
            <w:noWrap/>
            <w:vAlign w:val="bottom"/>
          </w:tcPr>
          <w:p w14:paraId="44CE45DA" w14:textId="605D22AC" w:rsidR="00F1123A" w:rsidRPr="00F1123A" w:rsidRDefault="00F1123A" w:rsidP="00F1123A">
            <w:pPr>
              <w:spacing w:line="276" w:lineRule="auto"/>
              <w:jc w:val="right"/>
              <w:rPr>
                <w:color w:val="000000"/>
              </w:rPr>
            </w:pPr>
            <w:r w:rsidRPr="00F1123A">
              <w:rPr>
                <w:color w:val="000000"/>
              </w:rPr>
              <w:t>16.497</w:t>
            </w:r>
          </w:p>
        </w:tc>
        <w:tc>
          <w:tcPr>
            <w:tcW w:w="1076" w:type="dxa"/>
            <w:tcBorders>
              <w:top w:val="nil"/>
              <w:left w:val="nil"/>
              <w:bottom w:val="nil"/>
              <w:right w:val="nil"/>
            </w:tcBorders>
            <w:shd w:val="clear" w:color="auto" w:fill="auto"/>
            <w:noWrap/>
            <w:vAlign w:val="bottom"/>
          </w:tcPr>
          <w:p w14:paraId="385A8972" w14:textId="024DF7F3" w:rsidR="00F1123A" w:rsidRPr="00F1123A" w:rsidRDefault="00F1123A" w:rsidP="00F1123A">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F1123A" w:rsidRPr="00B47CE7" w:rsidRDefault="00F1123A" w:rsidP="00F1123A">
            <w:pPr>
              <w:spacing w:line="276" w:lineRule="auto"/>
              <w:jc w:val="right"/>
              <w:rPr>
                <w:color w:val="000000"/>
              </w:rPr>
            </w:pPr>
          </w:p>
        </w:tc>
      </w:tr>
      <w:tr w:rsidR="00F1123A"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F1123A" w:rsidRPr="00B47CE7" w:rsidRDefault="00F1123A" w:rsidP="00F1123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77777777" w:rsidR="00F1123A" w:rsidRPr="00BB00AD" w:rsidRDefault="00F1123A" w:rsidP="00F1123A">
            <w:pPr>
              <w:spacing w:line="276" w:lineRule="auto"/>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10C4EA0D" w14:textId="77777777" w:rsidR="00F1123A" w:rsidRPr="00BB00AD" w:rsidRDefault="00F1123A" w:rsidP="00F1123A">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6D53BF33" w14:textId="77777777" w:rsidR="00F1123A" w:rsidRPr="00BB00AD" w:rsidRDefault="00F1123A" w:rsidP="00F1123A">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0DAF67F" w14:textId="6F56E4F9" w:rsidR="00F1123A" w:rsidRPr="00F1123A" w:rsidRDefault="00F1123A" w:rsidP="00F1123A">
            <w:pPr>
              <w:spacing w:line="276" w:lineRule="auto"/>
              <w:jc w:val="right"/>
              <w:rPr>
                <w:color w:val="000000"/>
              </w:rPr>
            </w:pPr>
            <w:r w:rsidRPr="00F1123A">
              <w:rPr>
                <w:color w:val="000000"/>
              </w:rPr>
              <w:t>-8.16E-04</w:t>
            </w:r>
          </w:p>
        </w:tc>
        <w:tc>
          <w:tcPr>
            <w:tcW w:w="1166" w:type="dxa"/>
            <w:tcBorders>
              <w:top w:val="nil"/>
              <w:left w:val="nil"/>
              <w:bottom w:val="nil"/>
              <w:right w:val="nil"/>
            </w:tcBorders>
            <w:shd w:val="clear" w:color="auto" w:fill="auto"/>
            <w:noWrap/>
            <w:vAlign w:val="bottom"/>
          </w:tcPr>
          <w:p w14:paraId="2B2F406D" w14:textId="1FAF162B" w:rsidR="00F1123A" w:rsidRPr="00F1123A" w:rsidRDefault="00F1123A" w:rsidP="00F1123A">
            <w:pPr>
              <w:spacing w:line="276" w:lineRule="auto"/>
              <w:jc w:val="right"/>
              <w:rPr>
                <w:color w:val="000000"/>
              </w:rPr>
            </w:pPr>
            <w:r w:rsidRPr="00F1123A">
              <w:rPr>
                <w:color w:val="000000"/>
              </w:rPr>
              <w:t>39.782</w:t>
            </w:r>
          </w:p>
        </w:tc>
        <w:tc>
          <w:tcPr>
            <w:tcW w:w="1076" w:type="dxa"/>
            <w:tcBorders>
              <w:top w:val="nil"/>
              <w:left w:val="nil"/>
              <w:bottom w:val="nil"/>
              <w:right w:val="nil"/>
            </w:tcBorders>
            <w:shd w:val="clear" w:color="auto" w:fill="auto"/>
            <w:noWrap/>
            <w:vAlign w:val="bottom"/>
          </w:tcPr>
          <w:p w14:paraId="4EC76AB7" w14:textId="566745AF" w:rsidR="00F1123A" w:rsidRPr="00F1123A" w:rsidRDefault="00F1123A" w:rsidP="00F1123A">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F1123A" w:rsidRPr="00B47CE7" w:rsidRDefault="00F1123A" w:rsidP="00F1123A">
            <w:pPr>
              <w:spacing w:line="276" w:lineRule="auto"/>
              <w:jc w:val="right"/>
              <w:rPr>
                <w:color w:val="000000"/>
              </w:rPr>
            </w:pPr>
          </w:p>
        </w:tc>
      </w:tr>
      <w:tr w:rsidR="00F1123A"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F1123A" w:rsidRPr="00B47CE7" w:rsidRDefault="00F1123A" w:rsidP="00F1123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77777777" w:rsidR="00F1123A" w:rsidRPr="00BB00AD" w:rsidRDefault="00F1123A" w:rsidP="00F1123A">
            <w:pPr>
              <w:spacing w:line="276" w:lineRule="auto"/>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E91CC9A" w14:textId="77777777" w:rsidR="00F1123A" w:rsidRPr="00BB00AD" w:rsidRDefault="00F1123A" w:rsidP="00F1123A">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0A62EC6B" w14:textId="77777777" w:rsidR="00F1123A" w:rsidRPr="00BB00AD" w:rsidRDefault="00F1123A" w:rsidP="00F1123A">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0146864" w14:textId="56B37655" w:rsidR="00F1123A" w:rsidRPr="00F1123A" w:rsidRDefault="00F1123A" w:rsidP="00F1123A">
            <w:pPr>
              <w:spacing w:line="276" w:lineRule="auto"/>
              <w:jc w:val="right"/>
              <w:rPr>
                <w:color w:val="000000"/>
              </w:rPr>
            </w:pPr>
            <w:r w:rsidRPr="00F1123A">
              <w:rPr>
                <w:color w:val="000000"/>
              </w:rPr>
              <w:t>3.04E-01</w:t>
            </w:r>
          </w:p>
        </w:tc>
        <w:tc>
          <w:tcPr>
            <w:tcW w:w="1166" w:type="dxa"/>
            <w:tcBorders>
              <w:top w:val="nil"/>
              <w:left w:val="nil"/>
              <w:bottom w:val="nil"/>
              <w:right w:val="nil"/>
            </w:tcBorders>
            <w:shd w:val="clear" w:color="auto" w:fill="auto"/>
            <w:noWrap/>
            <w:vAlign w:val="bottom"/>
          </w:tcPr>
          <w:p w14:paraId="79F57B8C" w14:textId="5BAEFDA7" w:rsidR="00F1123A" w:rsidRPr="00F1123A" w:rsidRDefault="00F1123A" w:rsidP="00F1123A">
            <w:pPr>
              <w:spacing w:line="276" w:lineRule="auto"/>
              <w:jc w:val="right"/>
              <w:rPr>
                <w:color w:val="000000"/>
              </w:rPr>
            </w:pPr>
            <w:r w:rsidRPr="00F1123A">
              <w:rPr>
                <w:color w:val="000000"/>
              </w:rPr>
              <w:t>4.025</w:t>
            </w:r>
          </w:p>
        </w:tc>
        <w:tc>
          <w:tcPr>
            <w:tcW w:w="1076" w:type="dxa"/>
            <w:tcBorders>
              <w:top w:val="nil"/>
              <w:left w:val="nil"/>
              <w:bottom w:val="nil"/>
              <w:right w:val="nil"/>
            </w:tcBorders>
            <w:shd w:val="clear" w:color="auto" w:fill="auto"/>
            <w:noWrap/>
            <w:vAlign w:val="bottom"/>
          </w:tcPr>
          <w:p w14:paraId="5991A50A" w14:textId="071C943B" w:rsidR="00F1123A" w:rsidRPr="00F1123A" w:rsidRDefault="00F1123A" w:rsidP="00F1123A">
            <w:pPr>
              <w:spacing w:line="276" w:lineRule="auto"/>
              <w:jc w:val="right"/>
              <w:rPr>
                <w:b/>
                <w:bCs/>
                <w:color w:val="000000"/>
              </w:rPr>
            </w:pPr>
            <w:r w:rsidRPr="00F1123A">
              <w:rPr>
                <w:b/>
                <w:bCs/>
                <w:color w:val="000000"/>
              </w:rPr>
              <w:t>0.045</w:t>
            </w:r>
          </w:p>
        </w:tc>
        <w:tc>
          <w:tcPr>
            <w:tcW w:w="1296" w:type="dxa"/>
            <w:tcBorders>
              <w:top w:val="nil"/>
              <w:left w:val="nil"/>
              <w:bottom w:val="nil"/>
              <w:right w:val="nil"/>
            </w:tcBorders>
            <w:shd w:val="clear" w:color="auto" w:fill="auto"/>
            <w:noWrap/>
            <w:vAlign w:val="bottom"/>
          </w:tcPr>
          <w:p w14:paraId="43756226"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F1123A" w:rsidRPr="00B47CE7" w:rsidRDefault="00F1123A" w:rsidP="00F1123A">
            <w:pPr>
              <w:spacing w:line="276" w:lineRule="auto"/>
              <w:jc w:val="right"/>
              <w:rPr>
                <w:color w:val="000000"/>
              </w:rPr>
            </w:pPr>
          </w:p>
        </w:tc>
      </w:tr>
      <w:tr w:rsidR="00F1123A"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F1123A" w:rsidRPr="00B47CE7" w:rsidRDefault="00F1123A" w:rsidP="00F1123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77777777" w:rsidR="00F1123A" w:rsidRPr="00BB00AD" w:rsidRDefault="00F1123A" w:rsidP="00F1123A">
            <w:pPr>
              <w:spacing w:line="276" w:lineRule="auto"/>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5969D3C6" w14:textId="77777777" w:rsidR="00F1123A" w:rsidRPr="00BB00AD" w:rsidRDefault="00F1123A" w:rsidP="00F1123A">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4BEE2E6B" w14:textId="77777777" w:rsidR="00F1123A" w:rsidRPr="00BB00AD" w:rsidRDefault="00F1123A" w:rsidP="00F1123A">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0B779066" w14:textId="3EC0177D" w:rsidR="00F1123A" w:rsidRPr="00F1123A" w:rsidRDefault="00F1123A" w:rsidP="00F1123A">
            <w:pPr>
              <w:spacing w:line="276" w:lineRule="auto"/>
              <w:jc w:val="right"/>
              <w:rPr>
                <w:color w:val="000000"/>
              </w:rPr>
            </w:pPr>
            <w:r w:rsidRPr="00F1123A">
              <w:rPr>
                <w:color w:val="000000"/>
              </w:rPr>
              <w:t>7.82E-04</w:t>
            </w:r>
          </w:p>
        </w:tc>
        <w:tc>
          <w:tcPr>
            <w:tcW w:w="1166" w:type="dxa"/>
            <w:tcBorders>
              <w:top w:val="nil"/>
              <w:left w:val="nil"/>
              <w:bottom w:val="nil"/>
              <w:right w:val="nil"/>
            </w:tcBorders>
            <w:shd w:val="clear" w:color="auto" w:fill="auto"/>
            <w:noWrap/>
            <w:vAlign w:val="bottom"/>
          </w:tcPr>
          <w:p w14:paraId="04EB3E26" w14:textId="662405C8" w:rsidR="00F1123A" w:rsidRPr="00F1123A" w:rsidRDefault="00F1123A" w:rsidP="00F1123A">
            <w:pPr>
              <w:spacing w:line="276" w:lineRule="auto"/>
              <w:jc w:val="right"/>
              <w:rPr>
                <w:color w:val="000000"/>
              </w:rPr>
            </w:pPr>
            <w:r w:rsidRPr="00F1123A">
              <w:rPr>
                <w:color w:val="000000"/>
              </w:rPr>
              <w:t>4.436</w:t>
            </w:r>
          </w:p>
        </w:tc>
        <w:tc>
          <w:tcPr>
            <w:tcW w:w="1076" w:type="dxa"/>
            <w:tcBorders>
              <w:top w:val="nil"/>
              <w:left w:val="nil"/>
              <w:bottom w:val="nil"/>
              <w:right w:val="nil"/>
            </w:tcBorders>
            <w:shd w:val="clear" w:color="auto" w:fill="auto"/>
            <w:noWrap/>
            <w:vAlign w:val="bottom"/>
          </w:tcPr>
          <w:p w14:paraId="4FBBE7E8" w14:textId="5A574ADC" w:rsidR="00F1123A" w:rsidRPr="00F1123A" w:rsidRDefault="00F1123A" w:rsidP="00F1123A">
            <w:pPr>
              <w:spacing w:line="276" w:lineRule="auto"/>
              <w:jc w:val="right"/>
              <w:rPr>
                <w:b/>
                <w:bCs/>
                <w:color w:val="000000"/>
              </w:rPr>
            </w:pPr>
            <w:r w:rsidRPr="00F1123A">
              <w:rPr>
                <w:b/>
                <w:bCs/>
                <w:color w:val="000000"/>
              </w:rPr>
              <w:t>0.035</w:t>
            </w:r>
          </w:p>
        </w:tc>
        <w:tc>
          <w:tcPr>
            <w:tcW w:w="1296" w:type="dxa"/>
            <w:tcBorders>
              <w:top w:val="nil"/>
              <w:left w:val="nil"/>
              <w:bottom w:val="nil"/>
              <w:right w:val="nil"/>
            </w:tcBorders>
            <w:shd w:val="clear" w:color="auto" w:fill="auto"/>
            <w:noWrap/>
            <w:vAlign w:val="bottom"/>
          </w:tcPr>
          <w:p w14:paraId="76BCA0A5"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F1123A" w:rsidRPr="00B47CE7" w:rsidRDefault="00F1123A" w:rsidP="00F1123A">
            <w:pPr>
              <w:spacing w:line="276" w:lineRule="auto"/>
              <w:jc w:val="right"/>
              <w:rPr>
                <w:color w:val="000000"/>
              </w:rPr>
            </w:pPr>
          </w:p>
        </w:tc>
      </w:tr>
      <w:tr w:rsidR="00F1123A"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F1123A" w:rsidRPr="00B47CE7" w:rsidRDefault="00F1123A" w:rsidP="00F1123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7777777" w:rsidR="00F1123A" w:rsidRPr="00BB00AD" w:rsidRDefault="00F1123A" w:rsidP="00F1123A">
            <w:pPr>
              <w:spacing w:line="276" w:lineRule="auto"/>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52512219" w14:textId="77777777" w:rsidR="00F1123A" w:rsidRPr="00BB00AD" w:rsidRDefault="00F1123A" w:rsidP="00F1123A">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D960462" w14:textId="77777777" w:rsidR="00F1123A" w:rsidRPr="00BB00AD" w:rsidRDefault="00F1123A" w:rsidP="00F1123A">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4F32DB46" w14:textId="5E450E68" w:rsidR="00F1123A" w:rsidRPr="00F1123A" w:rsidRDefault="00F1123A" w:rsidP="00F1123A">
            <w:pPr>
              <w:spacing w:line="276" w:lineRule="auto"/>
              <w:jc w:val="right"/>
              <w:rPr>
                <w:color w:val="000000"/>
              </w:rPr>
            </w:pPr>
            <w:r w:rsidRPr="00F1123A">
              <w:rPr>
                <w:color w:val="000000"/>
              </w:rPr>
              <w:t>-6.85E-04</w:t>
            </w:r>
          </w:p>
        </w:tc>
        <w:tc>
          <w:tcPr>
            <w:tcW w:w="1166" w:type="dxa"/>
            <w:tcBorders>
              <w:top w:val="nil"/>
              <w:left w:val="nil"/>
              <w:right w:val="nil"/>
            </w:tcBorders>
            <w:shd w:val="clear" w:color="auto" w:fill="auto"/>
            <w:noWrap/>
            <w:vAlign w:val="bottom"/>
          </w:tcPr>
          <w:p w14:paraId="6D12E4B1" w14:textId="20DC9B47" w:rsidR="00F1123A" w:rsidRPr="00F1123A" w:rsidRDefault="00F1123A" w:rsidP="00F1123A">
            <w:pPr>
              <w:spacing w:line="276" w:lineRule="auto"/>
              <w:jc w:val="right"/>
              <w:rPr>
                <w:color w:val="000000"/>
              </w:rPr>
            </w:pPr>
            <w:r w:rsidRPr="00F1123A">
              <w:rPr>
                <w:color w:val="000000"/>
              </w:rPr>
              <w:t>11.168</w:t>
            </w:r>
          </w:p>
        </w:tc>
        <w:tc>
          <w:tcPr>
            <w:tcW w:w="1076" w:type="dxa"/>
            <w:tcBorders>
              <w:top w:val="nil"/>
              <w:left w:val="nil"/>
              <w:right w:val="nil"/>
            </w:tcBorders>
            <w:shd w:val="clear" w:color="auto" w:fill="auto"/>
            <w:noWrap/>
            <w:vAlign w:val="bottom"/>
          </w:tcPr>
          <w:p w14:paraId="08DC5975" w14:textId="3C98DA49" w:rsidR="00F1123A" w:rsidRPr="00F1123A" w:rsidRDefault="00F1123A" w:rsidP="00F1123A">
            <w:pPr>
              <w:spacing w:line="276" w:lineRule="auto"/>
              <w:jc w:val="right"/>
              <w:rPr>
                <w:b/>
                <w:bCs/>
                <w:color w:val="000000"/>
              </w:rPr>
            </w:pPr>
            <w:r w:rsidRPr="00F1123A">
              <w:rPr>
                <w:b/>
                <w:bCs/>
                <w:color w:val="000000"/>
              </w:rPr>
              <w:t>0.001</w:t>
            </w:r>
          </w:p>
        </w:tc>
        <w:tc>
          <w:tcPr>
            <w:tcW w:w="1296" w:type="dxa"/>
            <w:tcBorders>
              <w:top w:val="nil"/>
              <w:left w:val="nil"/>
              <w:right w:val="nil"/>
            </w:tcBorders>
            <w:shd w:val="clear" w:color="auto" w:fill="auto"/>
            <w:noWrap/>
            <w:vAlign w:val="bottom"/>
          </w:tcPr>
          <w:p w14:paraId="08609A6D" w14:textId="77777777" w:rsidR="00F1123A" w:rsidRPr="00B47CE7" w:rsidRDefault="00F1123A" w:rsidP="00F1123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F1123A" w:rsidRPr="00B47CE7" w:rsidRDefault="00F1123A" w:rsidP="00F1123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F1123A" w:rsidRPr="00B47CE7" w:rsidRDefault="00F1123A" w:rsidP="00F1123A">
            <w:pPr>
              <w:spacing w:line="276" w:lineRule="auto"/>
              <w:jc w:val="right"/>
              <w:rPr>
                <w:color w:val="000000"/>
              </w:rPr>
            </w:pPr>
          </w:p>
        </w:tc>
      </w:tr>
      <w:tr w:rsidR="00F1123A"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F1123A" w:rsidRPr="00B47CE7" w:rsidRDefault="00F1123A" w:rsidP="00F1123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77777777" w:rsidR="00F1123A" w:rsidRPr="00BB00AD" w:rsidRDefault="00F1123A" w:rsidP="00F1123A">
            <w:pPr>
              <w:spacing w:line="276" w:lineRule="auto"/>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7F717AAC" w14:textId="77777777" w:rsidR="00F1123A" w:rsidRPr="00BB00AD" w:rsidRDefault="00F1123A" w:rsidP="00F1123A">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3F7C17B7" w14:textId="77777777" w:rsidR="00F1123A" w:rsidRPr="00BB00AD" w:rsidRDefault="00F1123A" w:rsidP="00F1123A">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16A68B71" w14:textId="0FBB4F8F" w:rsidR="00F1123A" w:rsidRPr="00F1123A" w:rsidRDefault="00F1123A" w:rsidP="00F1123A">
            <w:pPr>
              <w:spacing w:line="276" w:lineRule="auto"/>
              <w:jc w:val="right"/>
              <w:rPr>
                <w:color w:val="000000"/>
              </w:rPr>
            </w:pPr>
            <w:r w:rsidRPr="00F1123A">
              <w:rPr>
                <w:color w:val="000000"/>
              </w:rPr>
              <w:t>-4.49E-04</w:t>
            </w:r>
          </w:p>
        </w:tc>
        <w:tc>
          <w:tcPr>
            <w:tcW w:w="1166" w:type="dxa"/>
            <w:tcBorders>
              <w:top w:val="nil"/>
              <w:left w:val="nil"/>
              <w:bottom w:val="single" w:sz="4" w:space="0" w:color="auto"/>
              <w:right w:val="nil"/>
            </w:tcBorders>
            <w:shd w:val="clear" w:color="auto" w:fill="auto"/>
            <w:noWrap/>
            <w:vAlign w:val="bottom"/>
          </w:tcPr>
          <w:p w14:paraId="0E403E3A" w14:textId="1E510E4E" w:rsidR="00F1123A" w:rsidRPr="00F1123A" w:rsidRDefault="00F1123A" w:rsidP="00F1123A">
            <w:pPr>
              <w:spacing w:line="276" w:lineRule="auto"/>
              <w:jc w:val="right"/>
              <w:rPr>
                <w:color w:val="000000"/>
              </w:rPr>
            </w:pPr>
            <w:r w:rsidRPr="00F1123A">
              <w:rPr>
                <w:color w:val="000000"/>
              </w:rPr>
              <w:t>0.678</w:t>
            </w:r>
          </w:p>
        </w:tc>
        <w:tc>
          <w:tcPr>
            <w:tcW w:w="1076" w:type="dxa"/>
            <w:tcBorders>
              <w:top w:val="nil"/>
              <w:left w:val="nil"/>
              <w:bottom w:val="single" w:sz="4" w:space="0" w:color="auto"/>
              <w:right w:val="nil"/>
            </w:tcBorders>
            <w:shd w:val="clear" w:color="auto" w:fill="auto"/>
            <w:noWrap/>
            <w:vAlign w:val="bottom"/>
          </w:tcPr>
          <w:p w14:paraId="519FF82F" w14:textId="550DF4B2" w:rsidR="00F1123A" w:rsidRPr="00F1123A" w:rsidRDefault="00F1123A" w:rsidP="00F1123A">
            <w:pPr>
              <w:spacing w:line="276" w:lineRule="auto"/>
              <w:jc w:val="right"/>
              <w:rPr>
                <w:b/>
                <w:bCs/>
                <w:color w:val="000000"/>
              </w:rPr>
            </w:pPr>
            <w:r w:rsidRPr="00F1123A">
              <w:rPr>
                <w:color w:val="000000"/>
              </w:rPr>
              <w:t>0.41</w:t>
            </w:r>
            <w:r>
              <w:rPr>
                <w:color w:val="000000"/>
              </w:rPr>
              <w:t>0</w:t>
            </w:r>
          </w:p>
        </w:tc>
        <w:tc>
          <w:tcPr>
            <w:tcW w:w="1296" w:type="dxa"/>
            <w:tcBorders>
              <w:top w:val="nil"/>
              <w:left w:val="nil"/>
              <w:right w:val="nil"/>
            </w:tcBorders>
            <w:shd w:val="clear" w:color="auto" w:fill="auto"/>
            <w:noWrap/>
            <w:vAlign w:val="bottom"/>
          </w:tcPr>
          <w:p w14:paraId="0100F700" w14:textId="77777777" w:rsidR="00F1123A" w:rsidRPr="00B47CE7" w:rsidRDefault="00F1123A" w:rsidP="00F1123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F1123A" w:rsidRPr="00B47CE7" w:rsidRDefault="00F1123A" w:rsidP="00F1123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F1123A" w:rsidRPr="00B47CE7" w:rsidRDefault="00F1123A" w:rsidP="00F1123A">
            <w:pPr>
              <w:spacing w:line="276" w:lineRule="auto"/>
              <w:jc w:val="right"/>
              <w:rPr>
                <w:color w:val="000000"/>
              </w:rPr>
            </w:pPr>
          </w:p>
        </w:tc>
      </w:tr>
    </w:tbl>
    <w:p w14:paraId="09EF9742" w14:textId="77777777" w:rsidR="00CD6CA5" w:rsidRDefault="00CD6CA5" w:rsidP="00CD6CA5">
      <w:pPr>
        <w:spacing w:line="276" w:lineRule="auto"/>
        <w:rPr>
          <w:vertAlign w:val="superscript"/>
        </w:rPr>
      </w:pPr>
    </w:p>
    <w:p w14:paraId="5905F676" w14:textId="295965A8"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color w:val="000000"/>
          <w:lang w:val="el-GR"/>
        </w:rPr>
        <w:t>ρ</w:t>
      </w:r>
      <w:r>
        <w:rPr>
          <w:color w:val="000000"/>
          <w:vertAlign w:val="subscript"/>
        </w:rPr>
        <w:t>rubisco</w:t>
      </w:r>
      <w:r>
        <w:t>=</w:t>
      </w:r>
      <w:r w:rsidRPr="00F56D6E">
        <w:t xml:space="preserve"> </w:t>
      </w:r>
      <w:r>
        <w:t>proportion of leaf N allocated to photosynthesis;</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 xml:space="preserve">=proportion of leaf N allocated to light harvesting proteins; </w:t>
      </w:r>
      <w:r>
        <w:rPr>
          <w:i/>
          <w:iCs/>
          <w:color w:val="000000"/>
          <w:lang w:val="el-GR"/>
        </w:rPr>
        <w:t>ρ</w:t>
      </w:r>
      <w:r>
        <w:rPr>
          <w:color w:val="000000"/>
          <w:vertAlign w:val="subscript"/>
        </w:rPr>
        <w:t>photo</w:t>
      </w:r>
      <w:r>
        <w:t xml:space="preserve">=proportion of leaf N allocated to photosynthesis;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571302">
      <w:pPr>
        <w:spacing w:line="480" w:lineRule="auto"/>
        <w:rPr>
          <w:b/>
        </w:rPr>
      </w:pPr>
      <w:r>
        <w:rPr>
          <w:b/>
        </w:rPr>
        <w:lastRenderedPageBreak/>
        <w:t xml:space="preserve">Figure </w:t>
      </w:r>
      <w:r w:rsidR="00A742CF">
        <w:rPr>
          <w:b/>
        </w:rPr>
        <w:t>3</w:t>
      </w:r>
    </w:p>
    <w:p w14:paraId="7BAD58C0" w14:textId="390B4999" w:rsidR="00571302" w:rsidRPr="00F56D6E" w:rsidRDefault="00CD6CA5" w:rsidP="00571302">
      <w:pPr>
        <w:spacing w:line="480" w:lineRule="auto"/>
      </w:pPr>
      <w:r>
        <w:rPr>
          <w:noProof/>
        </w:rPr>
        <w:drawing>
          <wp:inline distT="0" distB="0" distL="0" distR="0" wp14:anchorId="01134A1A" wp14:editId="16086EE4">
            <wp:extent cx="5943600" cy="198120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4432ACA5" w14:textId="050E72BD" w:rsidR="005D1ED2" w:rsidRPr="000E7383" w:rsidRDefault="00571302" w:rsidP="005D1ED2">
      <w:pPr>
        <w:spacing w:line="480" w:lineRule="auto"/>
        <w:rPr>
          <w:bCs/>
          <w:i/>
          <w:iCs/>
        </w:rPr>
      </w:pPr>
      <w:r>
        <w:rPr>
          <w:b/>
        </w:rPr>
        <w:t xml:space="preserve">Figure </w:t>
      </w:r>
      <w:r w:rsidR="00A742CF">
        <w:rPr>
          <w:b/>
        </w:rPr>
        <w:t>3</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photosynthesis (panel </w:t>
      </w:r>
      <w:r w:rsidR="00475A2D">
        <w:rPr>
          <w:bCs/>
        </w:rPr>
        <w:t>A</w:t>
      </w:r>
      <w:r>
        <w:rPr>
          <w:bCs/>
        </w:rPr>
        <w:t xml:space="preserve">) and structure (panel </w:t>
      </w:r>
      <w:r w:rsidR="00475A2D">
        <w:rPr>
          <w:bCs/>
        </w:rPr>
        <w:t>B</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5D1ED2" w:rsidRPr="000E7383">
        <w:rPr>
          <w:bCs/>
          <w:i/>
          <w:iCs/>
        </w:rPr>
        <w:t xml:space="preserve"> </w:t>
      </w:r>
    </w:p>
    <w:p w14:paraId="6036C421" w14:textId="4E2CF72D" w:rsidR="005D1ED2" w:rsidRDefault="005D1ED2">
      <w:pPr>
        <w:rPr>
          <w:bCs/>
          <w:i/>
          <w:iCs/>
        </w:rPr>
      </w:pPr>
      <w:r>
        <w:rPr>
          <w:bCs/>
          <w:i/>
          <w:iCs/>
        </w:rPr>
        <w:br w:type="page"/>
      </w:r>
    </w:p>
    <w:p w14:paraId="5D51E241" w14:textId="4B3A12ED" w:rsidR="00475A2D" w:rsidRPr="000E7383" w:rsidRDefault="005D1ED2" w:rsidP="00475A2D">
      <w:pPr>
        <w:spacing w:line="480" w:lineRule="auto"/>
        <w:rPr>
          <w:bCs/>
          <w:i/>
          <w:iCs/>
        </w:rPr>
      </w:pPr>
      <w:r>
        <w:rPr>
          <w:bCs/>
          <w:i/>
          <w:iCs/>
        </w:rPr>
        <w:lastRenderedPageBreak/>
        <w:t>T</w:t>
      </w:r>
      <w:r w:rsidR="00475A2D" w:rsidRPr="000E7383">
        <w:rPr>
          <w:bCs/>
          <w:i/>
          <w:iCs/>
        </w:rPr>
        <w:t>radeoffs between nitrogen and water use</w:t>
      </w:r>
    </w:p>
    <w:p w14:paraId="02E69F26" w14:textId="6496D494" w:rsidR="00C05A1D" w:rsidRPr="00C05A1D" w:rsidRDefault="00475A2D" w:rsidP="00C05A1D">
      <w:pPr>
        <w:spacing w:line="480" w:lineRule="auto"/>
        <w:ind w:firstLine="720"/>
        <w:rPr>
          <w:color w:val="000000"/>
        </w:rPr>
      </w:pPr>
      <w:r>
        <w:rPr>
          <w:bCs/>
        </w:rPr>
        <w:t xml:space="preserve">Increasing fertilization generally decreased PNUE (Table </w:t>
      </w:r>
      <w:r w:rsidR="008A40EC">
        <w:rPr>
          <w:bCs/>
        </w:rPr>
        <w:t>4</w:t>
      </w:r>
      <w:r>
        <w:rPr>
          <w:bCs/>
        </w:rPr>
        <w:t xml:space="preserve">; Fig. </w:t>
      </w:r>
      <w:r w:rsidR="008A40EC">
        <w:rPr>
          <w:bCs/>
        </w:rPr>
        <w:t>4</w:t>
      </w:r>
      <w:r>
        <w:rPr>
          <w:bCs/>
        </w:rPr>
        <w:t>A)</w:t>
      </w:r>
      <w:r w:rsidR="008A40EC">
        <w:rPr>
          <w:bCs/>
        </w:rPr>
        <w:t xml:space="preserve">, a pattern that was </w:t>
      </w:r>
      <w:r>
        <w:rPr>
          <w:bCs/>
        </w:rPr>
        <w:t xml:space="preserve">only observed in inoculated pots (Table </w:t>
      </w:r>
      <w:r w:rsidR="008A40EC">
        <w:rPr>
          <w:bCs/>
        </w:rPr>
        <w:t>4</w:t>
      </w:r>
      <w:r>
        <w:rPr>
          <w:bCs/>
        </w:rPr>
        <w:t>, inoculation</w:t>
      </w:r>
      <w:r w:rsidR="008A40EC">
        <w:rPr>
          <w:bCs/>
        </w:rPr>
        <w:t>-by-</w:t>
      </w:r>
      <w:r>
        <w:rPr>
          <w:bCs/>
        </w:rPr>
        <w:t xml:space="preserve">fertilization interaction; Tukey: p&lt;0.001). </w:t>
      </w:r>
      <w:r w:rsidR="00C05A1D">
        <w:rPr>
          <w:color w:val="000000"/>
        </w:rPr>
        <w:t>CO</w:t>
      </w:r>
      <w:r w:rsidR="00C05A1D">
        <w:rPr>
          <w:color w:val="000000"/>
          <w:vertAlign w:val="subscript"/>
        </w:rPr>
        <w:t>2</w:t>
      </w:r>
      <w:r w:rsidR="00C05A1D">
        <w:rPr>
          <w:color w:val="000000"/>
        </w:rPr>
        <w:t xml:space="preserve"> concentration did not modify the general </w:t>
      </w:r>
      <w:r w:rsidR="00C05A1D">
        <w:rPr>
          <w:color w:val="000000"/>
        </w:rPr>
        <w:t xml:space="preserve">negative effect of fertilization or general positive effect of inoculation on PNUE, although </w:t>
      </w:r>
      <w:r w:rsidR="00C05A1D">
        <w:rPr>
          <w:bCs/>
        </w:rPr>
        <w:t xml:space="preserve">PNUE was generally </w:t>
      </w:r>
      <w:r w:rsidR="00376F21">
        <w:rPr>
          <w:bCs/>
        </w:rPr>
        <w:t>stimulated</w:t>
      </w:r>
      <w:r w:rsidR="00C05A1D">
        <w:rPr>
          <w:bCs/>
        </w:rPr>
        <w:t xml:space="preserve"> under elevated CO</w:t>
      </w:r>
      <w:r w:rsidR="00C05A1D">
        <w:rPr>
          <w:bCs/>
          <w:vertAlign w:val="subscript"/>
        </w:rPr>
        <w:t>2</w:t>
      </w:r>
      <w:r w:rsidR="00C05A1D">
        <w:rPr>
          <w:bCs/>
        </w:rPr>
        <w:t xml:space="preserve"> (Table 4)</w:t>
      </w:r>
      <w:r w:rsidR="002D30AB">
        <w:rPr>
          <w:bCs/>
        </w:rPr>
        <w:t>.</w:t>
      </w:r>
    </w:p>
    <w:p w14:paraId="5E304056" w14:textId="62E73593" w:rsidR="00C05A1D" w:rsidRPr="00C05A1D" w:rsidRDefault="00475A2D" w:rsidP="00475A2D">
      <w:pPr>
        <w:spacing w:line="480" w:lineRule="auto"/>
        <w:ind w:firstLine="720"/>
        <w:rPr>
          <w:color w:val="000000"/>
        </w:rPr>
      </w:pPr>
      <w:r>
        <w:rPr>
          <w:bCs/>
        </w:rPr>
        <w:t xml:space="preserve">Increasing fertilization generally increased </w:t>
      </w:r>
      <w:proofErr w:type="spellStart"/>
      <w:r w:rsidR="008A40EC">
        <w:rPr>
          <w:bCs/>
          <w:i/>
          <w:iCs/>
        </w:rPr>
        <w:t>i</w:t>
      </w:r>
      <w:r w:rsidR="008A40EC">
        <w:rPr>
          <w:bCs/>
        </w:rPr>
        <w:t>WUE</w:t>
      </w:r>
      <w:proofErr w:type="spellEnd"/>
      <w:r w:rsidR="008A40EC">
        <w:rPr>
          <w:bCs/>
        </w:rPr>
        <w:t xml:space="preserve"> (Table 4; Fig. 4B).</w:t>
      </w:r>
      <w:r w:rsidR="00C05A1D">
        <w:rPr>
          <w:bCs/>
        </w:rPr>
        <w:t xml:space="preserve"> CO</w:t>
      </w:r>
      <w:r w:rsidR="00C05A1D">
        <w:rPr>
          <w:bCs/>
          <w:vertAlign w:val="subscript"/>
        </w:rPr>
        <w:t>2</w:t>
      </w:r>
      <w:r w:rsidR="00C05A1D">
        <w:rPr>
          <w:bCs/>
        </w:rPr>
        <w:t xml:space="preserve"> concentration and inoculation treatment did not modify the general positive effect of increasing fertilization on </w:t>
      </w:r>
      <w:proofErr w:type="spellStart"/>
      <w:r w:rsidR="00C05A1D">
        <w:rPr>
          <w:bCs/>
          <w:i/>
          <w:iCs/>
        </w:rPr>
        <w:t>i</w:t>
      </w:r>
      <w:r w:rsidR="00C05A1D">
        <w:rPr>
          <w:bCs/>
        </w:rPr>
        <w:t>WUE</w:t>
      </w:r>
      <w:proofErr w:type="spellEnd"/>
      <w:r w:rsidR="00C05A1D">
        <w:rPr>
          <w:bCs/>
        </w:rPr>
        <w:t>, as there was no general effect of CO</w:t>
      </w:r>
      <w:r w:rsidR="00C05A1D">
        <w:rPr>
          <w:bCs/>
          <w:vertAlign w:val="subscript"/>
        </w:rPr>
        <w:t>2</w:t>
      </w:r>
      <w:r w:rsidR="00C05A1D">
        <w:rPr>
          <w:bCs/>
        </w:rPr>
        <w:t xml:space="preserve"> treatment or inoculation on </w:t>
      </w:r>
      <w:proofErr w:type="spellStart"/>
      <w:r w:rsidR="00C05A1D">
        <w:rPr>
          <w:bCs/>
          <w:i/>
          <w:iCs/>
        </w:rPr>
        <w:t>i</w:t>
      </w:r>
      <w:r w:rsidR="00C05A1D">
        <w:rPr>
          <w:bCs/>
        </w:rPr>
        <w:t>WUE</w:t>
      </w:r>
      <w:proofErr w:type="spellEnd"/>
      <w:r w:rsidR="00C05A1D">
        <w:rPr>
          <w:bCs/>
        </w:rPr>
        <w:t xml:space="preserve"> (Table 4).</w:t>
      </w:r>
    </w:p>
    <w:p w14:paraId="1552BC96" w14:textId="67068AB6" w:rsidR="002D30AB" w:rsidRPr="00C05A1D" w:rsidRDefault="00475A2D" w:rsidP="002D30AB">
      <w:pPr>
        <w:spacing w:line="480" w:lineRule="auto"/>
        <w:ind w:firstLine="720"/>
        <w:rPr>
          <w:color w:val="000000"/>
        </w:rPr>
      </w:pPr>
      <w:r>
        <w:rPr>
          <w:bCs/>
        </w:rPr>
        <w:t xml:space="preserve">Increasing fertilization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C), a pattern that was only observed in inoculated pots (Table </w:t>
      </w:r>
      <w:r w:rsidR="008A40EC">
        <w:rPr>
          <w:bCs/>
        </w:rPr>
        <w:t>4</w:t>
      </w:r>
      <w:r>
        <w:rPr>
          <w:bCs/>
        </w:rPr>
        <w:t>, inoculation</w:t>
      </w:r>
      <w:r w:rsidR="008A40EC">
        <w:rPr>
          <w:bCs/>
        </w:rPr>
        <w:t>-by-</w:t>
      </w:r>
      <w:r>
        <w:rPr>
          <w:bCs/>
        </w:rPr>
        <w:t>fertilization interaction; Tukey: p&lt;0.001).</w:t>
      </w:r>
      <w:r w:rsidR="002D30AB">
        <w:rPr>
          <w:bCs/>
        </w:rPr>
        <w:t xml:space="preserve"> CO</w:t>
      </w:r>
      <w:r w:rsidR="002D30AB">
        <w:rPr>
          <w:bCs/>
          <w:vertAlign w:val="subscript"/>
        </w:rPr>
        <w:t>2</w:t>
      </w:r>
      <w:r w:rsidR="002D30AB">
        <w:rPr>
          <w:bCs/>
        </w:rPr>
        <w:t xml:space="preserve"> concentration did not modify the general positive effect of increasing fertilization or the general positive effect of inoculation </w:t>
      </w:r>
      <w:r w:rsidR="002D30AB">
        <w:rPr>
          <w:bCs/>
        </w:rPr>
        <w:t xml:space="preserve">on </w:t>
      </w:r>
      <w:proofErr w:type="spellStart"/>
      <w:proofErr w:type="gram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sidRPr="002D30AB">
        <w:rPr>
          <w:bCs/>
        </w:rPr>
        <w:t>,</w:t>
      </w:r>
      <w:r w:rsidR="002D30AB">
        <w:rPr>
          <w:bCs/>
        </w:rPr>
        <w:t xml:space="preserve"> </w:t>
      </w:r>
      <w:r w:rsidR="002D30AB">
        <w:rPr>
          <w:color w:val="000000"/>
        </w:rPr>
        <w:t xml:space="preserve">although </w:t>
      </w:r>
      <w:proofErr w:type="spell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r w:rsidR="002D30AB">
        <w:rPr>
          <w:bCs/>
        </w:rPr>
        <w:t xml:space="preserve"> was generally </w:t>
      </w:r>
      <w:r w:rsidR="00376F21">
        <w:rPr>
          <w:bCs/>
        </w:rPr>
        <w:t xml:space="preserve">stimulated </w:t>
      </w:r>
      <w:r w:rsidR="002D30AB">
        <w:rPr>
          <w:bCs/>
        </w:rPr>
        <w:t>under elevated CO</w:t>
      </w:r>
      <w:r w:rsidR="002D30AB">
        <w:rPr>
          <w:bCs/>
          <w:vertAlign w:val="subscript"/>
        </w:rPr>
        <w:t>2</w:t>
      </w:r>
      <w:r w:rsidR="002D30AB">
        <w:rPr>
          <w:bCs/>
        </w:rPr>
        <w:t xml:space="preserve"> (Table 4)</w:t>
      </w:r>
      <w:r w:rsidR="002D30AB">
        <w:rPr>
          <w:bCs/>
        </w:rPr>
        <w:t>.</w:t>
      </w:r>
    </w:p>
    <w:p w14:paraId="5E22ACE0" w14:textId="4DAE1FBD" w:rsidR="00475A2D" w:rsidRPr="00607093" w:rsidRDefault="00475A2D" w:rsidP="00475A2D">
      <w:pPr>
        <w:spacing w:line="480" w:lineRule="auto"/>
        <w:ind w:firstLine="720"/>
        <w:rPr>
          <w:bCs/>
        </w:rPr>
      </w:pPr>
      <w:r>
        <w:rPr>
          <w:bCs/>
        </w:rPr>
        <w:t xml:space="preserve">Increasing fertilization generally increased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D). </w:t>
      </w:r>
      <w:r w:rsidR="002D30AB">
        <w:rPr>
          <w:bCs/>
        </w:rPr>
        <w:t>This effect was not modified by CO</w:t>
      </w:r>
      <w:r w:rsidR="002D30AB">
        <w:rPr>
          <w:bCs/>
          <w:vertAlign w:val="subscript"/>
        </w:rPr>
        <w:t>2</w:t>
      </w:r>
      <w:r w:rsidR="002D30AB">
        <w:rPr>
          <w:bCs/>
        </w:rPr>
        <w:t xml:space="preserve"> concentration or inoculation treatment</w:t>
      </w:r>
      <w:r w:rsidR="00376F21">
        <w:rPr>
          <w:bCs/>
        </w:rPr>
        <w:t xml:space="preserve">, </w:t>
      </w:r>
      <w:r w:rsidR="002D30AB">
        <w:rPr>
          <w:bCs/>
        </w:rPr>
        <w:t xml:space="preserve">presumably due to a lack of a general effect of </w:t>
      </w:r>
      <w:r w:rsidR="002D30AB">
        <w:rPr>
          <w:bCs/>
        </w:rPr>
        <w:t>CO</w:t>
      </w:r>
      <w:r w:rsidR="002D30AB">
        <w:rPr>
          <w:bCs/>
          <w:vertAlign w:val="subscript"/>
        </w:rPr>
        <w:t>2</w:t>
      </w:r>
      <w:r w:rsidR="002D30AB">
        <w:rPr>
          <w:bCs/>
        </w:rPr>
        <w:t xml:space="preserve"> concentration or inoculation on</w:t>
      </w:r>
      <w:r w:rsidR="002D30AB" w:rsidRPr="00607093">
        <w:rPr>
          <w:bCs/>
          <w:i/>
          <w:iCs/>
        </w:rPr>
        <w:t xml:space="preserve"> </w:t>
      </w:r>
      <w:proofErr w:type="spellStart"/>
      <w:proofErr w:type="gramStart"/>
      <w:r w:rsidR="002D30AB" w:rsidRPr="000E7383">
        <w:rPr>
          <w:bCs/>
          <w:i/>
          <w:iCs/>
        </w:rPr>
        <w:t>V</w:t>
      </w:r>
      <w:r w:rsidR="002D30AB" w:rsidRPr="000E7383">
        <w:rPr>
          <w:bCs/>
          <w:vertAlign w:val="subscript"/>
        </w:rPr>
        <w:t>cmax</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Pr>
          <w:bCs/>
        </w:rPr>
        <w:t xml:space="preserve"> (Table 4).</w:t>
      </w:r>
      <w:r w:rsidR="002D30AB">
        <w:rPr>
          <w:bCs/>
        </w:rPr>
        <w:t xml:space="preserve"> However, a</w:t>
      </w:r>
      <w:r>
        <w:rPr>
          <w:bCs/>
        </w:rPr>
        <w:t xml:space="preserve"> marginal interaction between CO</w:t>
      </w:r>
      <w:r>
        <w:rPr>
          <w:bCs/>
          <w:vertAlign w:val="subscript"/>
        </w:rPr>
        <w:t>2</w:t>
      </w:r>
      <w:r>
        <w:rPr>
          <w:bCs/>
        </w:rPr>
        <w:t xml:space="preserve"> concentration and inoculation (Table </w:t>
      </w:r>
      <w:r w:rsidR="008A40EC">
        <w:rPr>
          <w:bCs/>
        </w:rPr>
        <w:t>4</w:t>
      </w:r>
      <w:r>
        <w:rPr>
          <w:bCs/>
        </w:rPr>
        <w:t xml:space="preserve">) </w:t>
      </w:r>
      <w:r w:rsidRPr="000E7383">
        <w:rPr>
          <w:bCs/>
        </w:rPr>
        <w:t xml:space="preserve">indicated that inoculation resulted in an 11% </w:t>
      </w:r>
      <w:r>
        <w:rPr>
          <w:bCs/>
        </w:rPr>
        <w:t xml:space="preserve">nonsignificant </w:t>
      </w:r>
      <w:r w:rsidRPr="000E7383">
        <w:rPr>
          <w:bCs/>
        </w:rPr>
        <w:t xml:space="preserve">stimulation in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p>
    <w:p w14:paraId="734EEC15" w14:textId="77777777" w:rsidR="00475A2D" w:rsidRDefault="00475A2D" w:rsidP="00475A2D">
      <w:pPr>
        <w:spacing w:line="48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475A2D">
      <w:pPr>
        <w:spacing w:line="48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D924B1">
              <w:rPr>
                <w:b/>
                <w:bCs/>
                <w:i/>
                <w:iCs/>
                <w:color w:val="000000"/>
                <w:highlight w:val="yellow"/>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475A2D"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475A2D" w:rsidRPr="00F56D6E" w:rsidRDefault="00475A2D" w:rsidP="00AF40A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475A2D" w:rsidRPr="00F56D6E" w:rsidRDefault="00475A2D" w:rsidP="00AF40A0">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77777777" w:rsidR="00475A2D" w:rsidRPr="00BB00AD" w:rsidRDefault="00475A2D" w:rsidP="00AF40A0">
            <w:pPr>
              <w:spacing w:line="276" w:lineRule="auto"/>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99C27FB" w14:textId="77777777" w:rsidR="00475A2D" w:rsidRPr="00BB00AD" w:rsidRDefault="00475A2D"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77777777" w:rsidR="00475A2D" w:rsidRPr="00BB00AD" w:rsidRDefault="00475A2D" w:rsidP="00AF40A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77777777" w:rsidR="00475A2D" w:rsidRPr="00BB00AD" w:rsidRDefault="00475A2D" w:rsidP="00AF40A0">
            <w:pPr>
              <w:spacing w:line="276" w:lineRule="auto"/>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071D40DD" w14:textId="77777777" w:rsidR="00475A2D" w:rsidRPr="00BB00AD" w:rsidRDefault="00475A2D"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77777777" w:rsidR="00475A2D" w:rsidRPr="00BB00AD" w:rsidRDefault="00475A2D" w:rsidP="00AF40A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77777777" w:rsidR="00475A2D" w:rsidRPr="00BB00AD" w:rsidRDefault="00475A2D" w:rsidP="00AF40A0">
            <w:pPr>
              <w:spacing w:line="276" w:lineRule="auto"/>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4306556A" w14:textId="77777777" w:rsidR="00475A2D" w:rsidRPr="00BB00AD" w:rsidRDefault="00475A2D"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77777777" w:rsidR="00475A2D" w:rsidRPr="00BB00AD" w:rsidRDefault="00475A2D" w:rsidP="00AF40A0">
            <w:pPr>
              <w:spacing w:line="276" w:lineRule="auto"/>
              <w:jc w:val="right"/>
              <w:rPr>
                <w:color w:val="000000"/>
              </w:rPr>
            </w:pPr>
            <w:r w:rsidRPr="00BB00AD">
              <w:rPr>
                <w:color w:val="000000"/>
              </w:rPr>
              <w:t>-</w:t>
            </w:r>
          </w:p>
        </w:tc>
      </w:tr>
      <w:tr w:rsidR="00475A2D"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475A2D" w:rsidRPr="00F56D6E" w:rsidRDefault="00475A2D" w:rsidP="00AF40A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77777777" w:rsidR="00475A2D" w:rsidRPr="00BB00AD" w:rsidRDefault="00475A2D" w:rsidP="00AF40A0">
            <w:pPr>
              <w:spacing w:line="276" w:lineRule="auto"/>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3CB4197" w14:textId="77777777" w:rsidR="00475A2D" w:rsidRPr="00BB00AD" w:rsidRDefault="00475A2D" w:rsidP="00AF40A0">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17A018F9"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73EAB722" w14:textId="77777777" w:rsidR="00475A2D" w:rsidRPr="00BB00AD" w:rsidRDefault="00475A2D" w:rsidP="00AF40A0">
            <w:pPr>
              <w:spacing w:line="276" w:lineRule="auto"/>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0E8099C7" w14:textId="77777777" w:rsidR="00475A2D" w:rsidRPr="00DA258F" w:rsidRDefault="00475A2D" w:rsidP="00AF40A0">
            <w:pPr>
              <w:spacing w:line="276" w:lineRule="auto"/>
              <w:jc w:val="right"/>
              <w:rPr>
                <w:b/>
                <w:bCs/>
                <w:color w:val="000000"/>
              </w:rPr>
            </w:pPr>
            <w:r w:rsidRPr="00DA258F">
              <w:rPr>
                <w:b/>
                <w:bCs/>
                <w:color w:val="000000"/>
              </w:rPr>
              <w:t>0.013</w:t>
            </w:r>
          </w:p>
        </w:tc>
        <w:tc>
          <w:tcPr>
            <w:tcW w:w="1056" w:type="dxa"/>
            <w:tcBorders>
              <w:top w:val="nil"/>
              <w:left w:val="nil"/>
              <w:bottom w:val="nil"/>
              <w:right w:val="nil"/>
            </w:tcBorders>
            <w:shd w:val="clear" w:color="auto" w:fill="auto"/>
            <w:noWrap/>
            <w:vAlign w:val="bottom"/>
            <w:hideMark/>
          </w:tcPr>
          <w:p w14:paraId="769815AC" w14:textId="77777777" w:rsidR="00475A2D" w:rsidRPr="00BB00AD" w:rsidRDefault="00475A2D" w:rsidP="00AF40A0">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3845208" w14:textId="77777777" w:rsidR="00475A2D" w:rsidRPr="00BB00AD" w:rsidRDefault="00475A2D" w:rsidP="00AF40A0">
            <w:pPr>
              <w:spacing w:line="276" w:lineRule="auto"/>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464BE222" w14:textId="77777777" w:rsidR="00475A2D" w:rsidRPr="00BB00AD" w:rsidRDefault="00475A2D" w:rsidP="00AF40A0">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682F1B66" w14:textId="77777777" w:rsidR="00475A2D" w:rsidRPr="00BB00AD" w:rsidRDefault="00475A2D" w:rsidP="00AF40A0">
            <w:pPr>
              <w:spacing w:line="276" w:lineRule="auto"/>
              <w:jc w:val="right"/>
              <w:rPr>
                <w:b/>
                <w:bCs/>
                <w:color w:val="000000"/>
              </w:rPr>
            </w:pPr>
            <w:r w:rsidRPr="00BB00AD">
              <w:rPr>
                <w:b/>
                <w:bCs/>
                <w:color w:val="000000"/>
              </w:rPr>
              <w:t>0.044</w:t>
            </w:r>
          </w:p>
        </w:tc>
      </w:tr>
      <w:tr w:rsidR="00475A2D"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475A2D" w:rsidRPr="00F56D6E" w:rsidRDefault="00475A2D" w:rsidP="00AF40A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77777777" w:rsidR="00475A2D" w:rsidRPr="00BB00AD" w:rsidRDefault="00475A2D" w:rsidP="00AF40A0">
            <w:pPr>
              <w:spacing w:line="276" w:lineRule="auto"/>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01434861" w14:textId="77777777" w:rsidR="00475A2D" w:rsidRPr="00BB00AD" w:rsidRDefault="00475A2D" w:rsidP="00AF40A0">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0D3C6864"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17D6BD1" w14:textId="77777777" w:rsidR="00475A2D" w:rsidRPr="00BB00AD" w:rsidRDefault="00475A2D" w:rsidP="00AF40A0">
            <w:pPr>
              <w:spacing w:line="276" w:lineRule="auto"/>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39E0BB4" w14:textId="77777777" w:rsidR="00475A2D" w:rsidRPr="00BB00AD" w:rsidRDefault="00475A2D" w:rsidP="00AF40A0">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0133C13A" w14:textId="77777777" w:rsidR="00475A2D" w:rsidRPr="00BB00AD" w:rsidRDefault="00475A2D" w:rsidP="00AF40A0">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39887077" w14:textId="77777777" w:rsidR="00475A2D" w:rsidRPr="00BB00AD" w:rsidRDefault="00475A2D" w:rsidP="00AF40A0">
            <w:pPr>
              <w:spacing w:line="276" w:lineRule="auto"/>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424F4705" w14:textId="77777777" w:rsidR="00475A2D" w:rsidRPr="00BB00AD" w:rsidRDefault="00475A2D" w:rsidP="00AF40A0">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76645C2F" w14:textId="77777777" w:rsidR="00475A2D" w:rsidRPr="00BB00AD" w:rsidRDefault="00475A2D" w:rsidP="00AF40A0">
            <w:pPr>
              <w:spacing w:line="276" w:lineRule="auto"/>
              <w:jc w:val="right"/>
              <w:rPr>
                <w:b/>
                <w:bCs/>
                <w:color w:val="000000"/>
              </w:rPr>
            </w:pPr>
            <w:r w:rsidRPr="00BB00AD">
              <w:rPr>
                <w:b/>
                <w:bCs/>
                <w:color w:val="000000"/>
              </w:rPr>
              <w:t>0.021</w:t>
            </w:r>
          </w:p>
        </w:tc>
      </w:tr>
      <w:tr w:rsidR="00475A2D"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475A2D" w:rsidRPr="00F56D6E" w:rsidRDefault="00475A2D" w:rsidP="00AF40A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77777777" w:rsidR="00475A2D" w:rsidRPr="00BB00AD" w:rsidRDefault="00475A2D" w:rsidP="00AF40A0">
            <w:pPr>
              <w:spacing w:line="276" w:lineRule="auto"/>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5603C4C2" w14:textId="77777777" w:rsidR="00475A2D" w:rsidRPr="00BB00AD" w:rsidRDefault="00475A2D" w:rsidP="00AF40A0">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69A01EBD"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EC837D0" w14:textId="77777777" w:rsidR="00475A2D" w:rsidRPr="00BB00AD" w:rsidRDefault="00475A2D" w:rsidP="00AF40A0">
            <w:pPr>
              <w:spacing w:line="276" w:lineRule="auto"/>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221209C5" w14:textId="77777777" w:rsidR="00475A2D" w:rsidRPr="00BB00AD" w:rsidRDefault="00475A2D" w:rsidP="00AF40A0">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290D90ED" w14:textId="77777777" w:rsidR="00475A2D" w:rsidRPr="00BB00AD" w:rsidRDefault="00475A2D" w:rsidP="00AF40A0">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087D9D15" w14:textId="77777777" w:rsidR="00475A2D" w:rsidRPr="00BB00AD" w:rsidRDefault="00475A2D" w:rsidP="00AF40A0">
            <w:pPr>
              <w:spacing w:line="276" w:lineRule="auto"/>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5FFDEF5" w14:textId="77777777" w:rsidR="00475A2D" w:rsidRPr="00BB00AD" w:rsidRDefault="00475A2D" w:rsidP="00AF40A0">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54193CE9" w14:textId="77777777" w:rsidR="00475A2D" w:rsidRPr="00BB00AD" w:rsidRDefault="00475A2D" w:rsidP="00AF40A0">
            <w:pPr>
              <w:spacing w:line="276" w:lineRule="auto"/>
              <w:jc w:val="right"/>
              <w:rPr>
                <w:b/>
                <w:bCs/>
                <w:color w:val="000000"/>
              </w:rPr>
            </w:pPr>
            <w:r w:rsidRPr="00BB00AD">
              <w:rPr>
                <w:b/>
                <w:bCs/>
                <w:color w:val="000000"/>
              </w:rPr>
              <w:t>&lt;0.001</w:t>
            </w:r>
          </w:p>
        </w:tc>
      </w:tr>
      <w:tr w:rsidR="00475A2D"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475A2D" w:rsidRPr="00F56D6E"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77777777" w:rsidR="00475A2D" w:rsidRPr="00BB00AD" w:rsidRDefault="00475A2D" w:rsidP="00AF40A0">
            <w:pPr>
              <w:spacing w:line="276" w:lineRule="auto"/>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4259D64" w14:textId="77777777" w:rsidR="00475A2D" w:rsidRPr="00BB00AD" w:rsidRDefault="00475A2D" w:rsidP="00AF40A0">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213CC2C" w14:textId="77777777" w:rsidR="00475A2D" w:rsidRPr="00BB00AD" w:rsidRDefault="00475A2D" w:rsidP="00AF40A0">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7C8C9709" w14:textId="77777777" w:rsidR="00475A2D" w:rsidRPr="00BB00AD" w:rsidRDefault="00475A2D" w:rsidP="00AF40A0">
            <w:pPr>
              <w:spacing w:line="276" w:lineRule="auto"/>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388B3991" w14:textId="77777777" w:rsidR="00475A2D" w:rsidRPr="00BB00AD" w:rsidRDefault="00475A2D" w:rsidP="00AF40A0">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502C4EE9" w14:textId="77777777" w:rsidR="00475A2D" w:rsidRPr="00BB00AD" w:rsidRDefault="00475A2D" w:rsidP="00AF40A0">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4EDC1550" w14:textId="77777777" w:rsidR="00475A2D" w:rsidRPr="00BB00AD" w:rsidRDefault="00475A2D" w:rsidP="00AF40A0">
            <w:pPr>
              <w:spacing w:line="276" w:lineRule="auto"/>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6C2A81A4" w14:textId="77777777" w:rsidR="00475A2D" w:rsidRPr="00BB00AD" w:rsidRDefault="00475A2D" w:rsidP="00AF40A0">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35BC59C7" w14:textId="77777777" w:rsidR="00475A2D" w:rsidRPr="00BB00AD" w:rsidRDefault="00475A2D" w:rsidP="00AF40A0">
            <w:pPr>
              <w:spacing w:line="276" w:lineRule="auto"/>
              <w:jc w:val="right"/>
              <w:rPr>
                <w:color w:val="000000"/>
              </w:rPr>
            </w:pPr>
            <w:r w:rsidRPr="00BB00AD">
              <w:rPr>
                <w:color w:val="000000"/>
              </w:rPr>
              <w:t>0.855</w:t>
            </w:r>
          </w:p>
        </w:tc>
      </w:tr>
      <w:tr w:rsidR="00475A2D"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475A2D" w:rsidRPr="00F56D6E"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77777777" w:rsidR="00475A2D" w:rsidRPr="00BB00AD" w:rsidRDefault="00475A2D" w:rsidP="00AF40A0">
            <w:pPr>
              <w:spacing w:line="276" w:lineRule="auto"/>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1CF3E1D5" w14:textId="77777777" w:rsidR="00475A2D" w:rsidRPr="00BB00AD" w:rsidRDefault="00475A2D" w:rsidP="00AF40A0">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532B661E" w14:textId="77777777" w:rsidR="00475A2D" w:rsidRPr="00BB00AD" w:rsidRDefault="00475A2D" w:rsidP="00AF40A0">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42F98083" w14:textId="77777777" w:rsidR="00475A2D" w:rsidRPr="00BB00AD" w:rsidRDefault="00475A2D" w:rsidP="00AF40A0">
            <w:pPr>
              <w:spacing w:line="276" w:lineRule="auto"/>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78C405D7" w14:textId="77777777" w:rsidR="00475A2D" w:rsidRPr="00DA258F" w:rsidRDefault="00475A2D" w:rsidP="00AF40A0">
            <w:pPr>
              <w:spacing w:line="276" w:lineRule="auto"/>
              <w:jc w:val="right"/>
              <w:rPr>
                <w:b/>
                <w:bCs/>
                <w:color w:val="000000"/>
              </w:rPr>
            </w:pPr>
            <w:r w:rsidRPr="00DA258F">
              <w:rPr>
                <w:b/>
                <w:bCs/>
                <w:color w:val="000000"/>
              </w:rPr>
              <w:t>&lt;0.001</w:t>
            </w:r>
          </w:p>
        </w:tc>
        <w:tc>
          <w:tcPr>
            <w:tcW w:w="1056" w:type="dxa"/>
            <w:tcBorders>
              <w:top w:val="nil"/>
              <w:left w:val="nil"/>
              <w:bottom w:val="nil"/>
              <w:right w:val="nil"/>
            </w:tcBorders>
            <w:shd w:val="clear" w:color="auto" w:fill="auto"/>
            <w:noWrap/>
            <w:vAlign w:val="bottom"/>
            <w:hideMark/>
          </w:tcPr>
          <w:p w14:paraId="13210AA9" w14:textId="77777777" w:rsidR="00475A2D" w:rsidRPr="00BB00AD" w:rsidRDefault="00475A2D" w:rsidP="00AF40A0">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75A2AB1D" w14:textId="77777777" w:rsidR="00475A2D" w:rsidRPr="00BB00AD" w:rsidRDefault="00475A2D" w:rsidP="00AF40A0">
            <w:pPr>
              <w:spacing w:line="276" w:lineRule="auto"/>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8B80CD" w14:textId="77777777" w:rsidR="00475A2D" w:rsidRPr="00BB00AD" w:rsidRDefault="00475A2D" w:rsidP="00AF40A0">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0ED92FB0" w14:textId="77777777" w:rsidR="00475A2D" w:rsidRPr="00BB00AD" w:rsidRDefault="00475A2D" w:rsidP="00AF40A0">
            <w:pPr>
              <w:spacing w:line="276" w:lineRule="auto"/>
              <w:jc w:val="right"/>
              <w:rPr>
                <w:color w:val="000000"/>
              </w:rPr>
            </w:pPr>
            <w:r w:rsidRPr="00BB00AD">
              <w:rPr>
                <w:color w:val="000000"/>
              </w:rPr>
              <w:t>0.367</w:t>
            </w:r>
          </w:p>
        </w:tc>
      </w:tr>
      <w:tr w:rsidR="00475A2D"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475A2D" w:rsidRPr="00F56D6E" w:rsidRDefault="00475A2D" w:rsidP="00AF40A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77777777" w:rsidR="00475A2D" w:rsidRPr="00BB00AD" w:rsidRDefault="00475A2D" w:rsidP="00AF40A0">
            <w:pPr>
              <w:spacing w:line="276" w:lineRule="auto"/>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2B5BF3C3" w14:textId="77777777" w:rsidR="00475A2D" w:rsidRPr="00BB00AD" w:rsidRDefault="00475A2D" w:rsidP="00AF40A0">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01A35184"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717AE7FA" w14:textId="77777777" w:rsidR="00475A2D" w:rsidRPr="00BB00AD" w:rsidRDefault="00475A2D" w:rsidP="00AF40A0">
            <w:pPr>
              <w:spacing w:line="276" w:lineRule="auto"/>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1322566A" w14:textId="77777777" w:rsidR="00475A2D" w:rsidRPr="00DA258F" w:rsidRDefault="00475A2D" w:rsidP="00AF40A0">
            <w:pPr>
              <w:spacing w:line="276" w:lineRule="auto"/>
              <w:jc w:val="right"/>
              <w:rPr>
                <w:b/>
                <w:bCs/>
                <w:color w:val="000000"/>
              </w:rPr>
            </w:pPr>
            <w:r w:rsidRPr="00DA258F">
              <w:rPr>
                <w:b/>
                <w:bCs/>
                <w:color w:val="000000"/>
              </w:rPr>
              <w:t>0.019</w:t>
            </w:r>
          </w:p>
        </w:tc>
        <w:tc>
          <w:tcPr>
            <w:tcW w:w="1056" w:type="dxa"/>
            <w:tcBorders>
              <w:top w:val="nil"/>
              <w:left w:val="nil"/>
              <w:right w:val="nil"/>
            </w:tcBorders>
            <w:shd w:val="clear" w:color="auto" w:fill="auto"/>
            <w:noWrap/>
            <w:vAlign w:val="bottom"/>
            <w:hideMark/>
          </w:tcPr>
          <w:p w14:paraId="2759D170" w14:textId="77777777" w:rsidR="00475A2D" w:rsidRPr="00BB00AD" w:rsidRDefault="00475A2D" w:rsidP="00AF40A0">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3BC4809E" w14:textId="77777777" w:rsidR="00475A2D" w:rsidRPr="00BB00AD" w:rsidRDefault="00475A2D" w:rsidP="00AF40A0">
            <w:pPr>
              <w:spacing w:line="276" w:lineRule="auto"/>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7C86F973" w14:textId="77777777" w:rsidR="00475A2D" w:rsidRPr="00BB00AD" w:rsidRDefault="00475A2D" w:rsidP="00AF40A0">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611C98A0" w14:textId="77777777" w:rsidR="00475A2D" w:rsidRPr="00BB00AD" w:rsidRDefault="00475A2D" w:rsidP="00AF40A0">
            <w:pPr>
              <w:spacing w:line="276" w:lineRule="auto"/>
              <w:jc w:val="right"/>
              <w:rPr>
                <w:b/>
                <w:bCs/>
                <w:color w:val="000000"/>
              </w:rPr>
            </w:pPr>
            <w:r w:rsidRPr="00BB00AD">
              <w:rPr>
                <w:b/>
                <w:bCs/>
                <w:color w:val="000000"/>
              </w:rPr>
              <w:t>0.016</w:t>
            </w:r>
          </w:p>
        </w:tc>
      </w:tr>
      <w:tr w:rsidR="00475A2D"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475A2D" w:rsidRPr="00F56D6E"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77777777" w:rsidR="00475A2D" w:rsidRPr="00BB00AD" w:rsidRDefault="00475A2D" w:rsidP="00AF40A0">
            <w:pPr>
              <w:spacing w:line="276" w:lineRule="auto"/>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7FECDF84" w14:textId="77777777" w:rsidR="00475A2D" w:rsidRPr="00BB00AD" w:rsidRDefault="00475A2D" w:rsidP="00AF40A0">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3D47D45F" w14:textId="77777777" w:rsidR="00475A2D" w:rsidRPr="00BB00AD" w:rsidRDefault="00475A2D" w:rsidP="00AF40A0">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7AB1F73" w14:textId="77777777" w:rsidR="00475A2D" w:rsidRPr="00BB00AD" w:rsidRDefault="00475A2D" w:rsidP="00AF40A0">
            <w:pPr>
              <w:spacing w:line="276" w:lineRule="auto"/>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4AE23793" w14:textId="77777777" w:rsidR="00475A2D" w:rsidRPr="00BB00AD" w:rsidRDefault="00475A2D" w:rsidP="00AF40A0">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637AD01A" w14:textId="77777777" w:rsidR="00475A2D" w:rsidRPr="00BB00AD" w:rsidRDefault="00475A2D" w:rsidP="00AF40A0">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798E5D25" w14:textId="77777777" w:rsidR="00475A2D" w:rsidRPr="00BB00AD" w:rsidRDefault="00475A2D" w:rsidP="00AF40A0">
            <w:pPr>
              <w:spacing w:line="276" w:lineRule="auto"/>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65983D44" w14:textId="77777777" w:rsidR="00475A2D" w:rsidRPr="00BB00AD" w:rsidRDefault="00475A2D" w:rsidP="00AF40A0">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C73380A" w14:textId="77777777" w:rsidR="00475A2D" w:rsidRPr="00BB00AD" w:rsidRDefault="00475A2D" w:rsidP="00AF40A0">
            <w:pPr>
              <w:spacing w:line="276" w:lineRule="auto"/>
              <w:jc w:val="right"/>
              <w:rPr>
                <w:color w:val="000000"/>
              </w:rPr>
            </w:pPr>
            <w:r w:rsidRPr="00BB00AD">
              <w:rPr>
                <w:color w:val="000000"/>
              </w:rPr>
              <w:t>0.758</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475A2D"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475A2D" w:rsidRPr="00B47CE7" w:rsidRDefault="00475A2D" w:rsidP="00AF40A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475A2D" w:rsidRPr="00F56D6E" w:rsidRDefault="00475A2D" w:rsidP="00AF40A0">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77777777" w:rsidR="00475A2D" w:rsidRPr="00BB00AD" w:rsidRDefault="00475A2D" w:rsidP="00AF40A0">
            <w:pPr>
              <w:spacing w:line="276" w:lineRule="auto"/>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6A930A2B" w14:textId="77777777" w:rsidR="00475A2D" w:rsidRPr="00BB00AD" w:rsidRDefault="00475A2D"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77777777" w:rsidR="00475A2D" w:rsidRPr="00BB00AD" w:rsidRDefault="00475A2D" w:rsidP="00AF40A0">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0308B7A9"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475A2D" w:rsidRPr="00F56D6E" w:rsidRDefault="00475A2D" w:rsidP="00AF40A0">
            <w:pPr>
              <w:spacing w:line="276" w:lineRule="auto"/>
              <w:jc w:val="right"/>
              <w:rPr>
                <w:color w:val="000000"/>
              </w:rPr>
            </w:pPr>
          </w:p>
        </w:tc>
      </w:tr>
      <w:tr w:rsidR="00475A2D"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475A2D" w:rsidRPr="00B47CE7" w:rsidRDefault="00475A2D" w:rsidP="00AF40A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77777777" w:rsidR="00475A2D" w:rsidRPr="00BB00AD" w:rsidRDefault="00475A2D" w:rsidP="00AF40A0">
            <w:pPr>
              <w:spacing w:line="276" w:lineRule="auto"/>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1952AC42" w14:textId="77777777" w:rsidR="00475A2D" w:rsidRPr="00BB00AD" w:rsidRDefault="00475A2D" w:rsidP="00AF40A0">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13A72896" w14:textId="77777777" w:rsidR="00475A2D" w:rsidRPr="00BB00AD" w:rsidRDefault="00475A2D" w:rsidP="00AF40A0">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0ECCB659"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475A2D" w:rsidRPr="00F56D6E" w:rsidRDefault="00475A2D" w:rsidP="00AF40A0">
            <w:pPr>
              <w:spacing w:line="276" w:lineRule="auto"/>
              <w:jc w:val="right"/>
              <w:rPr>
                <w:color w:val="000000"/>
              </w:rPr>
            </w:pPr>
          </w:p>
        </w:tc>
      </w:tr>
      <w:tr w:rsidR="00475A2D"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475A2D" w:rsidRPr="00B47CE7" w:rsidRDefault="00475A2D" w:rsidP="00AF40A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77777777" w:rsidR="00475A2D" w:rsidRPr="00BB00AD" w:rsidRDefault="00475A2D" w:rsidP="00AF40A0">
            <w:pPr>
              <w:spacing w:line="276" w:lineRule="auto"/>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60A02B49" w14:textId="77777777" w:rsidR="00475A2D" w:rsidRPr="00BB00AD" w:rsidRDefault="00475A2D" w:rsidP="00AF40A0">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7BA989F3" w14:textId="77777777" w:rsidR="00475A2D" w:rsidRPr="00BB00AD" w:rsidRDefault="00475A2D" w:rsidP="00AF40A0">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321E27D7"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475A2D" w:rsidRPr="00F56D6E" w:rsidRDefault="00475A2D" w:rsidP="00AF40A0">
            <w:pPr>
              <w:spacing w:line="276" w:lineRule="auto"/>
              <w:jc w:val="right"/>
              <w:rPr>
                <w:color w:val="000000"/>
              </w:rPr>
            </w:pPr>
          </w:p>
        </w:tc>
      </w:tr>
      <w:tr w:rsidR="00475A2D"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475A2D" w:rsidRPr="00B47CE7" w:rsidRDefault="00475A2D" w:rsidP="00AF40A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77777777" w:rsidR="00475A2D" w:rsidRPr="00BB00AD" w:rsidRDefault="00475A2D" w:rsidP="00AF40A0">
            <w:pPr>
              <w:spacing w:line="276" w:lineRule="auto"/>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3584DB23" w14:textId="77777777" w:rsidR="00475A2D" w:rsidRPr="00BB00AD" w:rsidRDefault="00475A2D" w:rsidP="00AF40A0">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44D793C6"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475A2D" w:rsidRPr="00F56D6E" w:rsidRDefault="00475A2D" w:rsidP="00AF40A0">
            <w:pPr>
              <w:spacing w:line="276" w:lineRule="auto"/>
              <w:jc w:val="right"/>
              <w:rPr>
                <w:color w:val="000000"/>
              </w:rPr>
            </w:pPr>
          </w:p>
        </w:tc>
      </w:tr>
      <w:tr w:rsidR="00475A2D"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475A2D" w:rsidRPr="00B47CE7"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77777777" w:rsidR="00475A2D" w:rsidRPr="00BB00AD" w:rsidRDefault="00475A2D" w:rsidP="00AF40A0">
            <w:pPr>
              <w:spacing w:line="276" w:lineRule="auto"/>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49DAE494" w14:textId="77777777" w:rsidR="00475A2D" w:rsidRPr="00BB00AD" w:rsidRDefault="00475A2D" w:rsidP="00AF40A0">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D7FE711" w14:textId="77777777" w:rsidR="00475A2D" w:rsidRPr="00BB00AD" w:rsidRDefault="00475A2D" w:rsidP="00AF40A0">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475A2D" w:rsidRPr="00F56D6E" w:rsidRDefault="00475A2D" w:rsidP="00AF40A0">
            <w:pPr>
              <w:spacing w:line="276" w:lineRule="auto"/>
              <w:jc w:val="right"/>
              <w:rPr>
                <w:color w:val="000000"/>
              </w:rPr>
            </w:pPr>
          </w:p>
        </w:tc>
      </w:tr>
      <w:tr w:rsidR="00475A2D"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475A2D" w:rsidRPr="00B47CE7"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77777777" w:rsidR="00475A2D" w:rsidRPr="00BB00AD" w:rsidRDefault="00475A2D" w:rsidP="00AF40A0">
            <w:pPr>
              <w:spacing w:line="276" w:lineRule="auto"/>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00B5619F" w14:textId="77777777" w:rsidR="00475A2D" w:rsidRPr="00BB00AD" w:rsidRDefault="00475A2D" w:rsidP="00AF40A0">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496ECAE8" w14:textId="77777777" w:rsidR="00475A2D" w:rsidRPr="00BB00AD" w:rsidRDefault="00475A2D" w:rsidP="00AF40A0">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3A6AFE53"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475A2D" w:rsidRPr="00F56D6E" w:rsidRDefault="00475A2D" w:rsidP="00AF40A0">
            <w:pPr>
              <w:spacing w:line="276" w:lineRule="auto"/>
              <w:jc w:val="right"/>
              <w:rPr>
                <w:color w:val="000000"/>
              </w:rPr>
            </w:pPr>
          </w:p>
        </w:tc>
      </w:tr>
      <w:tr w:rsidR="00475A2D"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475A2D" w:rsidRPr="00B47CE7" w:rsidRDefault="00475A2D" w:rsidP="00AF40A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77777777" w:rsidR="00475A2D" w:rsidRPr="00BB00AD" w:rsidRDefault="00475A2D" w:rsidP="00AF40A0">
            <w:pPr>
              <w:spacing w:line="276" w:lineRule="auto"/>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6098A124" w14:textId="77777777" w:rsidR="00475A2D" w:rsidRPr="00BB00AD" w:rsidRDefault="00475A2D" w:rsidP="00AF40A0">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5A6AC74E" w14:textId="77777777" w:rsidR="00475A2D" w:rsidRPr="00BB00AD" w:rsidRDefault="00475A2D" w:rsidP="00AF40A0">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4D6CE463"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475A2D" w:rsidRPr="00F56D6E" w:rsidRDefault="00475A2D" w:rsidP="00AF40A0">
            <w:pPr>
              <w:spacing w:line="276" w:lineRule="auto"/>
              <w:jc w:val="right"/>
              <w:rPr>
                <w:color w:val="000000"/>
              </w:rPr>
            </w:pPr>
          </w:p>
        </w:tc>
      </w:tr>
      <w:tr w:rsidR="00475A2D"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475A2D" w:rsidRPr="00B47CE7"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77777777" w:rsidR="00475A2D" w:rsidRPr="00BB00AD" w:rsidRDefault="00475A2D" w:rsidP="00AF40A0">
            <w:pPr>
              <w:spacing w:line="276" w:lineRule="auto"/>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4010058A" w14:textId="77777777" w:rsidR="00475A2D" w:rsidRPr="00BB00AD" w:rsidRDefault="00475A2D" w:rsidP="00AF40A0">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41B16543" w14:textId="77777777" w:rsidR="00475A2D" w:rsidRPr="00BB00AD" w:rsidRDefault="00475A2D" w:rsidP="00AF40A0">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4D8684EB"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475A2D" w:rsidRPr="00F56D6E" w:rsidRDefault="00475A2D" w:rsidP="00AF40A0">
            <w:pPr>
              <w:spacing w:line="276" w:lineRule="auto"/>
              <w:jc w:val="right"/>
              <w:rPr>
                <w:color w:val="000000"/>
              </w:rPr>
            </w:pPr>
          </w:p>
        </w:tc>
      </w:tr>
    </w:tbl>
    <w:p w14:paraId="4AA65BA9" w14:textId="77777777" w:rsidR="00CD6CA5" w:rsidRDefault="00CD6CA5" w:rsidP="00CD6CA5">
      <w:pPr>
        <w:spacing w:line="276" w:lineRule="auto"/>
        <w:rPr>
          <w:vertAlign w:val="superscript"/>
        </w:rPr>
      </w:pPr>
    </w:p>
    <w:p w14:paraId="12BCE7BD" w14:textId="464F17D0" w:rsidR="00475A2D" w:rsidRPr="00E90F4A" w:rsidRDefault="00475A2D"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475A2D">
      <w:pPr>
        <w:spacing w:line="480" w:lineRule="auto"/>
        <w:rPr>
          <w:b/>
        </w:rPr>
      </w:pPr>
      <w:r w:rsidRPr="006223F4">
        <w:rPr>
          <w:b/>
        </w:rPr>
        <w:lastRenderedPageBreak/>
        <w:t xml:space="preserve">Figure </w:t>
      </w:r>
      <w:r w:rsidR="00954F62">
        <w:rPr>
          <w:b/>
        </w:rPr>
        <w:t>4</w:t>
      </w:r>
    </w:p>
    <w:p w14:paraId="29DB89E4" w14:textId="76044FD8" w:rsidR="00475A2D" w:rsidRPr="00F56D6E" w:rsidRDefault="00CD6CA5" w:rsidP="00475A2D">
      <w:pPr>
        <w:spacing w:line="480" w:lineRule="auto"/>
        <w:rPr>
          <w:b/>
          <w:sz w:val="22"/>
          <w:szCs w:val="22"/>
        </w:rPr>
      </w:pPr>
      <w:r>
        <w:rPr>
          <w:b/>
          <w:noProof/>
          <w:sz w:val="22"/>
          <w:szCs w:val="22"/>
        </w:rPr>
        <w:drawing>
          <wp:inline distT="0" distB="0" distL="0" distR="0" wp14:anchorId="1E7819EA" wp14:editId="3628D428">
            <wp:extent cx="5943600" cy="396240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3"/>
                    <a:stretch>
                      <a:fillRect/>
                    </a:stretch>
                  </pic:blipFill>
                  <pic:spPr>
                    <a:xfrm>
                      <a:off x="0" y="0"/>
                      <a:ext cx="5943600" cy="3962400"/>
                    </a:xfrm>
                    <a:prstGeom prst="rect">
                      <a:avLst/>
                    </a:prstGeom>
                  </pic:spPr>
                </pic:pic>
              </a:graphicData>
            </a:graphic>
          </wp:inline>
        </w:drawing>
      </w:r>
    </w:p>
    <w:p w14:paraId="6645C1CC" w14:textId="0FDD16EB" w:rsidR="00475A2D" w:rsidRPr="00CD6CA5" w:rsidRDefault="00475A2D" w:rsidP="00CD6CA5">
      <w:pPr>
        <w:spacing w:line="480" w:lineRule="auto"/>
        <w:rPr>
          <w:bCs/>
        </w:rPr>
      </w:pPr>
      <w:r w:rsidRPr="006223F4">
        <w:rPr>
          <w:b/>
        </w:rPr>
        <w:t xml:space="preserve">Figure </w:t>
      </w:r>
      <w:r w:rsidR="00954F62">
        <w:rPr>
          <w:b/>
        </w:rPr>
        <w:t>4</w:t>
      </w:r>
      <w:r w:rsidRPr="006223F4">
        <w:rPr>
          <w:bCs/>
        </w:rPr>
        <w:t xml:space="preserve"> Effects of soil nitrogen fertilization, inoculation treatment, and CO</w:t>
      </w:r>
      <w:r w:rsidRPr="006223F4">
        <w:rPr>
          <w:bCs/>
          <w:vertAlign w:val="subscript"/>
        </w:rPr>
        <w:t>2</w:t>
      </w:r>
      <w:r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i/>
          <w:iCs/>
        </w:rPr>
        <w:br w:type="page"/>
      </w:r>
    </w:p>
    <w:p w14:paraId="49194D38" w14:textId="3CA32B14" w:rsidR="00664380" w:rsidRPr="000E7383" w:rsidRDefault="00664380" w:rsidP="00C358CC">
      <w:pPr>
        <w:spacing w:line="480" w:lineRule="auto"/>
        <w:rPr>
          <w:bCs/>
          <w:i/>
          <w:iCs/>
        </w:rPr>
      </w:pPr>
      <w:r w:rsidRPr="000E7383">
        <w:rPr>
          <w:bCs/>
          <w:i/>
          <w:iCs/>
        </w:rPr>
        <w:lastRenderedPageBreak/>
        <w:t>Carbon costs to acquire nitrogen</w:t>
      </w:r>
    </w:p>
    <w:p w14:paraId="526B7FB2" w14:textId="5D5AEC67" w:rsidR="000B123A" w:rsidRPr="00D73AEB" w:rsidRDefault="00613F7E" w:rsidP="0067746E">
      <w:pPr>
        <w:spacing w:line="480" w:lineRule="auto"/>
        <w:ind w:firstLine="720"/>
        <w:rPr>
          <w:bCs/>
        </w:rPr>
      </w:pPr>
      <w:r>
        <w:rPr>
          <w:bCs/>
        </w:rPr>
        <w:t xml:space="preserve">A three-way </w:t>
      </w:r>
      <w:r w:rsidRPr="000E7383">
        <w:rPr>
          <w:bCs/>
        </w:rPr>
        <w:t xml:space="preserve">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Table 5) revealed a general negative effect of increasing fertilization</w:t>
      </w:r>
      <w:r w:rsidR="00D73AEB">
        <w:rPr>
          <w:color w:val="000000"/>
        </w:rPr>
        <w:t xml:space="preserve"> on </w:t>
      </w:r>
      <w:proofErr w:type="spellStart"/>
      <w:r w:rsidR="00D73AEB">
        <w:rPr>
          <w:bCs/>
          <w:i/>
          <w:iCs/>
        </w:rPr>
        <w:t>N</w:t>
      </w:r>
      <w:r w:rsidR="00D73AEB">
        <w:rPr>
          <w:bCs/>
          <w:vertAlign w:val="subscript"/>
        </w:rPr>
        <w:t>cost</w:t>
      </w:r>
      <w:proofErr w:type="spellEnd"/>
      <w:r>
        <w:rPr>
          <w:color w:val="000000"/>
        </w:rPr>
        <w:t xml:space="preserve"> in all treatment combinations</w:t>
      </w:r>
      <w:r w:rsidR="00376F21">
        <w:rPr>
          <w:color w:val="000000"/>
        </w:rPr>
        <w:t xml:space="preserve"> (Tukey: p&lt;0.001 in all cases),</w:t>
      </w:r>
      <w:r>
        <w:rPr>
          <w:color w:val="000000"/>
        </w:rPr>
        <w:t xml:space="preserve"> except for inoculated pots grown under elevated (Tukey: p=0.827</w:t>
      </w:r>
      <w:r w:rsidR="00376F21">
        <w:rPr>
          <w:color w:val="000000"/>
        </w:rPr>
        <w:t>; Fig. 5A</w:t>
      </w:r>
      <w:r>
        <w:rPr>
          <w:color w:val="000000"/>
        </w:rPr>
        <w:t>). This response resulted in a generally stronger negative effect of increasing fertilization</w:t>
      </w:r>
      <w:r w:rsidR="00D73AEB">
        <w:rPr>
          <w:color w:val="000000"/>
        </w:rPr>
        <w:t xml:space="preserve"> on</w:t>
      </w:r>
      <w:r w:rsidR="00D73AEB" w:rsidRPr="00D73AEB">
        <w:rPr>
          <w:bCs/>
          <w:i/>
          <w:iCs/>
        </w:rPr>
        <w:t xml:space="preserve"> </w:t>
      </w:r>
      <w:proofErr w:type="spellStart"/>
      <w:r w:rsidR="00D73AEB">
        <w:rPr>
          <w:bCs/>
          <w:i/>
          <w:iCs/>
        </w:rPr>
        <w:t>N</w:t>
      </w:r>
      <w:r w:rsidR="00D73AEB">
        <w:rPr>
          <w:bCs/>
          <w:vertAlign w:val="subscript"/>
        </w:rPr>
        <w:t>cost</w:t>
      </w:r>
      <w:proofErr w:type="spellEnd"/>
      <w:r>
        <w:rPr>
          <w:color w:val="000000"/>
        </w:rPr>
        <w:t xml:space="preserve"> in uninoculated pots</w:t>
      </w:r>
      <w:r w:rsidR="000B123A">
        <w:rPr>
          <w:bCs/>
        </w:rPr>
        <w:t xml:space="preserve"> (Table 5, inoculation-by-fertilization interaction; Tukey: p&lt;0.001) </w:t>
      </w:r>
      <w:r w:rsidR="002D30AB">
        <w:rPr>
          <w:bCs/>
        </w:rPr>
        <w:t>and a marginally stronger negative effect of increasing fertilization under ambient CO</w:t>
      </w:r>
      <w:r w:rsidR="002D30AB">
        <w:rPr>
          <w:bCs/>
          <w:vertAlign w:val="subscript"/>
        </w:rPr>
        <w:t>2</w:t>
      </w:r>
      <w:r w:rsidR="002D30AB">
        <w:rPr>
          <w:bCs/>
        </w:rPr>
        <w:t xml:space="preserve"> </w:t>
      </w:r>
      <w:r w:rsidR="000B123A">
        <w:rPr>
          <w:bCs/>
        </w:rPr>
        <w:t>(Table 5; CO</w:t>
      </w:r>
      <w:r w:rsidR="000B123A">
        <w:rPr>
          <w:bCs/>
          <w:vertAlign w:val="subscript"/>
        </w:rPr>
        <w:t>2</w:t>
      </w:r>
      <w:r w:rsidR="000B123A">
        <w:rPr>
          <w:bCs/>
        </w:rPr>
        <w:t>-by-fertilization interaction; Tukey: p=0.</w:t>
      </w:r>
      <w:r w:rsidR="003A66AF">
        <w:rPr>
          <w:bCs/>
        </w:rPr>
        <w:t>145</w:t>
      </w:r>
      <w:r w:rsidR="000B123A">
        <w:rPr>
          <w:bCs/>
        </w:rPr>
        <w:t>)</w:t>
      </w:r>
      <w:r w:rsidR="002D30AB">
        <w:rPr>
          <w:bCs/>
        </w:rPr>
        <w:t xml:space="preserve">. These patterns occurred </w:t>
      </w:r>
      <w:r w:rsidR="0067746E">
        <w:rPr>
          <w:bCs/>
        </w:rPr>
        <w:t>alongside</w:t>
      </w:r>
      <w:r w:rsidR="002D30AB">
        <w:rPr>
          <w:bCs/>
        </w:rPr>
        <w:t xml:space="preserve"> </w:t>
      </w:r>
      <w:r w:rsidR="0067746E">
        <w:rPr>
          <w:bCs/>
        </w:rPr>
        <w:t xml:space="preserve">a general negative effect of inoculation on </w:t>
      </w:r>
      <w:proofErr w:type="spellStart"/>
      <w:r w:rsidR="0067746E">
        <w:rPr>
          <w:bCs/>
          <w:i/>
          <w:iCs/>
        </w:rPr>
        <w:t>N</w:t>
      </w:r>
      <w:r w:rsidR="0067746E">
        <w:rPr>
          <w:bCs/>
          <w:vertAlign w:val="subscript"/>
        </w:rPr>
        <w:t>cost</w:t>
      </w:r>
      <w:proofErr w:type="spellEnd"/>
      <w:r w:rsidR="0067746E">
        <w:rPr>
          <w:bCs/>
        </w:rPr>
        <w:t xml:space="preserve"> </w:t>
      </w:r>
      <w:r w:rsidR="0067746E">
        <w:rPr>
          <w:bCs/>
        </w:rPr>
        <w:t xml:space="preserve">that was only apparent </w:t>
      </w:r>
      <w:r w:rsidR="0067746E">
        <w:rPr>
          <w:bCs/>
        </w:rPr>
        <w:t>under elevated CO</w:t>
      </w:r>
      <w:r w:rsidR="0067746E">
        <w:rPr>
          <w:bCs/>
          <w:vertAlign w:val="subscript"/>
        </w:rPr>
        <w:t>2</w:t>
      </w:r>
      <w:r w:rsidR="002D30AB">
        <w:rPr>
          <w:bCs/>
        </w:rPr>
        <w:t xml:space="preserve"> (Table 5, CO</w:t>
      </w:r>
      <w:r w:rsidR="002D30AB">
        <w:rPr>
          <w:bCs/>
          <w:vertAlign w:val="subscript"/>
        </w:rPr>
        <w:t>2</w:t>
      </w:r>
      <w:r w:rsidR="002D30AB">
        <w:rPr>
          <w:bCs/>
        </w:rPr>
        <w:t>-by-inoculation interaction</w:t>
      </w:r>
      <w:r w:rsidR="0067746E">
        <w:rPr>
          <w:bCs/>
        </w:rPr>
        <w:t>; Tukey: p&lt;0.001</w:t>
      </w:r>
      <w:r w:rsidR="002D30AB">
        <w:rPr>
          <w:bCs/>
        </w:rPr>
        <w:t>)</w:t>
      </w:r>
      <w:r w:rsidR="0067746E">
        <w:rPr>
          <w:bCs/>
        </w:rPr>
        <w:t xml:space="preserve">. </w:t>
      </w:r>
      <w:proofErr w:type="spellStart"/>
      <w:r w:rsidR="00A5727F">
        <w:rPr>
          <w:bCs/>
          <w:i/>
          <w:iCs/>
        </w:rPr>
        <w:t>N</w:t>
      </w:r>
      <w:r w:rsidR="00A5727F">
        <w:rPr>
          <w:bCs/>
          <w:vertAlign w:val="subscript"/>
        </w:rPr>
        <w:t>cost</w:t>
      </w:r>
      <w:proofErr w:type="spellEnd"/>
      <w:r w:rsidR="00A5727F">
        <w:rPr>
          <w:bCs/>
        </w:rPr>
        <w:t xml:space="preserve"> was also generally </w:t>
      </w:r>
      <w:r w:rsidR="00376F21">
        <w:rPr>
          <w:bCs/>
        </w:rPr>
        <w:t>stimulated</w:t>
      </w:r>
      <w:r w:rsidR="00A5727F">
        <w:rPr>
          <w:bCs/>
        </w:rPr>
        <w:t xml:space="preserve"> </w:t>
      </w:r>
      <w:r w:rsidR="00542E86">
        <w:rPr>
          <w:bCs/>
        </w:rPr>
        <w:t>under elevated CO</w:t>
      </w:r>
      <w:r w:rsidR="00542E86">
        <w:rPr>
          <w:bCs/>
          <w:vertAlign w:val="subscript"/>
        </w:rPr>
        <w:t>2</w:t>
      </w:r>
      <w:r w:rsidR="00A5727F">
        <w:rPr>
          <w:bCs/>
        </w:rPr>
        <w:t xml:space="preserve"> (Table 5).</w:t>
      </w:r>
    </w:p>
    <w:p w14:paraId="7A46ADA8" w14:textId="3D162A1B" w:rsidR="00A5727F" w:rsidRPr="008073FA" w:rsidRDefault="00A5727F" w:rsidP="0067746E">
      <w:pPr>
        <w:spacing w:line="480" w:lineRule="auto"/>
        <w:ind w:firstLine="720"/>
        <w:rPr>
          <w:bCs/>
        </w:rPr>
      </w:pPr>
      <w:r>
        <w:rPr>
          <w:bCs/>
        </w:rPr>
        <w:t xml:space="preserve">Increasing fertilization generally increased </w:t>
      </w:r>
      <w:proofErr w:type="spellStart"/>
      <w:r>
        <w:rPr>
          <w:bCs/>
          <w:i/>
          <w:iCs/>
        </w:rPr>
        <w:t>C</w:t>
      </w:r>
      <w:r>
        <w:rPr>
          <w:bCs/>
          <w:vertAlign w:val="subscript"/>
        </w:rPr>
        <w:t>bg</w:t>
      </w:r>
      <w:proofErr w:type="spellEnd"/>
      <w:r>
        <w:rPr>
          <w:bCs/>
        </w:rPr>
        <w:t xml:space="preserve">, the </w:t>
      </w:r>
      <w:r w:rsidR="008073FA">
        <w:rPr>
          <w:bCs/>
        </w:rPr>
        <w:t>numerator</w:t>
      </w:r>
      <w:r>
        <w:rPr>
          <w:bCs/>
        </w:rPr>
        <w:t xml:space="preserve"> of </w:t>
      </w:r>
      <w:proofErr w:type="spellStart"/>
      <w:r>
        <w:rPr>
          <w:bCs/>
          <w:i/>
          <w:iCs/>
        </w:rPr>
        <w:t>N</w:t>
      </w:r>
      <w:r>
        <w:rPr>
          <w:bCs/>
          <w:vertAlign w:val="subscript"/>
        </w:rPr>
        <w:t>cost</w:t>
      </w:r>
      <w:proofErr w:type="spellEnd"/>
      <w:r>
        <w:rPr>
          <w:bCs/>
        </w:rPr>
        <w:t xml:space="preserve">, </w:t>
      </w:r>
      <w:r w:rsidR="0067746E">
        <w:rPr>
          <w:bCs/>
        </w:rPr>
        <w:t xml:space="preserve">a pattern that was stronger in uninoculated </w:t>
      </w:r>
      <w:r>
        <w:rPr>
          <w:bCs/>
        </w:rPr>
        <w:t xml:space="preserve">pots </w:t>
      </w:r>
      <w:r w:rsidRPr="000E7383">
        <w:rPr>
          <w:bCs/>
        </w:rPr>
        <w:t>(</w:t>
      </w:r>
      <w:r>
        <w:rPr>
          <w:bCs/>
        </w:rPr>
        <w:t>Table 5, inoculation</w:t>
      </w:r>
      <w:r w:rsidR="00F34930">
        <w:rPr>
          <w:bCs/>
        </w:rPr>
        <w:t>-by-</w:t>
      </w:r>
      <w:r>
        <w:rPr>
          <w:bCs/>
        </w:rPr>
        <w:t>fertilization interaction; Tukey: p&lt;0.001) and marginally greater under elevated CO</w:t>
      </w:r>
      <w:r>
        <w:rPr>
          <w:bCs/>
          <w:vertAlign w:val="subscript"/>
        </w:rPr>
        <w:t>2</w:t>
      </w:r>
      <w:r>
        <w:rPr>
          <w:bCs/>
        </w:rPr>
        <w:t xml:space="preserve"> (Table 1, </w:t>
      </w:r>
      <w:r w:rsidRPr="00127F5D">
        <w:rPr>
          <w:bCs/>
        </w:rPr>
        <w:t>CO</w:t>
      </w:r>
      <w:r>
        <w:rPr>
          <w:bCs/>
          <w:vertAlign w:val="subscript"/>
        </w:rPr>
        <w:t>2</w:t>
      </w:r>
      <w:r w:rsidR="00F34930">
        <w:rPr>
          <w:bCs/>
        </w:rPr>
        <w:t>-by-</w:t>
      </w:r>
      <w:r>
        <w:rPr>
          <w:bCs/>
        </w:rPr>
        <w:t xml:space="preserve">fertilization interaction; </w:t>
      </w:r>
      <w:r w:rsidRPr="00127F5D">
        <w:rPr>
          <w:bCs/>
        </w:rPr>
        <w:t>Tukey</w:t>
      </w:r>
      <w:r>
        <w:rPr>
          <w:bCs/>
        </w:rPr>
        <w:t>: p=0.099).</w:t>
      </w:r>
      <w:r w:rsidR="0067746E">
        <w:rPr>
          <w:bCs/>
        </w:rPr>
        <w:t xml:space="preserve"> </w:t>
      </w:r>
      <w:r>
        <w:rPr>
          <w:bCs/>
        </w:rPr>
        <w:t>An interaction between CO</w:t>
      </w:r>
      <w:r>
        <w:rPr>
          <w:bCs/>
          <w:vertAlign w:val="subscript"/>
        </w:rPr>
        <w:t>2</w:t>
      </w:r>
      <w:r>
        <w:rPr>
          <w:bCs/>
        </w:rPr>
        <w:t xml:space="preserve"> concentration and inoculation (Table 5) indicated that the general positive effect of increasing inoculation on </w:t>
      </w:r>
      <w:proofErr w:type="spellStart"/>
      <w:r>
        <w:rPr>
          <w:bCs/>
          <w:i/>
          <w:iCs/>
        </w:rPr>
        <w:t>C</w:t>
      </w:r>
      <w:r>
        <w:rPr>
          <w:bCs/>
          <w:vertAlign w:val="subscript"/>
        </w:rPr>
        <w:t>bg</w:t>
      </w:r>
      <w:proofErr w:type="spellEnd"/>
      <w:r>
        <w:rPr>
          <w:bCs/>
        </w:rPr>
        <w:t xml:space="preserve"> was stronger under ambient CO</w:t>
      </w:r>
      <w:r>
        <w:rPr>
          <w:bCs/>
          <w:vertAlign w:val="subscript"/>
        </w:rPr>
        <w:t>2</w:t>
      </w:r>
      <w:r>
        <w:rPr>
          <w:bCs/>
        </w:rPr>
        <w:t xml:space="preserve"> (</w:t>
      </w:r>
      <w:r w:rsidR="008073FA">
        <w:rPr>
          <w:bCs/>
        </w:rPr>
        <w:t>102% increase</w:t>
      </w:r>
      <w:r>
        <w:rPr>
          <w:bCs/>
        </w:rPr>
        <w:t>; Tukey: p&lt;0.001) than elevated CO</w:t>
      </w:r>
      <w:r>
        <w:rPr>
          <w:bCs/>
          <w:vertAlign w:val="subscript"/>
        </w:rPr>
        <w:t>2</w:t>
      </w:r>
      <w:r>
        <w:rPr>
          <w:bCs/>
        </w:rPr>
        <w:t xml:space="preserve"> (</w:t>
      </w:r>
      <w:r w:rsidR="008073FA">
        <w:rPr>
          <w:bCs/>
        </w:rPr>
        <w:t>46% increase</w:t>
      </w:r>
      <w:r>
        <w:rPr>
          <w:bCs/>
        </w:rPr>
        <w:t>; Tukey: p=0.003).</w:t>
      </w:r>
      <w:r w:rsidR="008073FA">
        <w:rPr>
          <w:bCs/>
        </w:rPr>
        <w:t xml:space="preserve"> </w:t>
      </w:r>
      <w:proofErr w:type="spellStart"/>
      <w:r w:rsidR="008073FA">
        <w:rPr>
          <w:bCs/>
          <w:i/>
          <w:iCs/>
        </w:rPr>
        <w:t>C</w:t>
      </w:r>
      <w:r w:rsidR="008073FA">
        <w:rPr>
          <w:bCs/>
          <w:vertAlign w:val="subscript"/>
        </w:rPr>
        <w:t>bg</w:t>
      </w:r>
      <w:proofErr w:type="spellEnd"/>
      <w:r w:rsidR="008073FA">
        <w:rPr>
          <w:bCs/>
        </w:rPr>
        <w:t xml:space="preserve"> was also generally </w:t>
      </w:r>
      <w:r w:rsidR="00376F21">
        <w:rPr>
          <w:bCs/>
        </w:rPr>
        <w:t>greater</w:t>
      </w:r>
      <w:r w:rsidR="008073FA">
        <w:rPr>
          <w:bCs/>
        </w:rPr>
        <w:t xml:space="preserve"> under elevated CO</w:t>
      </w:r>
      <w:r w:rsidR="008073FA">
        <w:rPr>
          <w:bCs/>
          <w:vertAlign w:val="subscript"/>
        </w:rPr>
        <w:t>2</w:t>
      </w:r>
      <w:r w:rsidR="008073FA">
        <w:rPr>
          <w:bCs/>
        </w:rPr>
        <w:t xml:space="preserve"> (Table 5).</w:t>
      </w:r>
    </w:p>
    <w:p w14:paraId="174D186C" w14:textId="31BA548B" w:rsidR="00A5727F" w:rsidRPr="008073FA" w:rsidRDefault="008073FA" w:rsidP="0067746E">
      <w:pPr>
        <w:spacing w:line="480" w:lineRule="auto"/>
        <w:ind w:firstLine="720"/>
        <w:rPr>
          <w:bCs/>
        </w:rPr>
      </w:pPr>
      <w:r>
        <w:rPr>
          <w:bCs/>
        </w:rPr>
        <w:t xml:space="preserve">Increasing fertilization generally increased </w:t>
      </w:r>
      <w:proofErr w:type="spellStart"/>
      <w:r>
        <w:rPr>
          <w:bCs/>
          <w:i/>
          <w:iCs/>
        </w:rPr>
        <w:t>N</w:t>
      </w:r>
      <w:r>
        <w:rPr>
          <w:bCs/>
          <w:vertAlign w:val="subscript"/>
        </w:rPr>
        <w:t>wp</w:t>
      </w:r>
      <w:proofErr w:type="spellEnd"/>
      <w:r>
        <w:rPr>
          <w:bCs/>
        </w:rPr>
        <w:t xml:space="preserve">, the denominator of </w:t>
      </w:r>
      <w:proofErr w:type="spellStart"/>
      <w:r>
        <w:rPr>
          <w:bCs/>
          <w:i/>
          <w:iCs/>
        </w:rPr>
        <w:t>N</w:t>
      </w:r>
      <w:r>
        <w:rPr>
          <w:bCs/>
          <w:vertAlign w:val="subscript"/>
        </w:rPr>
        <w:t>cost</w:t>
      </w:r>
      <w:proofErr w:type="spellEnd"/>
      <w:r>
        <w:rPr>
          <w:bCs/>
        </w:rPr>
        <w:t xml:space="preserve">, a pattern that was </w:t>
      </w:r>
      <w:r w:rsidR="0067746E">
        <w:rPr>
          <w:bCs/>
        </w:rPr>
        <w:t xml:space="preserve">generally </w:t>
      </w:r>
      <w:r>
        <w:rPr>
          <w:bCs/>
        </w:rPr>
        <w:t xml:space="preserve">stronger in uninoculated pots </w:t>
      </w:r>
      <w:r w:rsidRPr="000E7383">
        <w:rPr>
          <w:bCs/>
        </w:rPr>
        <w:t>(</w:t>
      </w:r>
      <w:r>
        <w:rPr>
          <w:bCs/>
        </w:rPr>
        <w:t>Table 5, inoculation</w:t>
      </w:r>
      <w:r w:rsidR="0067746E">
        <w:rPr>
          <w:bCs/>
        </w:rPr>
        <w:t>-by-</w:t>
      </w:r>
      <w:r>
        <w:rPr>
          <w:bCs/>
        </w:rPr>
        <w:t xml:space="preserve">fertilization interaction; Tukey: p&lt;0.001). </w:t>
      </w:r>
      <w:r w:rsidR="0067746E">
        <w:rPr>
          <w:bCs/>
        </w:rPr>
        <w:t>CO</w:t>
      </w:r>
      <w:r w:rsidR="0067746E">
        <w:rPr>
          <w:bCs/>
          <w:vertAlign w:val="subscript"/>
        </w:rPr>
        <w:t>2</w:t>
      </w:r>
      <w:r w:rsidR="0067746E">
        <w:rPr>
          <w:bCs/>
        </w:rPr>
        <w:t xml:space="preserve"> concentration did not modify the general positive effect of increasing fertilization or the general positive effect of inoculation</w:t>
      </w:r>
      <w:r w:rsidR="0067746E" w:rsidRPr="0067746E">
        <w:rPr>
          <w:bCs/>
        </w:rPr>
        <w:t xml:space="preserve"> </w:t>
      </w:r>
      <w:r w:rsidR="0067746E">
        <w:rPr>
          <w:bCs/>
        </w:rPr>
        <w:t xml:space="preserve">on </w:t>
      </w:r>
      <w:proofErr w:type="spellStart"/>
      <w:r w:rsidR="0067746E">
        <w:rPr>
          <w:bCs/>
          <w:i/>
          <w:iCs/>
        </w:rPr>
        <w:t>N</w:t>
      </w:r>
      <w:r w:rsidR="0067746E">
        <w:rPr>
          <w:bCs/>
          <w:vertAlign w:val="subscript"/>
        </w:rPr>
        <w:t>wp</w:t>
      </w:r>
      <w:proofErr w:type="spellEnd"/>
      <w:r w:rsidR="0067746E">
        <w:rPr>
          <w:bCs/>
        </w:rPr>
        <w:t>, although</w:t>
      </w:r>
      <w:r w:rsidR="0067746E">
        <w:rPr>
          <w:bCs/>
        </w:rPr>
        <w:t xml:space="preserve"> </w:t>
      </w:r>
      <w:proofErr w:type="spellStart"/>
      <w:r w:rsidR="0067746E">
        <w:rPr>
          <w:bCs/>
          <w:i/>
          <w:iCs/>
        </w:rPr>
        <w:t>N</w:t>
      </w:r>
      <w:r w:rsidR="0067746E">
        <w:rPr>
          <w:bCs/>
          <w:vertAlign w:val="subscript"/>
        </w:rPr>
        <w:t>wp</w:t>
      </w:r>
      <w:proofErr w:type="spellEnd"/>
      <w:r w:rsidR="0067746E">
        <w:rPr>
          <w:bCs/>
        </w:rPr>
        <w:t xml:space="preserve"> was generally greater under elevated </w:t>
      </w:r>
      <w:r>
        <w:rPr>
          <w:bCs/>
        </w:rPr>
        <w:t>CO</w:t>
      </w:r>
      <w:r>
        <w:rPr>
          <w:bCs/>
          <w:vertAlign w:val="subscript"/>
        </w:rPr>
        <w:t>2</w:t>
      </w:r>
      <w:r>
        <w:rPr>
          <w:bCs/>
        </w:rPr>
        <w:t xml:space="preserve"> (Table 5).</w:t>
      </w:r>
    </w:p>
    <w:p w14:paraId="0A2A57AF" w14:textId="77777777" w:rsidR="00BA14BF" w:rsidRDefault="00BA14BF" w:rsidP="00C358CC">
      <w:pPr>
        <w:spacing w:line="480" w:lineRule="auto"/>
        <w:rPr>
          <w:bCs/>
        </w:rPr>
      </w:pPr>
    </w:p>
    <w:p w14:paraId="3F9E5DB3" w14:textId="41E1B004" w:rsidR="00664380" w:rsidRPr="000E7383" w:rsidRDefault="00664380" w:rsidP="00C358CC">
      <w:pPr>
        <w:spacing w:line="480" w:lineRule="auto"/>
        <w:rPr>
          <w:bCs/>
          <w:i/>
          <w:iCs/>
        </w:rPr>
      </w:pPr>
      <w:r w:rsidRPr="000E7383">
        <w:rPr>
          <w:bCs/>
          <w:i/>
          <w:iCs/>
        </w:rPr>
        <w:t>Whole plant growth</w:t>
      </w:r>
      <w:r w:rsidR="00515179" w:rsidRPr="000E7383">
        <w:rPr>
          <w:bCs/>
          <w:i/>
          <w:iCs/>
        </w:rPr>
        <w:t xml:space="preserve"> and total leaf area</w:t>
      </w:r>
    </w:p>
    <w:p w14:paraId="4B1BE89A" w14:textId="71740564" w:rsidR="00530F50" w:rsidRDefault="000A41E5" w:rsidP="0067746E">
      <w:pPr>
        <w:spacing w:line="480" w:lineRule="auto"/>
        <w:ind w:firstLine="720"/>
        <w:rPr>
          <w:bCs/>
        </w:rPr>
      </w:pPr>
      <w:r>
        <w:rPr>
          <w:bCs/>
        </w:rPr>
        <w:t xml:space="preserve">Increasing fertilization generally increased total leaf area (Table </w:t>
      </w:r>
      <w:r w:rsidR="00542E86">
        <w:rPr>
          <w:bCs/>
        </w:rPr>
        <w:t>5</w:t>
      </w:r>
      <w:r>
        <w:rPr>
          <w:bCs/>
        </w:rPr>
        <w:t xml:space="preserve">; Fig. </w:t>
      </w:r>
      <w:r w:rsidR="00542E86">
        <w:rPr>
          <w:bCs/>
        </w:rPr>
        <w:t>5</w:t>
      </w:r>
      <w:r>
        <w:rPr>
          <w:bCs/>
        </w:rPr>
        <w:t>B)</w:t>
      </w:r>
      <w:r w:rsidR="00542E86">
        <w:rPr>
          <w:bCs/>
        </w:rPr>
        <w:t xml:space="preserve">, a pattern that was stronger </w:t>
      </w:r>
      <w:r w:rsidR="00530F50">
        <w:rPr>
          <w:bCs/>
        </w:rPr>
        <w:t>in uninoculated pots (Table 5, inoculation-by-fertilization interaction; Tukey: p&lt;0.001)</w:t>
      </w:r>
      <w:r w:rsidR="00530F50">
        <w:rPr>
          <w:bCs/>
        </w:rPr>
        <w:t xml:space="preserve"> and </w:t>
      </w:r>
      <w:r w:rsidR="00542E86">
        <w:rPr>
          <w:bCs/>
        </w:rPr>
        <w:t xml:space="preserve">under elevated </w:t>
      </w:r>
      <w:r>
        <w:rPr>
          <w:bCs/>
        </w:rPr>
        <w:t>CO</w:t>
      </w:r>
      <w:r>
        <w:rPr>
          <w:bCs/>
          <w:vertAlign w:val="subscript"/>
        </w:rPr>
        <w:t>2</w:t>
      </w:r>
      <w:r w:rsidRPr="000E7383">
        <w:rPr>
          <w:bCs/>
        </w:rPr>
        <w:t xml:space="preserve"> </w:t>
      </w:r>
      <w:r>
        <w:rPr>
          <w:bCs/>
        </w:rPr>
        <w:t>(</w:t>
      </w:r>
      <w:r w:rsidR="00542E86">
        <w:rPr>
          <w:bCs/>
        </w:rPr>
        <w:t xml:space="preserve">Table 5, </w:t>
      </w:r>
      <w:r>
        <w:rPr>
          <w:bCs/>
        </w:rPr>
        <w:t>CO</w:t>
      </w:r>
      <w:r>
        <w:rPr>
          <w:bCs/>
          <w:vertAlign w:val="subscript"/>
        </w:rPr>
        <w:t>2</w:t>
      </w:r>
      <w:r w:rsidR="00542E86">
        <w:rPr>
          <w:bCs/>
        </w:rPr>
        <w:t>-by-</w:t>
      </w:r>
      <w:r>
        <w:rPr>
          <w:bCs/>
        </w:rPr>
        <w:t>fertilization interaction; Tukey: p&lt;0.001)</w:t>
      </w:r>
      <w:r w:rsidR="00530F50">
        <w:rPr>
          <w:bCs/>
        </w:rPr>
        <w:t>.</w:t>
      </w:r>
      <w:r>
        <w:rPr>
          <w:bCs/>
        </w:rPr>
        <w:t xml:space="preserve"> </w:t>
      </w:r>
      <w:r w:rsidR="0067746E">
        <w:rPr>
          <w:bCs/>
        </w:rPr>
        <w:t xml:space="preserve">A weak marginal interaction between </w:t>
      </w:r>
      <w:r w:rsidR="0067746E">
        <w:rPr>
          <w:bCs/>
        </w:rPr>
        <w:t>CO</w:t>
      </w:r>
      <w:r w:rsidR="0067746E">
        <w:rPr>
          <w:bCs/>
          <w:vertAlign w:val="subscript"/>
        </w:rPr>
        <w:t>2</w:t>
      </w:r>
      <w:r w:rsidR="0067746E">
        <w:rPr>
          <w:bCs/>
        </w:rPr>
        <w:t xml:space="preserve"> concentration</w:t>
      </w:r>
      <w:r w:rsidR="0067746E">
        <w:rPr>
          <w:bCs/>
        </w:rPr>
        <w:t xml:space="preserve"> and inoculation revealed that the general positive effect of inoculation on total leaf area was slightly greater under elevated CO</w:t>
      </w:r>
      <w:r w:rsidR="0067746E">
        <w:rPr>
          <w:bCs/>
          <w:vertAlign w:val="subscript"/>
        </w:rPr>
        <w:t>2</w:t>
      </w:r>
      <w:r w:rsidR="0067746E">
        <w:rPr>
          <w:bCs/>
        </w:rPr>
        <w:t xml:space="preserve"> (</w:t>
      </w:r>
      <w:r w:rsidR="0067746E">
        <w:rPr>
          <w:bCs/>
        </w:rPr>
        <w:t>42</w:t>
      </w:r>
      <w:r w:rsidR="0067746E">
        <w:rPr>
          <w:bCs/>
        </w:rPr>
        <w:t>% increase; Tukey: p&lt;0.001) than ambient CO</w:t>
      </w:r>
      <w:r w:rsidR="0067746E">
        <w:rPr>
          <w:bCs/>
          <w:vertAlign w:val="subscript"/>
        </w:rPr>
        <w:t>2</w:t>
      </w:r>
      <w:r w:rsidR="0067746E">
        <w:rPr>
          <w:bCs/>
        </w:rPr>
        <w:t xml:space="preserve"> (37</w:t>
      </w:r>
      <w:r w:rsidR="0067746E">
        <w:rPr>
          <w:bCs/>
        </w:rPr>
        <w:t>% increase; Tukey: p</w:t>
      </w:r>
      <w:r w:rsidR="0067746E">
        <w:rPr>
          <w:bCs/>
        </w:rPr>
        <w:t xml:space="preserve">=0.005). Total leaf area was also generally </w:t>
      </w:r>
      <w:r w:rsidR="00376F21">
        <w:rPr>
          <w:bCs/>
        </w:rPr>
        <w:t>stimulated</w:t>
      </w:r>
      <w:r w:rsidR="0067746E">
        <w:rPr>
          <w:bCs/>
        </w:rPr>
        <w:t xml:space="preserve"> under </w:t>
      </w:r>
      <w:r w:rsidR="00542E86">
        <w:rPr>
          <w:bCs/>
        </w:rPr>
        <w:t>elevated CO</w:t>
      </w:r>
      <w:r w:rsidR="00542E86">
        <w:rPr>
          <w:bCs/>
          <w:vertAlign w:val="subscript"/>
        </w:rPr>
        <w:t>2</w:t>
      </w:r>
      <w:r w:rsidR="00542E86">
        <w:rPr>
          <w:bCs/>
        </w:rPr>
        <w:t xml:space="preserve"> (Table 5)</w:t>
      </w:r>
      <w:r w:rsidR="00530F50">
        <w:rPr>
          <w:bCs/>
        </w:rPr>
        <w:t>.</w:t>
      </w:r>
    </w:p>
    <w:p w14:paraId="151C2C20" w14:textId="122863D3" w:rsidR="009E41D6" w:rsidRDefault="000A41E5" w:rsidP="00530F50">
      <w:pPr>
        <w:spacing w:line="480" w:lineRule="auto"/>
        <w:ind w:firstLine="720"/>
        <w:rPr>
          <w:bCs/>
        </w:rPr>
      </w:pPr>
      <w:r>
        <w:rPr>
          <w:bCs/>
        </w:rPr>
        <w:t xml:space="preserve">Increasing fertilization also generally increased total biomass (Table </w:t>
      </w:r>
      <w:r w:rsidR="00376F21">
        <w:rPr>
          <w:bCs/>
        </w:rPr>
        <w:t>5</w:t>
      </w:r>
      <w:r>
        <w:rPr>
          <w:bCs/>
        </w:rPr>
        <w:t xml:space="preserve">; Fig. </w:t>
      </w:r>
      <w:r w:rsidR="00376F21">
        <w:rPr>
          <w:bCs/>
        </w:rPr>
        <w:t>5</w:t>
      </w:r>
      <w:r>
        <w:rPr>
          <w:bCs/>
        </w:rPr>
        <w:t>C), a pattern that was stronger in uninoculated pots (</w:t>
      </w:r>
      <w:r w:rsidR="009E41D6">
        <w:rPr>
          <w:bCs/>
        </w:rPr>
        <w:t xml:space="preserve">Table </w:t>
      </w:r>
      <w:r w:rsidR="00542E86">
        <w:rPr>
          <w:bCs/>
        </w:rPr>
        <w:t>5</w:t>
      </w:r>
      <w:r w:rsidR="009E41D6">
        <w:rPr>
          <w:bCs/>
        </w:rPr>
        <w:t>, inoculation</w:t>
      </w:r>
      <w:r w:rsidR="00542E86">
        <w:rPr>
          <w:bCs/>
        </w:rPr>
        <w:t>-by-</w:t>
      </w:r>
      <w:r w:rsidR="009E41D6">
        <w:rPr>
          <w:bCs/>
        </w:rPr>
        <w:t xml:space="preserve">fertilization interaction; </w:t>
      </w:r>
      <w:r>
        <w:rPr>
          <w:bCs/>
        </w:rPr>
        <w:t>Tukey: p&lt;0.001)</w:t>
      </w:r>
      <w:r w:rsidR="0067746E">
        <w:rPr>
          <w:bCs/>
        </w:rPr>
        <w:t>. CO</w:t>
      </w:r>
      <w:r w:rsidR="0067746E">
        <w:rPr>
          <w:bCs/>
          <w:vertAlign w:val="subscript"/>
        </w:rPr>
        <w:t>2</w:t>
      </w:r>
      <w:r w:rsidR="0067746E">
        <w:rPr>
          <w:bCs/>
        </w:rPr>
        <w:t xml:space="preserve"> concentration did not modify the general positive effect of increasing fertilization</w:t>
      </w:r>
      <w:r w:rsidR="00376F21">
        <w:rPr>
          <w:bCs/>
        </w:rPr>
        <w:t xml:space="preserve"> or inoculation on total biomass, </w:t>
      </w:r>
      <w:r w:rsidR="0067746E">
        <w:rPr>
          <w:bCs/>
        </w:rPr>
        <w:t xml:space="preserve">but total biomass was generally </w:t>
      </w:r>
      <w:r w:rsidR="00376F21">
        <w:rPr>
          <w:bCs/>
        </w:rPr>
        <w:t>stimulated</w:t>
      </w:r>
      <w:r w:rsidR="0067746E">
        <w:rPr>
          <w:bCs/>
        </w:rPr>
        <w:t xml:space="preserve"> under elevated CO</w:t>
      </w:r>
      <w:r w:rsidR="0067746E">
        <w:rPr>
          <w:bCs/>
          <w:vertAlign w:val="subscript"/>
        </w:rPr>
        <w:t>2</w:t>
      </w:r>
      <w:r w:rsidR="0067746E">
        <w:rPr>
          <w:bCs/>
        </w:rPr>
        <w:t xml:space="preserve"> </w:t>
      </w:r>
      <w:r w:rsidR="00542E86">
        <w:rPr>
          <w:bCs/>
        </w:rPr>
        <w:t xml:space="preserve">(Table </w:t>
      </w:r>
      <w:r w:rsidR="00530F50">
        <w:rPr>
          <w:bCs/>
        </w:rPr>
        <w:t>5</w:t>
      </w:r>
      <w:r w:rsidR="00542E86">
        <w:rPr>
          <w:bCs/>
        </w:rPr>
        <w:t>).</w:t>
      </w:r>
    </w:p>
    <w:p w14:paraId="338B8A4C" w14:textId="25BD25DC" w:rsidR="00BA14BF" w:rsidRDefault="00BA14BF" w:rsidP="00BA14BF">
      <w:pPr>
        <w:spacing w:line="480" w:lineRule="auto"/>
        <w:rPr>
          <w:bCs/>
        </w:rPr>
      </w:pPr>
    </w:p>
    <w:p w14:paraId="12A84386" w14:textId="77777777" w:rsidR="00BA14BF" w:rsidRPr="000E7383" w:rsidRDefault="00BA14BF" w:rsidP="00BA14BF">
      <w:pPr>
        <w:spacing w:line="480" w:lineRule="auto"/>
        <w:rPr>
          <w:bCs/>
        </w:rPr>
      </w:pPr>
      <w:r w:rsidRPr="000E7383">
        <w:rPr>
          <w:bCs/>
          <w:i/>
          <w:iCs/>
        </w:rPr>
        <w:t>Nitrogen fixation</w:t>
      </w:r>
    </w:p>
    <w:p w14:paraId="5C333329" w14:textId="70F84309" w:rsidR="00BA14BF" w:rsidRDefault="00BA14BF" w:rsidP="00BA14BF">
      <w:pPr>
        <w:spacing w:line="480" w:lineRule="auto"/>
        <w:ind w:firstLine="720"/>
        <w:rPr>
          <w:bCs/>
        </w:rPr>
      </w:pPr>
      <w:r>
        <w:rPr>
          <w:bCs/>
        </w:rPr>
        <w:t xml:space="preserve">Increasing fertilization generally decreased nodule biomass (Table 6; Fig. </w:t>
      </w:r>
      <w:r w:rsidR="00954F62">
        <w:rPr>
          <w:bCs/>
        </w:rPr>
        <w:t>5D</w:t>
      </w:r>
      <w:r>
        <w:rPr>
          <w:bCs/>
        </w:rPr>
        <w:t>), a pattern that was</w:t>
      </w:r>
      <w:r w:rsidR="00B35183">
        <w:rPr>
          <w:bCs/>
        </w:rPr>
        <w:t xml:space="preserve"> </w:t>
      </w:r>
      <w:r w:rsidR="00661F5E">
        <w:rPr>
          <w:bCs/>
        </w:rPr>
        <w:t>stronger in</w:t>
      </w:r>
      <w:r>
        <w:rPr>
          <w:bCs/>
        </w:rPr>
        <w:t xml:space="preserve"> inoculated pots (Table 6, inoculation-by-fertilization interaction; Tukey: p&lt;0.001) and </w:t>
      </w:r>
      <w:r w:rsidR="00661F5E">
        <w:rPr>
          <w:bCs/>
        </w:rPr>
        <w:t xml:space="preserve">marginally stronger </w:t>
      </w:r>
      <w:r>
        <w:rPr>
          <w:bCs/>
        </w:rPr>
        <w:t xml:space="preserve">under </w:t>
      </w:r>
      <w:r w:rsidRPr="000E7383">
        <w:rPr>
          <w:bCs/>
        </w:rPr>
        <w:t>elevated CO</w:t>
      </w:r>
      <w:r w:rsidRPr="000E7383">
        <w:rPr>
          <w:bCs/>
          <w:vertAlign w:val="subscript"/>
        </w:rPr>
        <w:t>2</w:t>
      </w:r>
      <w:r w:rsidRPr="000E7383">
        <w:rPr>
          <w:bCs/>
        </w:rPr>
        <w:t xml:space="preserve"> (</w:t>
      </w:r>
      <w:r>
        <w:rPr>
          <w:bCs/>
        </w:rPr>
        <w:t>Table 6, CO</w:t>
      </w:r>
      <w:r>
        <w:rPr>
          <w:bCs/>
          <w:vertAlign w:val="subscript"/>
        </w:rPr>
        <w:t>2</w:t>
      </w:r>
      <w:r>
        <w:rPr>
          <w:bCs/>
        </w:rPr>
        <w:t>-by-fertilization interaction</w:t>
      </w:r>
      <w:r w:rsidRPr="000E7383">
        <w:rPr>
          <w:bCs/>
        </w:rPr>
        <w:t>; Tukey: p=0.0</w:t>
      </w:r>
      <w:r w:rsidR="00661F5E">
        <w:rPr>
          <w:bCs/>
        </w:rPr>
        <w:t>71</w:t>
      </w:r>
      <w:r w:rsidRPr="000E7383">
        <w:rPr>
          <w:bCs/>
        </w:rPr>
        <w:t>)</w:t>
      </w:r>
      <w:r>
        <w:rPr>
          <w:bCs/>
        </w:rPr>
        <w:t>.</w:t>
      </w:r>
      <w:r w:rsidR="00C43709">
        <w:rPr>
          <w:bCs/>
        </w:rPr>
        <w:t xml:space="preserve"> CO</w:t>
      </w:r>
      <w:r w:rsidR="00C43709">
        <w:rPr>
          <w:bCs/>
          <w:vertAlign w:val="subscript"/>
        </w:rPr>
        <w:t>2</w:t>
      </w:r>
      <w:r w:rsidR="00C43709">
        <w:rPr>
          <w:bCs/>
        </w:rPr>
        <w:t xml:space="preserve"> concentration did not modify the general positive effect of inoculation on nodule biomass, but nodule biomass was</w:t>
      </w:r>
      <w:r>
        <w:rPr>
          <w:bCs/>
        </w:rPr>
        <w:t xml:space="preserve"> generally </w:t>
      </w:r>
      <w:r w:rsidR="00376F21">
        <w:rPr>
          <w:bCs/>
        </w:rPr>
        <w:t>greater</w:t>
      </w:r>
      <w:r>
        <w:rPr>
          <w:bCs/>
        </w:rPr>
        <w:t xml:space="preserve"> under elevated</w:t>
      </w:r>
      <w:r w:rsidR="00661F5E" w:rsidRPr="00661F5E">
        <w:rPr>
          <w:bCs/>
        </w:rPr>
        <w:t xml:space="preserve"> </w:t>
      </w:r>
      <w:r w:rsidR="00661F5E" w:rsidRPr="000E7383">
        <w:rPr>
          <w:bCs/>
        </w:rPr>
        <w:t>CO</w:t>
      </w:r>
      <w:r w:rsidR="00661F5E" w:rsidRPr="000E7383">
        <w:rPr>
          <w:bCs/>
          <w:vertAlign w:val="subscript"/>
        </w:rPr>
        <w:t>2</w:t>
      </w:r>
      <w:r>
        <w:rPr>
          <w:bCs/>
        </w:rPr>
        <w:t xml:space="preserve"> (Table 6)</w:t>
      </w:r>
      <w:r w:rsidR="00376F21">
        <w:rPr>
          <w:bCs/>
        </w:rPr>
        <w:t>.</w:t>
      </w:r>
    </w:p>
    <w:p w14:paraId="096F850F" w14:textId="781D4883" w:rsidR="00DA1161" w:rsidRPr="00DA1161" w:rsidRDefault="00DA1161" w:rsidP="00661F5E">
      <w:pPr>
        <w:spacing w:line="480" w:lineRule="auto"/>
        <w:ind w:firstLine="720"/>
        <w:rPr>
          <w:bCs/>
        </w:rPr>
      </w:pPr>
      <w:r>
        <w:rPr>
          <w:bCs/>
        </w:rPr>
        <w:t>Increasing fertilization generally decreased nodule biomass: root biomass</w:t>
      </w:r>
      <w:r w:rsidR="00954F62">
        <w:rPr>
          <w:bCs/>
        </w:rPr>
        <w:t xml:space="preserve">, </w:t>
      </w:r>
      <w:r>
        <w:rPr>
          <w:bCs/>
        </w:rPr>
        <w:t>a pattern that was only apparent in inoculated pots (Table 6</w:t>
      </w:r>
      <w:r w:rsidR="00954F62">
        <w:rPr>
          <w:bCs/>
        </w:rPr>
        <w:t>,</w:t>
      </w:r>
      <w:r>
        <w:rPr>
          <w:bCs/>
        </w:rPr>
        <w:t xml:space="preserve"> inoculation-by-fertilization interaction; Tukey: </w:t>
      </w:r>
      <w:r>
        <w:rPr>
          <w:bCs/>
        </w:rPr>
        <w:lastRenderedPageBreak/>
        <w:t>p&lt;0.001</w:t>
      </w:r>
      <w:r w:rsidR="00954F62">
        <w:rPr>
          <w:bCs/>
        </w:rPr>
        <w:t>; Fig. 5E</w:t>
      </w:r>
      <w:r>
        <w:rPr>
          <w:bCs/>
        </w:rPr>
        <w:t>). CO</w:t>
      </w:r>
      <w:r>
        <w:rPr>
          <w:bCs/>
          <w:vertAlign w:val="subscript"/>
        </w:rPr>
        <w:t>2</w:t>
      </w:r>
      <w:r>
        <w:rPr>
          <w:bCs/>
        </w:rPr>
        <w:t xml:space="preserve"> concentration did not modify the general positive effect of increasing fertilization</w:t>
      </w:r>
      <w:r w:rsidR="00661F5E">
        <w:rPr>
          <w:bCs/>
        </w:rPr>
        <w:t>, nor was there any general effect of CO</w:t>
      </w:r>
      <w:r w:rsidR="00661F5E">
        <w:rPr>
          <w:bCs/>
          <w:vertAlign w:val="subscript"/>
        </w:rPr>
        <w:t>2</w:t>
      </w:r>
      <w:r w:rsidR="00661F5E">
        <w:rPr>
          <w:bCs/>
        </w:rPr>
        <w:t xml:space="preserve"> concentration on nodule biomass: root biomass (Table 6)</w:t>
      </w:r>
      <w:r>
        <w:rPr>
          <w:bCs/>
        </w:rPr>
        <w:t xml:space="preserve">. An interaction between </w:t>
      </w:r>
      <w:r>
        <w:rPr>
          <w:bCs/>
        </w:rPr>
        <w:t>CO</w:t>
      </w:r>
      <w:r>
        <w:rPr>
          <w:bCs/>
          <w:vertAlign w:val="subscript"/>
        </w:rPr>
        <w:t>2</w:t>
      </w:r>
      <w:r>
        <w:rPr>
          <w:bCs/>
        </w:rPr>
        <w:t xml:space="preserve"> concentration</w:t>
      </w:r>
      <w:r>
        <w:rPr>
          <w:bCs/>
        </w:rPr>
        <w:t xml:space="preserve"> and inoculation </w:t>
      </w:r>
      <w:r>
        <w:rPr>
          <w:bCs/>
        </w:rPr>
        <w:t>revealed that the general positive effect of inoculation on root nodule biomass: root biomass was</w:t>
      </w:r>
      <w:r w:rsidR="00661F5E">
        <w:rPr>
          <w:bCs/>
        </w:rPr>
        <w:t xml:space="preserve"> an</w:t>
      </w:r>
      <w:r>
        <w:rPr>
          <w:bCs/>
        </w:rPr>
        <w:t xml:space="preserve"> order of magnitude greater under ambient CO</w:t>
      </w:r>
      <w:r>
        <w:rPr>
          <w:bCs/>
          <w:vertAlign w:val="subscript"/>
        </w:rPr>
        <w:t>2</w:t>
      </w:r>
      <w:r>
        <w:rPr>
          <w:bCs/>
        </w:rPr>
        <w:t xml:space="preserve"> (</w:t>
      </w:r>
      <w:r w:rsidR="00661F5E">
        <w:rPr>
          <w:bCs/>
        </w:rPr>
        <w:t>3174</w:t>
      </w:r>
      <w:r>
        <w:rPr>
          <w:bCs/>
        </w:rPr>
        <w:t>% increase; Tukey: p&lt;0.001) than under elevated CO</w:t>
      </w:r>
      <w:r>
        <w:rPr>
          <w:bCs/>
          <w:vertAlign w:val="subscript"/>
        </w:rPr>
        <w:t>2</w:t>
      </w:r>
      <w:r>
        <w:rPr>
          <w:bCs/>
        </w:rPr>
        <w:t xml:space="preserve"> (</w:t>
      </w:r>
      <w:r w:rsidR="00661F5E">
        <w:rPr>
          <w:bCs/>
        </w:rPr>
        <w:t>465</w:t>
      </w:r>
      <w:r>
        <w:rPr>
          <w:bCs/>
        </w:rPr>
        <w:t>% increase; Tukey: p&lt;0.001).</w:t>
      </w:r>
    </w:p>
    <w:p w14:paraId="40843C3F" w14:textId="6622CD52" w:rsidR="0005043C" w:rsidRDefault="00BA14BF" w:rsidP="00B35183">
      <w:pPr>
        <w:spacing w:line="48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6B843FCB" w14:textId="77777777" w:rsidR="00325067" w:rsidRDefault="00325067" w:rsidP="00C358CC">
      <w:pPr>
        <w:spacing w:line="480" w:lineRule="auto"/>
        <w:rPr>
          <w:b/>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C358CC">
      <w:pPr>
        <w:spacing w:line="48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D6CA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D6CA5">
            <w:pPr>
              <w:rPr>
                <w:b/>
                <w:bCs/>
                <w:color w:val="000000"/>
              </w:rPr>
            </w:pPr>
            <w:r w:rsidRPr="00A075E5">
              <w:rPr>
                <w:b/>
                <w:bCs/>
                <w:color w:val="000000"/>
              </w:rPr>
              <w:t xml:space="preserve">Belowground carbon </w:t>
            </w:r>
          </w:p>
          <w:p w14:paraId="722FA8FC" w14:textId="15503937" w:rsidR="00A075E5" w:rsidRPr="0062409B" w:rsidRDefault="00122B78" w:rsidP="00CD6CA5">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D6CA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rsidP="00CD6CA5">
            <w:pPr>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3A66AF"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3A66AF" w:rsidRPr="00A075E5" w:rsidRDefault="003A66AF" w:rsidP="003A66AF">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3A66AF" w:rsidRPr="00A075E5" w:rsidRDefault="003A66AF" w:rsidP="003A66AF">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655610A1" w:rsidR="003A66AF" w:rsidRPr="003A66AF" w:rsidRDefault="003A66AF" w:rsidP="003A66AF">
            <w:pPr>
              <w:spacing w:line="276" w:lineRule="auto"/>
              <w:jc w:val="right"/>
              <w:rPr>
                <w:color w:val="000000"/>
                <w:vertAlign w:val="superscript"/>
              </w:rPr>
            </w:pPr>
            <w:r w:rsidRPr="003A66AF">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3B57443" w:rsidR="003A66AF" w:rsidRPr="003A66AF" w:rsidRDefault="003A66AF" w:rsidP="003A66AF">
            <w:pPr>
              <w:spacing w:line="276" w:lineRule="auto"/>
              <w:jc w:val="right"/>
              <w:rPr>
                <w:color w:val="000000"/>
              </w:rPr>
            </w:pPr>
            <w:r w:rsidRPr="003A66AF">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3FB573CB" w:rsidR="003A66AF" w:rsidRPr="003A66AF" w:rsidRDefault="003A66AF" w:rsidP="003A66AF">
            <w:pPr>
              <w:spacing w:line="276" w:lineRule="auto"/>
              <w:jc w:val="right"/>
              <w:rPr>
                <w:color w:val="000000"/>
              </w:rPr>
            </w:pPr>
            <w:r w:rsidRPr="003A66AF">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3A66AF" w:rsidRPr="0032204D" w:rsidRDefault="003A66AF" w:rsidP="003A66AF">
            <w:pPr>
              <w:spacing w:line="276" w:lineRule="auto"/>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3A66AF" w:rsidRPr="0032204D" w:rsidRDefault="003A66AF" w:rsidP="003A66AF">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3A66AF" w:rsidRPr="0032204D" w:rsidRDefault="003A66AF" w:rsidP="003A66AF">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9174515" w:rsidR="003A66AF" w:rsidRPr="00461D5E" w:rsidRDefault="003A66AF" w:rsidP="003A66AF">
            <w:pPr>
              <w:spacing w:line="276" w:lineRule="auto"/>
              <w:jc w:val="right"/>
              <w:rPr>
                <w:color w:val="000000"/>
              </w:rPr>
            </w:pPr>
            <w:r w:rsidRPr="00461D5E">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16F6D735" w:rsidR="003A66AF" w:rsidRPr="00461D5E" w:rsidRDefault="003A66AF" w:rsidP="003A66AF">
            <w:pPr>
              <w:spacing w:line="276" w:lineRule="auto"/>
              <w:jc w:val="right"/>
              <w:rPr>
                <w:color w:val="000000"/>
              </w:rPr>
            </w:pPr>
            <w:r w:rsidRPr="00461D5E">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030F31B" w:rsidR="003A66AF" w:rsidRPr="00461D5E" w:rsidRDefault="003A66AF" w:rsidP="003A66AF">
            <w:pPr>
              <w:spacing w:line="276" w:lineRule="auto"/>
              <w:jc w:val="right"/>
              <w:rPr>
                <w:color w:val="000000"/>
              </w:rPr>
            </w:pPr>
            <w:r w:rsidRPr="00461D5E">
              <w:rPr>
                <w:color w:val="000000"/>
              </w:rPr>
              <w:t>-</w:t>
            </w:r>
          </w:p>
        </w:tc>
      </w:tr>
      <w:tr w:rsidR="003A66AF"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3A66AF" w:rsidRPr="00A075E5" w:rsidRDefault="003A66AF" w:rsidP="003A66AF">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307FF0C2" w:rsidR="003A66AF" w:rsidRPr="003A66AF" w:rsidRDefault="003A66AF" w:rsidP="003A66AF">
            <w:pPr>
              <w:spacing w:line="276" w:lineRule="auto"/>
              <w:jc w:val="right"/>
              <w:rPr>
                <w:color w:val="000000"/>
              </w:rPr>
            </w:pPr>
            <w:r w:rsidRPr="003A66AF">
              <w:rPr>
                <w:color w:val="000000"/>
              </w:rPr>
              <w:t>4.40E-02</w:t>
            </w:r>
          </w:p>
        </w:tc>
        <w:tc>
          <w:tcPr>
            <w:tcW w:w="1026" w:type="dxa"/>
            <w:tcBorders>
              <w:top w:val="nil"/>
              <w:left w:val="nil"/>
              <w:bottom w:val="nil"/>
              <w:right w:val="nil"/>
            </w:tcBorders>
            <w:shd w:val="clear" w:color="auto" w:fill="auto"/>
            <w:noWrap/>
            <w:vAlign w:val="bottom"/>
            <w:hideMark/>
          </w:tcPr>
          <w:p w14:paraId="5E9A5293" w14:textId="48615F3B" w:rsidR="003A66AF" w:rsidRPr="003A66AF" w:rsidRDefault="003A66AF" w:rsidP="003A66AF">
            <w:pPr>
              <w:spacing w:line="276" w:lineRule="auto"/>
              <w:jc w:val="right"/>
              <w:rPr>
                <w:color w:val="000000"/>
              </w:rPr>
            </w:pPr>
            <w:r w:rsidRPr="003A66AF">
              <w:rPr>
                <w:color w:val="000000"/>
              </w:rPr>
              <w:t>71.167</w:t>
            </w:r>
          </w:p>
        </w:tc>
        <w:tc>
          <w:tcPr>
            <w:tcW w:w="953" w:type="dxa"/>
            <w:tcBorders>
              <w:top w:val="nil"/>
              <w:left w:val="nil"/>
              <w:bottom w:val="nil"/>
              <w:right w:val="nil"/>
            </w:tcBorders>
            <w:shd w:val="clear" w:color="auto" w:fill="auto"/>
            <w:noWrap/>
            <w:vAlign w:val="bottom"/>
            <w:hideMark/>
          </w:tcPr>
          <w:p w14:paraId="615EAB04" w14:textId="42EF11F0"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3A66AF" w:rsidRPr="0032204D" w:rsidRDefault="003A66AF" w:rsidP="003A66AF">
            <w:pPr>
              <w:spacing w:line="276" w:lineRule="auto"/>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3A66AF" w:rsidRPr="0032204D" w:rsidRDefault="003A66AF" w:rsidP="003A66AF">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3A66AF" w:rsidRPr="0032204D" w:rsidRDefault="003A66AF" w:rsidP="003A66AF">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37B83E04" w:rsidR="003A66AF" w:rsidRPr="00461D5E" w:rsidRDefault="003A66AF" w:rsidP="003A66AF">
            <w:pPr>
              <w:spacing w:line="276" w:lineRule="auto"/>
              <w:jc w:val="right"/>
              <w:rPr>
                <w:color w:val="000000"/>
              </w:rPr>
            </w:pPr>
            <w:r w:rsidRPr="00461D5E">
              <w:rPr>
                <w:color w:val="000000"/>
              </w:rPr>
              <w:t>2.63E-01</w:t>
            </w:r>
          </w:p>
        </w:tc>
        <w:tc>
          <w:tcPr>
            <w:tcW w:w="1112" w:type="dxa"/>
            <w:tcBorders>
              <w:top w:val="nil"/>
              <w:left w:val="nil"/>
              <w:bottom w:val="nil"/>
              <w:right w:val="nil"/>
            </w:tcBorders>
            <w:shd w:val="clear" w:color="auto" w:fill="auto"/>
            <w:noWrap/>
            <w:vAlign w:val="bottom"/>
            <w:hideMark/>
          </w:tcPr>
          <w:p w14:paraId="50B33CAF" w14:textId="7181F1B2" w:rsidR="003A66AF" w:rsidRPr="00461D5E" w:rsidRDefault="003A66AF" w:rsidP="003A66AF">
            <w:pPr>
              <w:spacing w:line="276" w:lineRule="auto"/>
              <w:jc w:val="right"/>
              <w:rPr>
                <w:color w:val="000000"/>
              </w:rPr>
            </w:pPr>
            <w:r w:rsidRPr="00461D5E">
              <w:rPr>
                <w:color w:val="000000"/>
              </w:rPr>
              <w:t>9.381</w:t>
            </w:r>
          </w:p>
        </w:tc>
        <w:tc>
          <w:tcPr>
            <w:tcW w:w="1052" w:type="dxa"/>
            <w:tcBorders>
              <w:top w:val="nil"/>
              <w:left w:val="nil"/>
              <w:bottom w:val="nil"/>
              <w:right w:val="nil"/>
            </w:tcBorders>
            <w:shd w:val="clear" w:color="auto" w:fill="auto"/>
            <w:noWrap/>
            <w:vAlign w:val="bottom"/>
            <w:hideMark/>
          </w:tcPr>
          <w:p w14:paraId="072BE0EA" w14:textId="3929CA5D" w:rsidR="003A66AF" w:rsidRPr="00461D5E" w:rsidRDefault="003A66AF" w:rsidP="003A66AF">
            <w:pPr>
              <w:spacing w:line="276" w:lineRule="auto"/>
              <w:jc w:val="right"/>
              <w:rPr>
                <w:b/>
                <w:bCs/>
                <w:color w:val="000000"/>
              </w:rPr>
            </w:pPr>
            <w:r w:rsidRPr="00461D5E">
              <w:rPr>
                <w:b/>
                <w:bCs/>
                <w:color w:val="000000"/>
              </w:rPr>
              <w:t>0.002</w:t>
            </w:r>
          </w:p>
        </w:tc>
      </w:tr>
      <w:tr w:rsidR="003A66AF"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3A66AF" w:rsidRPr="00A075E5" w:rsidRDefault="003A66AF" w:rsidP="003A66AF">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7730C2CA" w:rsidR="003A66AF" w:rsidRPr="003A66AF" w:rsidRDefault="003A66AF" w:rsidP="003A66AF">
            <w:pPr>
              <w:spacing w:line="276" w:lineRule="auto"/>
              <w:jc w:val="right"/>
              <w:rPr>
                <w:color w:val="000000"/>
              </w:rPr>
            </w:pPr>
            <w:r w:rsidRPr="003A66AF">
              <w:rPr>
                <w:color w:val="000000"/>
              </w:rPr>
              <w:t>2.40E-01</w:t>
            </w:r>
          </w:p>
        </w:tc>
        <w:tc>
          <w:tcPr>
            <w:tcW w:w="1026" w:type="dxa"/>
            <w:tcBorders>
              <w:top w:val="nil"/>
              <w:left w:val="nil"/>
              <w:bottom w:val="nil"/>
              <w:right w:val="nil"/>
            </w:tcBorders>
            <w:shd w:val="clear" w:color="auto" w:fill="auto"/>
            <w:noWrap/>
            <w:vAlign w:val="bottom"/>
            <w:hideMark/>
          </w:tcPr>
          <w:p w14:paraId="2514DC45" w14:textId="377F1BF8" w:rsidR="003A66AF" w:rsidRPr="003A66AF" w:rsidRDefault="003A66AF" w:rsidP="003A66AF">
            <w:pPr>
              <w:spacing w:line="276" w:lineRule="auto"/>
              <w:jc w:val="right"/>
              <w:rPr>
                <w:color w:val="000000"/>
              </w:rPr>
            </w:pPr>
            <w:r w:rsidRPr="003A66AF">
              <w:rPr>
                <w:color w:val="000000"/>
              </w:rPr>
              <w:t>72.44</w:t>
            </w:r>
          </w:p>
        </w:tc>
        <w:tc>
          <w:tcPr>
            <w:tcW w:w="953" w:type="dxa"/>
            <w:tcBorders>
              <w:top w:val="nil"/>
              <w:left w:val="nil"/>
              <w:bottom w:val="nil"/>
              <w:right w:val="nil"/>
            </w:tcBorders>
            <w:shd w:val="clear" w:color="auto" w:fill="auto"/>
            <w:noWrap/>
            <w:vAlign w:val="bottom"/>
            <w:hideMark/>
          </w:tcPr>
          <w:p w14:paraId="2C52FCB0" w14:textId="755E2574"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3A66AF" w:rsidRPr="0032204D" w:rsidRDefault="003A66AF" w:rsidP="003A66AF">
            <w:pPr>
              <w:spacing w:line="276" w:lineRule="auto"/>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3A66AF" w:rsidRPr="0032204D" w:rsidRDefault="003A66AF" w:rsidP="003A66AF">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3A66AF" w:rsidRPr="0032204D" w:rsidRDefault="003A66AF" w:rsidP="003A66AF">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BB0B873" w:rsidR="003A66AF" w:rsidRPr="00461D5E" w:rsidRDefault="003A66AF" w:rsidP="003A66AF">
            <w:pPr>
              <w:spacing w:line="276" w:lineRule="auto"/>
              <w:jc w:val="right"/>
              <w:rPr>
                <w:color w:val="000000"/>
              </w:rPr>
            </w:pPr>
            <w:r w:rsidRPr="00461D5E">
              <w:rPr>
                <w:color w:val="000000"/>
              </w:rPr>
              <w:t>-1.61E+00</w:t>
            </w:r>
          </w:p>
        </w:tc>
        <w:tc>
          <w:tcPr>
            <w:tcW w:w="1112" w:type="dxa"/>
            <w:tcBorders>
              <w:top w:val="nil"/>
              <w:left w:val="nil"/>
              <w:bottom w:val="nil"/>
              <w:right w:val="nil"/>
            </w:tcBorders>
            <w:shd w:val="clear" w:color="auto" w:fill="auto"/>
            <w:noWrap/>
            <w:vAlign w:val="bottom"/>
            <w:hideMark/>
          </w:tcPr>
          <w:p w14:paraId="6173B604" w14:textId="29417E26" w:rsidR="003A66AF" w:rsidRPr="00461D5E" w:rsidRDefault="003A66AF" w:rsidP="003A66AF">
            <w:pPr>
              <w:spacing w:line="276" w:lineRule="auto"/>
              <w:jc w:val="right"/>
              <w:rPr>
                <w:color w:val="000000"/>
              </w:rPr>
            </w:pPr>
            <w:r w:rsidRPr="00461D5E">
              <w:rPr>
                <w:color w:val="000000"/>
              </w:rPr>
              <w:t>141.604</w:t>
            </w:r>
          </w:p>
        </w:tc>
        <w:tc>
          <w:tcPr>
            <w:tcW w:w="1052" w:type="dxa"/>
            <w:tcBorders>
              <w:top w:val="nil"/>
              <w:left w:val="nil"/>
              <w:bottom w:val="nil"/>
              <w:right w:val="nil"/>
            </w:tcBorders>
            <w:shd w:val="clear" w:color="auto" w:fill="auto"/>
            <w:noWrap/>
            <w:vAlign w:val="bottom"/>
            <w:hideMark/>
          </w:tcPr>
          <w:p w14:paraId="2F1A987D" w14:textId="722C9627" w:rsidR="003A66AF" w:rsidRPr="00461D5E" w:rsidRDefault="003A66AF" w:rsidP="003A66AF">
            <w:pPr>
              <w:spacing w:line="276" w:lineRule="auto"/>
              <w:jc w:val="right"/>
              <w:rPr>
                <w:b/>
                <w:bCs/>
                <w:color w:val="000000"/>
              </w:rPr>
            </w:pPr>
            <w:r w:rsidRPr="00461D5E">
              <w:rPr>
                <w:b/>
                <w:bCs/>
                <w:color w:val="000000"/>
              </w:rPr>
              <w:t>&lt;0.001</w:t>
            </w:r>
          </w:p>
        </w:tc>
      </w:tr>
      <w:tr w:rsidR="003A66AF"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3A66AF" w:rsidRPr="00A075E5" w:rsidRDefault="003A66AF" w:rsidP="003A66AF">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39509B23" w:rsidR="003A66AF" w:rsidRPr="003A66AF" w:rsidRDefault="003A66AF" w:rsidP="003A66AF">
            <w:pPr>
              <w:spacing w:line="276" w:lineRule="auto"/>
              <w:jc w:val="right"/>
              <w:rPr>
                <w:color w:val="000000"/>
              </w:rPr>
            </w:pPr>
            <w:r w:rsidRPr="003A66AF">
              <w:rPr>
                <w:color w:val="000000"/>
              </w:rPr>
              <w:t>-8.42E-04</w:t>
            </w:r>
          </w:p>
        </w:tc>
        <w:tc>
          <w:tcPr>
            <w:tcW w:w="1026" w:type="dxa"/>
            <w:tcBorders>
              <w:top w:val="nil"/>
              <w:left w:val="nil"/>
              <w:bottom w:val="nil"/>
              <w:right w:val="nil"/>
            </w:tcBorders>
            <w:shd w:val="clear" w:color="auto" w:fill="auto"/>
            <w:noWrap/>
            <w:vAlign w:val="bottom"/>
            <w:hideMark/>
          </w:tcPr>
          <w:p w14:paraId="6DFAA274" w14:textId="44404F53" w:rsidR="003A66AF" w:rsidRPr="003A66AF" w:rsidRDefault="003A66AF" w:rsidP="003A66AF">
            <w:pPr>
              <w:spacing w:line="276" w:lineRule="auto"/>
              <w:jc w:val="right"/>
              <w:rPr>
                <w:color w:val="000000"/>
              </w:rPr>
            </w:pPr>
            <w:r w:rsidRPr="003A66AF">
              <w:rPr>
                <w:color w:val="000000"/>
              </w:rPr>
              <w:t>73.058</w:t>
            </w:r>
          </w:p>
        </w:tc>
        <w:tc>
          <w:tcPr>
            <w:tcW w:w="953" w:type="dxa"/>
            <w:tcBorders>
              <w:top w:val="nil"/>
              <w:left w:val="nil"/>
              <w:bottom w:val="nil"/>
              <w:right w:val="nil"/>
            </w:tcBorders>
            <w:shd w:val="clear" w:color="auto" w:fill="auto"/>
            <w:noWrap/>
            <w:vAlign w:val="bottom"/>
            <w:hideMark/>
          </w:tcPr>
          <w:p w14:paraId="43373766" w14:textId="34A7DDDA"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3A66AF" w:rsidRPr="0032204D" w:rsidRDefault="003A66AF" w:rsidP="003A66AF">
            <w:pPr>
              <w:spacing w:line="276" w:lineRule="auto"/>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3A66AF" w:rsidRPr="0032204D" w:rsidRDefault="003A66AF" w:rsidP="003A66AF">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3A66AF" w:rsidRPr="0032204D" w:rsidRDefault="003A66AF" w:rsidP="003A66AF">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675AFAD" w:rsidR="003A66AF" w:rsidRPr="00461D5E" w:rsidRDefault="003A66AF" w:rsidP="003A66AF">
            <w:pPr>
              <w:spacing w:line="276" w:lineRule="auto"/>
              <w:jc w:val="right"/>
              <w:rPr>
                <w:color w:val="000000"/>
              </w:rPr>
            </w:pPr>
            <w:r w:rsidRPr="00461D5E">
              <w:rPr>
                <w:color w:val="000000"/>
              </w:rPr>
              <w:t>2.01E-03</w:t>
            </w:r>
          </w:p>
        </w:tc>
        <w:tc>
          <w:tcPr>
            <w:tcW w:w="1112" w:type="dxa"/>
            <w:tcBorders>
              <w:top w:val="nil"/>
              <w:left w:val="nil"/>
              <w:bottom w:val="nil"/>
              <w:right w:val="nil"/>
            </w:tcBorders>
            <w:shd w:val="clear" w:color="auto" w:fill="auto"/>
            <w:noWrap/>
            <w:vAlign w:val="bottom"/>
            <w:hideMark/>
          </w:tcPr>
          <w:p w14:paraId="5FE30A04" w14:textId="6E96ADFA" w:rsidR="003A66AF" w:rsidRPr="00461D5E" w:rsidRDefault="003A66AF" w:rsidP="003A66AF">
            <w:pPr>
              <w:spacing w:line="276" w:lineRule="auto"/>
              <w:jc w:val="right"/>
              <w:rPr>
                <w:color w:val="000000"/>
              </w:rPr>
            </w:pPr>
            <w:r w:rsidRPr="00461D5E">
              <w:rPr>
                <w:color w:val="000000"/>
              </w:rPr>
              <w:t>310.885</w:t>
            </w:r>
          </w:p>
        </w:tc>
        <w:tc>
          <w:tcPr>
            <w:tcW w:w="1052" w:type="dxa"/>
            <w:tcBorders>
              <w:top w:val="nil"/>
              <w:left w:val="nil"/>
              <w:bottom w:val="nil"/>
              <w:right w:val="nil"/>
            </w:tcBorders>
            <w:shd w:val="clear" w:color="auto" w:fill="auto"/>
            <w:noWrap/>
            <w:vAlign w:val="bottom"/>
            <w:hideMark/>
          </w:tcPr>
          <w:p w14:paraId="240425A1" w14:textId="1FB7A07B" w:rsidR="003A66AF" w:rsidRPr="00461D5E" w:rsidRDefault="003A66AF" w:rsidP="003A66AF">
            <w:pPr>
              <w:spacing w:line="276" w:lineRule="auto"/>
              <w:jc w:val="right"/>
              <w:rPr>
                <w:b/>
                <w:bCs/>
                <w:color w:val="000000"/>
              </w:rPr>
            </w:pPr>
            <w:r w:rsidRPr="00461D5E">
              <w:rPr>
                <w:b/>
                <w:bCs/>
                <w:color w:val="000000"/>
              </w:rPr>
              <w:t>&lt;0.001</w:t>
            </w:r>
          </w:p>
        </w:tc>
      </w:tr>
      <w:tr w:rsidR="003A66AF"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3A66AF" w:rsidRPr="00A075E5" w:rsidRDefault="003A66AF" w:rsidP="003A66AF">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6675F37D" w:rsidR="003A66AF" w:rsidRPr="003A66AF" w:rsidRDefault="003A66AF" w:rsidP="003A66AF">
            <w:pPr>
              <w:spacing w:line="276" w:lineRule="auto"/>
              <w:jc w:val="right"/>
              <w:rPr>
                <w:color w:val="000000"/>
              </w:rPr>
            </w:pPr>
            <w:r w:rsidRPr="003A66AF">
              <w:rPr>
                <w:color w:val="000000"/>
              </w:rPr>
              <w:t>6.63E-01</w:t>
            </w:r>
          </w:p>
        </w:tc>
        <w:tc>
          <w:tcPr>
            <w:tcW w:w="1026" w:type="dxa"/>
            <w:tcBorders>
              <w:top w:val="nil"/>
              <w:left w:val="nil"/>
              <w:bottom w:val="nil"/>
              <w:right w:val="nil"/>
            </w:tcBorders>
            <w:shd w:val="clear" w:color="auto" w:fill="auto"/>
            <w:noWrap/>
            <w:vAlign w:val="bottom"/>
            <w:hideMark/>
          </w:tcPr>
          <w:p w14:paraId="5FD5B90A" w14:textId="7E61DEDC" w:rsidR="003A66AF" w:rsidRPr="003A66AF" w:rsidRDefault="003A66AF" w:rsidP="003A66AF">
            <w:pPr>
              <w:spacing w:line="276" w:lineRule="auto"/>
              <w:jc w:val="right"/>
              <w:rPr>
                <w:color w:val="000000"/>
              </w:rPr>
            </w:pPr>
            <w:r w:rsidRPr="003A66AF">
              <w:rPr>
                <w:color w:val="000000"/>
              </w:rPr>
              <w:t>30.209</w:t>
            </w:r>
          </w:p>
        </w:tc>
        <w:tc>
          <w:tcPr>
            <w:tcW w:w="953" w:type="dxa"/>
            <w:tcBorders>
              <w:top w:val="nil"/>
              <w:left w:val="nil"/>
              <w:bottom w:val="nil"/>
              <w:right w:val="nil"/>
            </w:tcBorders>
            <w:shd w:val="clear" w:color="auto" w:fill="auto"/>
            <w:noWrap/>
            <w:vAlign w:val="bottom"/>
            <w:hideMark/>
          </w:tcPr>
          <w:p w14:paraId="2528AE3E" w14:textId="6BD07DAE"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3A66AF" w:rsidRPr="0032204D" w:rsidRDefault="003A66AF" w:rsidP="003A66AF">
            <w:pPr>
              <w:spacing w:line="276" w:lineRule="auto"/>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3A66AF" w:rsidRPr="0032204D" w:rsidRDefault="003A66AF" w:rsidP="003A66AF">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3A66AF" w:rsidRPr="0032204D" w:rsidRDefault="003A66AF" w:rsidP="003A66AF">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71B45746" w:rsidR="003A66AF" w:rsidRPr="00461D5E" w:rsidRDefault="003A66AF" w:rsidP="003A66AF">
            <w:pPr>
              <w:spacing w:line="276" w:lineRule="auto"/>
              <w:jc w:val="right"/>
              <w:rPr>
                <w:color w:val="000000"/>
              </w:rPr>
            </w:pPr>
            <w:r w:rsidRPr="00461D5E">
              <w:rPr>
                <w:color w:val="000000"/>
              </w:rPr>
              <w:t>-9.78E-02</w:t>
            </w:r>
          </w:p>
        </w:tc>
        <w:tc>
          <w:tcPr>
            <w:tcW w:w="1112" w:type="dxa"/>
            <w:tcBorders>
              <w:top w:val="nil"/>
              <w:left w:val="nil"/>
              <w:bottom w:val="nil"/>
              <w:right w:val="nil"/>
            </w:tcBorders>
            <w:shd w:val="clear" w:color="auto" w:fill="auto"/>
            <w:noWrap/>
            <w:vAlign w:val="bottom"/>
            <w:hideMark/>
          </w:tcPr>
          <w:p w14:paraId="0525875C" w14:textId="1A6845E7" w:rsidR="003A66AF" w:rsidRPr="00461D5E" w:rsidRDefault="003A66AF" w:rsidP="003A66AF">
            <w:pPr>
              <w:spacing w:line="276" w:lineRule="auto"/>
              <w:jc w:val="right"/>
              <w:rPr>
                <w:color w:val="000000"/>
              </w:rPr>
            </w:pPr>
            <w:r w:rsidRPr="00461D5E">
              <w:rPr>
                <w:color w:val="000000"/>
              </w:rPr>
              <w:t>0.09</w:t>
            </w:r>
            <w:r>
              <w:rPr>
                <w:color w:val="000000"/>
              </w:rPr>
              <w:t>0</w:t>
            </w:r>
          </w:p>
        </w:tc>
        <w:tc>
          <w:tcPr>
            <w:tcW w:w="1052" w:type="dxa"/>
            <w:tcBorders>
              <w:top w:val="nil"/>
              <w:left w:val="nil"/>
              <w:bottom w:val="nil"/>
              <w:right w:val="nil"/>
            </w:tcBorders>
            <w:shd w:val="clear" w:color="auto" w:fill="auto"/>
            <w:noWrap/>
            <w:vAlign w:val="bottom"/>
            <w:hideMark/>
          </w:tcPr>
          <w:p w14:paraId="0BC6838E" w14:textId="2B071884" w:rsidR="003A66AF" w:rsidRPr="00461D5E" w:rsidRDefault="003A66AF" w:rsidP="003A66AF">
            <w:pPr>
              <w:spacing w:line="276" w:lineRule="auto"/>
              <w:jc w:val="right"/>
              <w:rPr>
                <w:color w:val="000000"/>
              </w:rPr>
            </w:pPr>
            <w:r w:rsidRPr="00461D5E">
              <w:rPr>
                <w:color w:val="000000"/>
              </w:rPr>
              <w:t>0.764</w:t>
            </w:r>
          </w:p>
        </w:tc>
      </w:tr>
      <w:tr w:rsidR="003A66AF"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3A66AF" w:rsidRPr="00A075E5" w:rsidRDefault="003A66AF" w:rsidP="003A66AF">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17E88531" w:rsidR="003A66AF" w:rsidRPr="003A66AF" w:rsidRDefault="003A66AF" w:rsidP="003A66AF">
            <w:pPr>
              <w:spacing w:line="276" w:lineRule="auto"/>
              <w:jc w:val="right"/>
              <w:rPr>
                <w:color w:val="000000"/>
              </w:rPr>
            </w:pPr>
            <w:r w:rsidRPr="003A66AF">
              <w:rPr>
                <w:color w:val="000000"/>
              </w:rPr>
              <w:t>7.95E-04</w:t>
            </w:r>
          </w:p>
        </w:tc>
        <w:tc>
          <w:tcPr>
            <w:tcW w:w="1026" w:type="dxa"/>
            <w:tcBorders>
              <w:top w:val="nil"/>
              <w:left w:val="nil"/>
              <w:bottom w:val="nil"/>
              <w:right w:val="nil"/>
            </w:tcBorders>
            <w:shd w:val="clear" w:color="auto" w:fill="auto"/>
            <w:noWrap/>
            <w:vAlign w:val="bottom"/>
            <w:hideMark/>
          </w:tcPr>
          <w:p w14:paraId="6D1D845C" w14:textId="159203AB" w:rsidR="003A66AF" w:rsidRPr="003A66AF" w:rsidRDefault="003A66AF" w:rsidP="003A66AF">
            <w:pPr>
              <w:spacing w:line="276" w:lineRule="auto"/>
              <w:jc w:val="right"/>
              <w:rPr>
                <w:color w:val="000000"/>
              </w:rPr>
            </w:pPr>
            <w:r w:rsidRPr="003A66AF">
              <w:rPr>
                <w:color w:val="000000"/>
              </w:rPr>
              <w:t>2.823</w:t>
            </w:r>
          </w:p>
        </w:tc>
        <w:tc>
          <w:tcPr>
            <w:tcW w:w="953" w:type="dxa"/>
            <w:tcBorders>
              <w:top w:val="nil"/>
              <w:left w:val="nil"/>
              <w:bottom w:val="nil"/>
              <w:right w:val="nil"/>
            </w:tcBorders>
            <w:shd w:val="clear" w:color="auto" w:fill="auto"/>
            <w:noWrap/>
            <w:vAlign w:val="bottom"/>
            <w:hideMark/>
          </w:tcPr>
          <w:p w14:paraId="206BA4C0" w14:textId="202C2D8B" w:rsidR="003A66AF" w:rsidRPr="003A66AF" w:rsidRDefault="003A66AF" w:rsidP="003A66AF">
            <w:pPr>
              <w:spacing w:line="276" w:lineRule="auto"/>
              <w:jc w:val="right"/>
              <w:rPr>
                <w:b/>
                <w:bCs/>
                <w:i/>
                <w:iCs/>
                <w:color w:val="000000"/>
              </w:rPr>
            </w:pPr>
            <w:r w:rsidRPr="003A66AF">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3A66AF" w:rsidRPr="0032204D" w:rsidRDefault="003A66AF" w:rsidP="003A66AF">
            <w:pPr>
              <w:spacing w:line="276" w:lineRule="auto"/>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3A66AF" w:rsidRPr="0032204D" w:rsidRDefault="003A66AF" w:rsidP="003A66AF">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3A66AF" w:rsidRPr="0032204D" w:rsidRDefault="003A66AF" w:rsidP="003A66AF">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3A275E93" w:rsidR="003A66AF" w:rsidRPr="00461D5E" w:rsidRDefault="003A66AF" w:rsidP="003A66AF">
            <w:pPr>
              <w:spacing w:line="276" w:lineRule="auto"/>
              <w:jc w:val="right"/>
              <w:rPr>
                <w:color w:val="000000"/>
              </w:rPr>
            </w:pPr>
            <w:r w:rsidRPr="00461D5E">
              <w:rPr>
                <w:color w:val="000000"/>
              </w:rPr>
              <w:t>-3.74E-05</w:t>
            </w:r>
          </w:p>
        </w:tc>
        <w:tc>
          <w:tcPr>
            <w:tcW w:w="1112" w:type="dxa"/>
            <w:tcBorders>
              <w:top w:val="nil"/>
              <w:left w:val="nil"/>
              <w:bottom w:val="nil"/>
              <w:right w:val="nil"/>
            </w:tcBorders>
            <w:shd w:val="clear" w:color="auto" w:fill="auto"/>
            <w:noWrap/>
            <w:vAlign w:val="bottom"/>
            <w:hideMark/>
          </w:tcPr>
          <w:p w14:paraId="2520F46F" w14:textId="7FF52180" w:rsidR="003A66AF" w:rsidRPr="00461D5E" w:rsidRDefault="003A66AF" w:rsidP="003A66AF">
            <w:pPr>
              <w:spacing w:line="276" w:lineRule="auto"/>
              <w:jc w:val="right"/>
              <w:rPr>
                <w:color w:val="000000"/>
              </w:rPr>
            </w:pPr>
            <w:r w:rsidRPr="00461D5E">
              <w:rPr>
                <w:color w:val="000000"/>
              </w:rPr>
              <w:t>0.032</w:t>
            </w:r>
          </w:p>
        </w:tc>
        <w:tc>
          <w:tcPr>
            <w:tcW w:w="1052" w:type="dxa"/>
            <w:tcBorders>
              <w:top w:val="nil"/>
              <w:left w:val="nil"/>
              <w:bottom w:val="nil"/>
              <w:right w:val="nil"/>
            </w:tcBorders>
            <w:shd w:val="clear" w:color="auto" w:fill="auto"/>
            <w:noWrap/>
            <w:vAlign w:val="bottom"/>
            <w:hideMark/>
          </w:tcPr>
          <w:p w14:paraId="7C4E0662" w14:textId="4E0198CF" w:rsidR="003A66AF" w:rsidRPr="00461D5E" w:rsidRDefault="003A66AF" w:rsidP="003A66AF">
            <w:pPr>
              <w:spacing w:line="276" w:lineRule="auto"/>
              <w:jc w:val="right"/>
              <w:rPr>
                <w:b/>
                <w:bCs/>
                <w:color w:val="000000"/>
              </w:rPr>
            </w:pPr>
            <w:r w:rsidRPr="00461D5E">
              <w:rPr>
                <w:color w:val="000000"/>
              </w:rPr>
              <w:t>0.858</w:t>
            </w:r>
          </w:p>
        </w:tc>
      </w:tr>
      <w:tr w:rsidR="003A66AF"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3A66AF" w:rsidRPr="00A075E5" w:rsidRDefault="003A66AF" w:rsidP="003A66AF">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646F1553" w:rsidR="003A66AF" w:rsidRPr="003A66AF" w:rsidRDefault="003A66AF" w:rsidP="003A66AF">
            <w:pPr>
              <w:spacing w:line="276" w:lineRule="auto"/>
              <w:jc w:val="right"/>
              <w:rPr>
                <w:color w:val="000000"/>
              </w:rPr>
            </w:pPr>
            <w:r w:rsidRPr="003A66AF">
              <w:rPr>
                <w:color w:val="000000"/>
              </w:rPr>
              <w:t>-5.76E-04</w:t>
            </w:r>
          </w:p>
        </w:tc>
        <w:tc>
          <w:tcPr>
            <w:tcW w:w="1026" w:type="dxa"/>
            <w:tcBorders>
              <w:top w:val="nil"/>
              <w:left w:val="nil"/>
              <w:right w:val="nil"/>
            </w:tcBorders>
            <w:shd w:val="clear" w:color="auto" w:fill="auto"/>
            <w:noWrap/>
            <w:vAlign w:val="bottom"/>
            <w:hideMark/>
          </w:tcPr>
          <w:p w14:paraId="15094C7B" w14:textId="3EF92C8A" w:rsidR="003A66AF" w:rsidRPr="003A66AF" w:rsidRDefault="003A66AF" w:rsidP="003A66AF">
            <w:pPr>
              <w:spacing w:line="276" w:lineRule="auto"/>
              <w:jc w:val="right"/>
              <w:rPr>
                <w:color w:val="000000"/>
              </w:rPr>
            </w:pPr>
            <w:r w:rsidRPr="003A66AF">
              <w:rPr>
                <w:color w:val="000000"/>
              </w:rPr>
              <w:t>23.423</w:t>
            </w:r>
          </w:p>
        </w:tc>
        <w:tc>
          <w:tcPr>
            <w:tcW w:w="953" w:type="dxa"/>
            <w:tcBorders>
              <w:top w:val="nil"/>
              <w:left w:val="nil"/>
              <w:right w:val="nil"/>
            </w:tcBorders>
            <w:shd w:val="clear" w:color="auto" w:fill="auto"/>
            <w:noWrap/>
            <w:vAlign w:val="bottom"/>
            <w:hideMark/>
          </w:tcPr>
          <w:p w14:paraId="20C7C5F4" w14:textId="28EBF743"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right w:val="nil"/>
            </w:tcBorders>
            <w:shd w:val="clear" w:color="auto" w:fill="auto"/>
            <w:noWrap/>
            <w:vAlign w:val="bottom"/>
            <w:hideMark/>
          </w:tcPr>
          <w:p w14:paraId="2B01EF1E" w14:textId="73902C2B" w:rsidR="003A66AF" w:rsidRPr="0032204D" w:rsidRDefault="003A66AF" w:rsidP="003A66AF">
            <w:pPr>
              <w:spacing w:line="276" w:lineRule="auto"/>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3A66AF" w:rsidRPr="0032204D" w:rsidRDefault="003A66AF" w:rsidP="003A66AF">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3A66AF" w:rsidRPr="0032204D" w:rsidRDefault="003A66AF" w:rsidP="003A66AF">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5048FB0C" w:rsidR="003A66AF" w:rsidRPr="00461D5E" w:rsidRDefault="003A66AF" w:rsidP="003A66AF">
            <w:pPr>
              <w:spacing w:line="276" w:lineRule="auto"/>
              <w:jc w:val="right"/>
              <w:rPr>
                <w:color w:val="000000"/>
              </w:rPr>
            </w:pPr>
            <w:r w:rsidRPr="00461D5E">
              <w:rPr>
                <w:color w:val="000000"/>
              </w:rPr>
              <w:t>3.27E-03</w:t>
            </w:r>
          </w:p>
        </w:tc>
        <w:tc>
          <w:tcPr>
            <w:tcW w:w="1112" w:type="dxa"/>
            <w:tcBorders>
              <w:top w:val="nil"/>
              <w:left w:val="nil"/>
              <w:right w:val="nil"/>
            </w:tcBorders>
            <w:shd w:val="clear" w:color="auto" w:fill="auto"/>
            <w:noWrap/>
            <w:vAlign w:val="bottom"/>
            <w:hideMark/>
          </w:tcPr>
          <w:p w14:paraId="78564B3A" w14:textId="4CFFC7AE" w:rsidR="003A66AF" w:rsidRPr="00461D5E" w:rsidRDefault="003A66AF" w:rsidP="003A66AF">
            <w:pPr>
              <w:spacing w:line="276" w:lineRule="auto"/>
              <w:jc w:val="right"/>
              <w:rPr>
                <w:color w:val="000000"/>
              </w:rPr>
            </w:pPr>
            <w:r w:rsidRPr="00461D5E">
              <w:rPr>
                <w:color w:val="000000"/>
              </w:rPr>
              <w:t>69.751</w:t>
            </w:r>
          </w:p>
        </w:tc>
        <w:tc>
          <w:tcPr>
            <w:tcW w:w="1052" w:type="dxa"/>
            <w:tcBorders>
              <w:top w:val="nil"/>
              <w:left w:val="nil"/>
              <w:right w:val="nil"/>
            </w:tcBorders>
            <w:shd w:val="clear" w:color="auto" w:fill="auto"/>
            <w:noWrap/>
            <w:vAlign w:val="bottom"/>
            <w:hideMark/>
          </w:tcPr>
          <w:p w14:paraId="2190FA51" w14:textId="03AED5EF" w:rsidR="003A66AF" w:rsidRPr="00461D5E" w:rsidRDefault="003A66AF" w:rsidP="003A66AF">
            <w:pPr>
              <w:spacing w:line="276" w:lineRule="auto"/>
              <w:jc w:val="right"/>
              <w:rPr>
                <w:b/>
                <w:bCs/>
                <w:color w:val="000000"/>
              </w:rPr>
            </w:pPr>
            <w:r w:rsidRPr="00461D5E">
              <w:rPr>
                <w:b/>
                <w:bCs/>
                <w:color w:val="000000"/>
              </w:rPr>
              <w:t>&lt;0.001</w:t>
            </w:r>
          </w:p>
        </w:tc>
      </w:tr>
      <w:tr w:rsidR="003A66AF"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3A66AF" w:rsidRPr="00A075E5" w:rsidRDefault="003A66AF" w:rsidP="003A66AF">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77F93816" w:rsidR="003A66AF" w:rsidRPr="003A66AF" w:rsidRDefault="003A66AF" w:rsidP="003A66AF">
            <w:pPr>
              <w:spacing w:line="276" w:lineRule="auto"/>
              <w:jc w:val="right"/>
              <w:rPr>
                <w:color w:val="000000"/>
              </w:rPr>
            </w:pPr>
            <w:r w:rsidRPr="003A66AF">
              <w:rPr>
                <w:color w:val="000000"/>
              </w:rPr>
              <w:t>-9.40E-04</w:t>
            </w:r>
          </w:p>
        </w:tc>
        <w:tc>
          <w:tcPr>
            <w:tcW w:w="1026" w:type="dxa"/>
            <w:tcBorders>
              <w:top w:val="nil"/>
              <w:left w:val="nil"/>
              <w:bottom w:val="nil"/>
              <w:right w:val="nil"/>
            </w:tcBorders>
            <w:shd w:val="clear" w:color="auto" w:fill="auto"/>
            <w:noWrap/>
            <w:vAlign w:val="bottom"/>
            <w:hideMark/>
          </w:tcPr>
          <w:p w14:paraId="62B9AAA4" w14:textId="53CE699A" w:rsidR="003A66AF" w:rsidRPr="003A66AF" w:rsidRDefault="003A66AF" w:rsidP="003A66AF">
            <w:pPr>
              <w:spacing w:line="276" w:lineRule="auto"/>
              <w:jc w:val="right"/>
              <w:rPr>
                <w:color w:val="000000"/>
              </w:rPr>
            </w:pPr>
            <w:r w:rsidRPr="003A66AF">
              <w:rPr>
                <w:color w:val="000000"/>
              </w:rPr>
              <w:t>4.58</w:t>
            </w:r>
          </w:p>
        </w:tc>
        <w:tc>
          <w:tcPr>
            <w:tcW w:w="953" w:type="dxa"/>
            <w:tcBorders>
              <w:top w:val="nil"/>
              <w:left w:val="nil"/>
              <w:bottom w:val="nil"/>
              <w:right w:val="nil"/>
            </w:tcBorders>
            <w:shd w:val="clear" w:color="auto" w:fill="auto"/>
            <w:noWrap/>
            <w:vAlign w:val="bottom"/>
            <w:hideMark/>
          </w:tcPr>
          <w:p w14:paraId="07D436B0" w14:textId="5363218B" w:rsidR="003A66AF" w:rsidRPr="003A66AF" w:rsidRDefault="003A66AF" w:rsidP="003A66AF">
            <w:pPr>
              <w:spacing w:line="276" w:lineRule="auto"/>
              <w:jc w:val="right"/>
              <w:rPr>
                <w:b/>
                <w:bCs/>
                <w:i/>
                <w:iCs/>
                <w:color w:val="000000"/>
              </w:rPr>
            </w:pPr>
            <w:r w:rsidRPr="003A66AF">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3A66AF" w:rsidRPr="0032204D" w:rsidRDefault="003A66AF" w:rsidP="003A66AF">
            <w:pPr>
              <w:spacing w:line="276" w:lineRule="auto"/>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3A66AF" w:rsidRPr="0032204D" w:rsidRDefault="003A66AF" w:rsidP="003A66AF">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3A66AF" w:rsidRPr="0032204D" w:rsidRDefault="003A66AF" w:rsidP="003A66AF">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0FA325FF" w:rsidR="003A66AF" w:rsidRPr="00461D5E" w:rsidRDefault="003A66AF" w:rsidP="003A66AF">
            <w:pPr>
              <w:spacing w:line="276" w:lineRule="auto"/>
              <w:jc w:val="right"/>
              <w:rPr>
                <w:color w:val="000000"/>
              </w:rPr>
            </w:pPr>
            <w:r w:rsidRPr="00461D5E">
              <w:rPr>
                <w:color w:val="000000"/>
              </w:rPr>
              <w:t>2.36E-04</w:t>
            </w:r>
          </w:p>
        </w:tc>
        <w:tc>
          <w:tcPr>
            <w:tcW w:w="1112" w:type="dxa"/>
            <w:tcBorders>
              <w:top w:val="nil"/>
              <w:left w:val="nil"/>
              <w:bottom w:val="nil"/>
              <w:right w:val="nil"/>
            </w:tcBorders>
            <w:shd w:val="clear" w:color="auto" w:fill="auto"/>
            <w:noWrap/>
            <w:vAlign w:val="bottom"/>
            <w:hideMark/>
          </w:tcPr>
          <w:p w14:paraId="20A49CC6" w14:textId="5FF4765C" w:rsidR="003A66AF" w:rsidRPr="00461D5E" w:rsidRDefault="003A66AF" w:rsidP="003A66AF">
            <w:pPr>
              <w:spacing w:line="276" w:lineRule="auto"/>
              <w:jc w:val="right"/>
              <w:rPr>
                <w:color w:val="000000"/>
              </w:rPr>
            </w:pPr>
            <w:r w:rsidRPr="00461D5E">
              <w:rPr>
                <w:color w:val="000000"/>
              </w:rPr>
              <w:t>0.084</w:t>
            </w:r>
          </w:p>
        </w:tc>
        <w:tc>
          <w:tcPr>
            <w:tcW w:w="1052" w:type="dxa"/>
            <w:tcBorders>
              <w:top w:val="nil"/>
              <w:left w:val="nil"/>
              <w:bottom w:val="nil"/>
              <w:right w:val="nil"/>
            </w:tcBorders>
            <w:shd w:val="clear" w:color="auto" w:fill="auto"/>
            <w:noWrap/>
            <w:vAlign w:val="bottom"/>
            <w:hideMark/>
          </w:tcPr>
          <w:p w14:paraId="661F0915" w14:textId="479C9B17" w:rsidR="003A66AF" w:rsidRPr="00461D5E" w:rsidRDefault="003A66AF" w:rsidP="003A66AF">
            <w:pPr>
              <w:spacing w:line="276" w:lineRule="auto"/>
              <w:jc w:val="right"/>
              <w:rPr>
                <w:color w:val="000000"/>
              </w:rPr>
            </w:pPr>
            <w:r w:rsidRPr="00461D5E">
              <w:rPr>
                <w:color w:val="000000"/>
              </w:rPr>
              <w:t>0.772</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C358CC">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C358CC">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C358CC">
            <w:pPr>
              <w:spacing w:line="276" w:lineRule="auto"/>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C358CC">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C358CC">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C358CC">
            <w:pPr>
              <w:spacing w:line="276" w:lineRule="auto"/>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C358CC">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C358CC">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C358CC">
            <w:pPr>
              <w:spacing w:line="276" w:lineRule="auto"/>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C358CC">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C358CC">
            <w:pPr>
              <w:spacing w:line="276" w:lineRule="auto"/>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C358CC">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C358CC">
            <w:pPr>
              <w:spacing w:line="276" w:lineRule="auto"/>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C358CC">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C358CC">
            <w:pPr>
              <w:spacing w:line="276" w:lineRule="auto"/>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C358CC">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C358CC">
            <w:pPr>
              <w:spacing w:line="276" w:lineRule="auto"/>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C358CC">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C358CC">
            <w:pPr>
              <w:spacing w:line="276" w:lineRule="auto"/>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C358CC">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C358CC">
            <w:pPr>
              <w:spacing w:line="276" w:lineRule="auto"/>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C358CC">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C358CC">
            <w:pPr>
              <w:spacing w:line="276" w:lineRule="auto"/>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C358CC">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C358CC">
            <w:pPr>
              <w:spacing w:line="276" w:lineRule="auto"/>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C358CC">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C358CC">
            <w:pPr>
              <w:spacing w:line="276" w:lineRule="auto"/>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C358CC">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C358CC">
            <w:pPr>
              <w:spacing w:line="276" w:lineRule="auto"/>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C358CC">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542E86" w:rsidRDefault="0032204D" w:rsidP="00C358CC">
            <w:pPr>
              <w:spacing w:line="276" w:lineRule="auto"/>
              <w:jc w:val="right"/>
              <w:rPr>
                <w:color w:val="000000"/>
              </w:rPr>
            </w:pPr>
            <w:r w:rsidRPr="00542E86">
              <w:rPr>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C358CC">
            <w:pPr>
              <w:spacing w:line="276" w:lineRule="auto"/>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C358CC">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C358CC">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C358CC">
            <w:pPr>
              <w:spacing w:line="276" w:lineRule="auto"/>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C358CC">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C358CC">
            <w:pPr>
              <w:spacing w:line="276" w:lineRule="auto"/>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C358CC">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C358CC">
            <w:pPr>
              <w:spacing w:line="276" w:lineRule="auto"/>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C358CC">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C358CC">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C358CC">
            <w:pPr>
              <w:spacing w:line="276" w:lineRule="auto"/>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C358CC">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C358CC">
            <w:pPr>
              <w:spacing w:line="276" w:lineRule="auto"/>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C358CC">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C358CC">
            <w:pPr>
              <w:spacing w:line="276" w:lineRule="auto"/>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C358CC">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C358CC">
            <w:pPr>
              <w:spacing w:line="276" w:lineRule="auto"/>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C358CC">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C358CC">
            <w:pPr>
              <w:spacing w:line="276" w:lineRule="auto"/>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C358CC">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C358CC">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C358CC">
            <w:pPr>
              <w:spacing w:line="276" w:lineRule="auto"/>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C358CC">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C358CC">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C358CC">
            <w:pPr>
              <w:spacing w:line="276" w:lineRule="auto"/>
              <w:jc w:val="right"/>
              <w:rPr>
                <w:color w:val="000000"/>
              </w:rPr>
            </w:pPr>
          </w:p>
        </w:tc>
      </w:tr>
    </w:tbl>
    <w:p w14:paraId="546C8CFD" w14:textId="77777777" w:rsidR="00CD6CA5" w:rsidRPr="00DA258F" w:rsidRDefault="00CD6CA5" w:rsidP="00CD6CA5">
      <w:pPr>
        <w:spacing w:line="276" w:lineRule="auto"/>
      </w:pPr>
    </w:p>
    <w:p w14:paraId="56A33E08" w14:textId="205A35A3" w:rsidR="00BA14BF" w:rsidRDefault="0005043C" w:rsidP="00BA14BF">
      <w:pPr>
        <w:spacing w:line="276"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is included after trait labels to indicate if models were fit with natural log transformed response variables.</w:t>
      </w:r>
      <w:r>
        <w:t xml:space="preserve"> Key: df=degrees of freedom.</w:t>
      </w:r>
      <w:r w:rsidR="00BA14BF">
        <w:rPr>
          <w:b/>
        </w:rPr>
        <w:t xml:space="preserve"> </w:t>
      </w:r>
    </w:p>
    <w:p w14:paraId="5BF9123D" w14:textId="59EE7BCF" w:rsidR="00BA14BF" w:rsidRPr="00BA14BF" w:rsidRDefault="00BA14BF" w:rsidP="00BA14BF">
      <w:pPr>
        <w:spacing w:line="480" w:lineRule="auto"/>
        <w:rPr>
          <w:b/>
        </w:rPr>
      </w:pPr>
      <w:r>
        <w:rPr>
          <w:b/>
        </w:rPr>
        <w:br w:type="page"/>
      </w:r>
      <w:r>
        <w:rPr>
          <w:b/>
        </w:rPr>
        <w:lastRenderedPageBreak/>
        <w:t xml:space="preserve">Table </w:t>
      </w:r>
      <w:r>
        <w:rPr>
          <w:b/>
        </w:rPr>
        <w:t>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B35183"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B35183" w:rsidRPr="00151116" w:rsidRDefault="00B35183" w:rsidP="00B35183">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B35183" w:rsidRPr="00151116" w:rsidRDefault="00B35183" w:rsidP="00B35183">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44244E98" w:rsidR="00B35183" w:rsidRPr="00B35183" w:rsidRDefault="00B35183" w:rsidP="00B35183">
            <w:pPr>
              <w:spacing w:line="276" w:lineRule="auto"/>
              <w:jc w:val="right"/>
              <w:rPr>
                <w:color w:val="000000"/>
              </w:rPr>
            </w:pPr>
            <w:r w:rsidRPr="00B35183">
              <w:rPr>
                <w:color w:val="000000"/>
              </w:rPr>
              <w:t>5.94E-01</w:t>
            </w:r>
          </w:p>
        </w:tc>
        <w:tc>
          <w:tcPr>
            <w:tcW w:w="1116" w:type="dxa"/>
            <w:tcBorders>
              <w:top w:val="single" w:sz="4" w:space="0" w:color="auto"/>
              <w:left w:val="nil"/>
              <w:bottom w:val="nil"/>
              <w:right w:val="nil"/>
            </w:tcBorders>
            <w:shd w:val="clear" w:color="auto" w:fill="auto"/>
            <w:noWrap/>
            <w:vAlign w:val="bottom"/>
            <w:hideMark/>
          </w:tcPr>
          <w:p w14:paraId="738DACD0" w14:textId="41626798"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1784BDFE" w:rsidR="00B35183" w:rsidRPr="00B35183" w:rsidRDefault="00B35183" w:rsidP="00B35183">
            <w:pPr>
              <w:spacing w:line="276" w:lineRule="auto"/>
              <w:jc w:val="right"/>
              <w:rPr>
                <w:color w:val="000000"/>
              </w:rPr>
            </w:pPr>
            <w:r w:rsidRPr="00B35183">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1249E2AC" w:rsidR="00B35183" w:rsidRPr="00B35183" w:rsidRDefault="00B35183" w:rsidP="00B35183">
            <w:pPr>
              <w:spacing w:line="276" w:lineRule="auto"/>
              <w:jc w:val="right"/>
              <w:rPr>
                <w:color w:val="000000"/>
              </w:rPr>
            </w:pPr>
            <w:r w:rsidRPr="00B35183">
              <w:rPr>
                <w:color w:val="000000"/>
              </w:rPr>
              <w:t>5.58E-01</w:t>
            </w:r>
          </w:p>
        </w:tc>
        <w:tc>
          <w:tcPr>
            <w:tcW w:w="1116" w:type="dxa"/>
            <w:tcBorders>
              <w:top w:val="single" w:sz="4" w:space="0" w:color="auto"/>
              <w:left w:val="nil"/>
              <w:bottom w:val="nil"/>
              <w:right w:val="nil"/>
            </w:tcBorders>
            <w:shd w:val="clear" w:color="auto" w:fill="auto"/>
            <w:noWrap/>
            <w:vAlign w:val="bottom"/>
            <w:hideMark/>
          </w:tcPr>
          <w:p w14:paraId="440F187A" w14:textId="3476D09C"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6DBC77EB" w:rsidR="00B35183" w:rsidRPr="00B35183" w:rsidRDefault="00B35183" w:rsidP="00B35183">
            <w:pPr>
              <w:spacing w:line="276" w:lineRule="auto"/>
              <w:jc w:val="right"/>
              <w:rPr>
                <w:color w:val="000000"/>
              </w:rPr>
            </w:pPr>
            <w:r w:rsidRPr="00B35183">
              <w:rPr>
                <w:color w:val="000000"/>
              </w:rPr>
              <w:t>-</w:t>
            </w:r>
          </w:p>
        </w:tc>
        <w:tc>
          <w:tcPr>
            <w:tcW w:w="1296" w:type="dxa"/>
            <w:tcBorders>
              <w:top w:val="single" w:sz="4" w:space="0" w:color="auto"/>
              <w:left w:val="nil"/>
              <w:bottom w:val="nil"/>
              <w:right w:val="nil"/>
            </w:tcBorders>
          </w:tcPr>
          <w:p w14:paraId="12EE9253" w14:textId="77777777" w:rsidR="00B35183" w:rsidRPr="00867DE7" w:rsidRDefault="00B35183" w:rsidP="00B35183">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B35183" w:rsidRPr="00867DE7" w:rsidRDefault="00B35183" w:rsidP="00B35183">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B35183" w:rsidRPr="00867DE7" w:rsidRDefault="00B35183" w:rsidP="00B35183">
            <w:pPr>
              <w:spacing w:line="276" w:lineRule="auto"/>
              <w:jc w:val="right"/>
              <w:rPr>
                <w:color w:val="000000"/>
              </w:rPr>
            </w:pPr>
          </w:p>
        </w:tc>
      </w:tr>
      <w:tr w:rsidR="00B35183"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B35183" w:rsidRPr="00151116" w:rsidRDefault="00B35183" w:rsidP="00B35183">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01BAB77E" w:rsidR="00B35183" w:rsidRPr="00B35183" w:rsidRDefault="00B35183" w:rsidP="00B35183">
            <w:pPr>
              <w:spacing w:line="276" w:lineRule="auto"/>
              <w:jc w:val="right"/>
              <w:rPr>
                <w:color w:val="000000"/>
              </w:rPr>
            </w:pPr>
            <w:r w:rsidRPr="00B35183">
              <w:rPr>
                <w:color w:val="000000"/>
              </w:rPr>
              <w:t>6.24E-02</w:t>
            </w:r>
          </w:p>
        </w:tc>
        <w:tc>
          <w:tcPr>
            <w:tcW w:w="1116" w:type="dxa"/>
            <w:tcBorders>
              <w:top w:val="nil"/>
              <w:left w:val="nil"/>
              <w:bottom w:val="nil"/>
              <w:right w:val="nil"/>
            </w:tcBorders>
            <w:shd w:val="clear" w:color="auto" w:fill="auto"/>
            <w:noWrap/>
            <w:vAlign w:val="bottom"/>
            <w:hideMark/>
          </w:tcPr>
          <w:p w14:paraId="30BED562" w14:textId="62260726" w:rsidR="00B35183" w:rsidRPr="00B35183" w:rsidRDefault="00B35183" w:rsidP="00B35183">
            <w:pPr>
              <w:spacing w:line="276" w:lineRule="auto"/>
              <w:jc w:val="right"/>
              <w:rPr>
                <w:color w:val="000000"/>
              </w:rPr>
            </w:pPr>
            <w:r w:rsidRPr="00B35183">
              <w:rPr>
                <w:color w:val="000000"/>
              </w:rPr>
              <w:t>15.789</w:t>
            </w:r>
          </w:p>
        </w:tc>
        <w:tc>
          <w:tcPr>
            <w:tcW w:w="1056" w:type="dxa"/>
            <w:tcBorders>
              <w:top w:val="nil"/>
              <w:left w:val="nil"/>
              <w:bottom w:val="nil"/>
              <w:right w:val="nil"/>
            </w:tcBorders>
            <w:shd w:val="clear" w:color="auto" w:fill="auto"/>
            <w:noWrap/>
            <w:vAlign w:val="bottom"/>
            <w:hideMark/>
          </w:tcPr>
          <w:p w14:paraId="240CDE3B" w14:textId="0FE06EB7"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1CB637CE" w14:textId="385D91E5" w:rsidR="00B35183" w:rsidRPr="00B35183" w:rsidRDefault="00B35183" w:rsidP="00B35183">
            <w:pPr>
              <w:spacing w:line="276" w:lineRule="auto"/>
              <w:jc w:val="right"/>
              <w:rPr>
                <w:color w:val="000000"/>
              </w:rPr>
            </w:pPr>
            <w:r w:rsidRPr="00B35183">
              <w:rPr>
                <w:color w:val="000000"/>
              </w:rPr>
              <w:t>-4.25E-02</w:t>
            </w:r>
          </w:p>
        </w:tc>
        <w:tc>
          <w:tcPr>
            <w:tcW w:w="1116" w:type="dxa"/>
            <w:tcBorders>
              <w:top w:val="nil"/>
              <w:left w:val="nil"/>
              <w:bottom w:val="nil"/>
              <w:right w:val="nil"/>
            </w:tcBorders>
            <w:shd w:val="clear" w:color="auto" w:fill="auto"/>
            <w:noWrap/>
            <w:vAlign w:val="bottom"/>
            <w:hideMark/>
          </w:tcPr>
          <w:p w14:paraId="1587A06C" w14:textId="7CBDE31D" w:rsidR="00B35183" w:rsidRPr="00B35183" w:rsidRDefault="00B35183" w:rsidP="00B35183">
            <w:pPr>
              <w:spacing w:line="276" w:lineRule="auto"/>
              <w:jc w:val="right"/>
              <w:rPr>
                <w:color w:val="000000"/>
              </w:rPr>
            </w:pPr>
            <w:r w:rsidRPr="00B35183">
              <w:rPr>
                <w:color w:val="000000"/>
              </w:rPr>
              <w:t>0.222</w:t>
            </w:r>
          </w:p>
        </w:tc>
        <w:tc>
          <w:tcPr>
            <w:tcW w:w="1056" w:type="dxa"/>
            <w:tcBorders>
              <w:top w:val="nil"/>
              <w:left w:val="nil"/>
              <w:bottom w:val="nil"/>
              <w:right w:val="nil"/>
            </w:tcBorders>
            <w:shd w:val="clear" w:color="auto" w:fill="auto"/>
            <w:noWrap/>
            <w:vAlign w:val="bottom"/>
            <w:hideMark/>
          </w:tcPr>
          <w:p w14:paraId="0F2206C2" w14:textId="02345769" w:rsidR="00B35183" w:rsidRPr="00B35183" w:rsidRDefault="00B35183" w:rsidP="00B35183">
            <w:pPr>
              <w:spacing w:line="276" w:lineRule="auto"/>
              <w:jc w:val="right"/>
              <w:rPr>
                <w:b/>
                <w:bCs/>
                <w:color w:val="000000"/>
              </w:rPr>
            </w:pPr>
            <w:r w:rsidRPr="00B35183">
              <w:rPr>
                <w:color w:val="000000"/>
              </w:rPr>
              <w:t>0.637</w:t>
            </w:r>
          </w:p>
        </w:tc>
        <w:tc>
          <w:tcPr>
            <w:tcW w:w="1296" w:type="dxa"/>
            <w:tcBorders>
              <w:top w:val="nil"/>
              <w:left w:val="nil"/>
              <w:bottom w:val="nil"/>
              <w:right w:val="nil"/>
            </w:tcBorders>
          </w:tcPr>
          <w:p w14:paraId="276A0ACF"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2A2D61D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2A10641B" w14:textId="77777777" w:rsidR="00B35183" w:rsidRPr="00954F62" w:rsidRDefault="00B35183" w:rsidP="00B35183">
            <w:pPr>
              <w:spacing w:line="276" w:lineRule="auto"/>
              <w:jc w:val="right"/>
              <w:rPr>
                <w:color w:val="000000"/>
              </w:rPr>
            </w:pPr>
          </w:p>
        </w:tc>
      </w:tr>
      <w:tr w:rsidR="00B35183"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B35183" w:rsidRPr="00151116" w:rsidRDefault="00B35183" w:rsidP="00B35183">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2B7FBF00" w:rsidR="00B35183" w:rsidRPr="00B35183" w:rsidRDefault="00B35183" w:rsidP="00B35183">
            <w:pPr>
              <w:spacing w:line="276" w:lineRule="auto"/>
              <w:jc w:val="right"/>
              <w:rPr>
                <w:color w:val="000000"/>
              </w:rPr>
            </w:pPr>
            <w:r w:rsidRPr="00B35183">
              <w:rPr>
                <w:color w:val="000000"/>
              </w:rPr>
              <w:t>-5.85E-01</w:t>
            </w:r>
          </w:p>
        </w:tc>
        <w:tc>
          <w:tcPr>
            <w:tcW w:w="1116" w:type="dxa"/>
            <w:tcBorders>
              <w:top w:val="nil"/>
              <w:left w:val="nil"/>
              <w:bottom w:val="nil"/>
              <w:right w:val="nil"/>
            </w:tcBorders>
            <w:shd w:val="clear" w:color="auto" w:fill="auto"/>
            <w:noWrap/>
            <w:vAlign w:val="bottom"/>
            <w:hideMark/>
          </w:tcPr>
          <w:p w14:paraId="439681F8" w14:textId="4CB7744C" w:rsidR="00B35183" w:rsidRPr="00B35183" w:rsidRDefault="00B35183" w:rsidP="00B35183">
            <w:pPr>
              <w:spacing w:line="276" w:lineRule="auto"/>
              <w:jc w:val="right"/>
              <w:rPr>
                <w:color w:val="000000"/>
              </w:rPr>
            </w:pPr>
            <w:r w:rsidRPr="00B35183">
              <w:rPr>
                <w:color w:val="000000"/>
              </w:rPr>
              <w:t>809.973</w:t>
            </w:r>
          </w:p>
        </w:tc>
        <w:tc>
          <w:tcPr>
            <w:tcW w:w="1056" w:type="dxa"/>
            <w:tcBorders>
              <w:top w:val="nil"/>
              <w:left w:val="nil"/>
              <w:bottom w:val="nil"/>
              <w:right w:val="nil"/>
            </w:tcBorders>
            <w:shd w:val="clear" w:color="auto" w:fill="auto"/>
            <w:noWrap/>
            <w:vAlign w:val="bottom"/>
            <w:hideMark/>
          </w:tcPr>
          <w:p w14:paraId="0004D94B" w14:textId="469C73F2"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5510CFB0" w14:textId="76405C2E" w:rsidR="00B35183" w:rsidRPr="00B35183" w:rsidRDefault="00B35183" w:rsidP="00B35183">
            <w:pPr>
              <w:spacing w:line="276" w:lineRule="auto"/>
              <w:jc w:val="right"/>
              <w:rPr>
                <w:color w:val="000000"/>
              </w:rPr>
            </w:pPr>
            <w:r w:rsidRPr="00B35183">
              <w:rPr>
                <w:color w:val="000000"/>
              </w:rPr>
              <w:t>-5.44E-01</w:t>
            </w:r>
          </w:p>
        </w:tc>
        <w:tc>
          <w:tcPr>
            <w:tcW w:w="1116" w:type="dxa"/>
            <w:tcBorders>
              <w:top w:val="nil"/>
              <w:left w:val="nil"/>
              <w:bottom w:val="nil"/>
              <w:right w:val="nil"/>
            </w:tcBorders>
            <w:shd w:val="clear" w:color="auto" w:fill="auto"/>
            <w:noWrap/>
            <w:vAlign w:val="bottom"/>
            <w:hideMark/>
          </w:tcPr>
          <w:p w14:paraId="00FC6AAF" w14:textId="671A62B7" w:rsidR="00B35183" w:rsidRPr="00B35183" w:rsidRDefault="00B35183" w:rsidP="00B35183">
            <w:pPr>
              <w:spacing w:line="276" w:lineRule="auto"/>
              <w:jc w:val="right"/>
              <w:rPr>
                <w:color w:val="000000"/>
              </w:rPr>
            </w:pPr>
            <w:r w:rsidRPr="00B35183">
              <w:rPr>
                <w:color w:val="000000"/>
              </w:rPr>
              <w:t>934.273</w:t>
            </w:r>
          </w:p>
        </w:tc>
        <w:tc>
          <w:tcPr>
            <w:tcW w:w="1056" w:type="dxa"/>
            <w:tcBorders>
              <w:top w:val="nil"/>
              <w:left w:val="nil"/>
              <w:bottom w:val="nil"/>
              <w:right w:val="nil"/>
            </w:tcBorders>
            <w:shd w:val="clear" w:color="auto" w:fill="auto"/>
            <w:noWrap/>
            <w:vAlign w:val="bottom"/>
            <w:hideMark/>
          </w:tcPr>
          <w:p w14:paraId="6E957172" w14:textId="0411E335"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62E1341"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60A59F1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4CD64180" w14:textId="77777777" w:rsidR="00B35183" w:rsidRPr="00954F62" w:rsidRDefault="00B35183" w:rsidP="00B35183">
            <w:pPr>
              <w:spacing w:line="276" w:lineRule="auto"/>
              <w:jc w:val="right"/>
              <w:rPr>
                <w:color w:val="000000"/>
              </w:rPr>
            </w:pPr>
          </w:p>
        </w:tc>
      </w:tr>
      <w:tr w:rsidR="00B35183"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B35183" w:rsidRPr="00151116" w:rsidRDefault="00B35183" w:rsidP="00B35183">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06C17E22" w:rsidR="00B35183" w:rsidRPr="00B35183" w:rsidRDefault="00B35183" w:rsidP="00B35183">
            <w:pPr>
              <w:spacing w:line="276" w:lineRule="auto"/>
              <w:jc w:val="right"/>
              <w:rPr>
                <w:color w:val="000000"/>
              </w:rPr>
            </w:pPr>
            <w:r w:rsidRPr="00B35183">
              <w:rPr>
                <w:color w:val="000000"/>
              </w:rPr>
              <w:t>-5.90E-04</w:t>
            </w:r>
          </w:p>
        </w:tc>
        <w:tc>
          <w:tcPr>
            <w:tcW w:w="1116" w:type="dxa"/>
            <w:tcBorders>
              <w:top w:val="nil"/>
              <w:left w:val="nil"/>
              <w:bottom w:val="nil"/>
              <w:right w:val="nil"/>
            </w:tcBorders>
            <w:shd w:val="clear" w:color="auto" w:fill="auto"/>
            <w:noWrap/>
            <w:vAlign w:val="bottom"/>
            <w:hideMark/>
          </w:tcPr>
          <w:p w14:paraId="1CBC27D3" w14:textId="3CC8D9EF" w:rsidR="00B35183" w:rsidRPr="00B35183" w:rsidRDefault="00B35183" w:rsidP="00B35183">
            <w:pPr>
              <w:spacing w:line="276" w:lineRule="auto"/>
              <w:jc w:val="right"/>
              <w:rPr>
                <w:color w:val="000000"/>
              </w:rPr>
            </w:pPr>
            <w:r w:rsidRPr="00B35183">
              <w:rPr>
                <w:color w:val="000000"/>
              </w:rPr>
              <w:t>92.276</w:t>
            </w:r>
          </w:p>
        </w:tc>
        <w:tc>
          <w:tcPr>
            <w:tcW w:w="1056" w:type="dxa"/>
            <w:tcBorders>
              <w:top w:val="nil"/>
              <w:left w:val="nil"/>
              <w:bottom w:val="nil"/>
              <w:right w:val="nil"/>
            </w:tcBorders>
            <w:shd w:val="clear" w:color="auto" w:fill="auto"/>
            <w:noWrap/>
            <w:vAlign w:val="bottom"/>
            <w:hideMark/>
          </w:tcPr>
          <w:p w14:paraId="79509B8C" w14:textId="1AE3D1DE"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246C3828" w14:textId="4723D547" w:rsidR="00B35183" w:rsidRPr="00B35183" w:rsidRDefault="00B35183" w:rsidP="00B35183">
            <w:pPr>
              <w:spacing w:line="276" w:lineRule="auto"/>
              <w:jc w:val="right"/>
              <w:rPr>
                <w:color w:val="000000"/>
              </w:rPr>
            </w:pPr>
            <w:r w:rsidRPr="00B35183">
              <w:rPr>
                <w:color w:val="000000"/>
              </w:rPr>
              <w:t>-7.57E-04</w:t>
            </w:r>
          </w:p>
        </w:tc>
        <w:tc>
          <w:tcPr>
            <w:tcW w:w="1116" w:type="dxa"/>
            <w:tcBorders>
              <w:top w:val="nil"/>
              <w:left w:val="nil"/>
              <w:bottom w:val="nil"/>
              <w:right w:val="nil"/>
            </w:tcBorders>
            <w:shd w:val="clear" w:color="auto" w:fill="auto"/>
            <w:noWrap/>
            <w:vAlign w:val="bottom"/>
            <w:hideMark/>
          </w:tcPr>
          <w:p w14:paraId="66B31864" w14:textId="2748D96D" w:rsidR="00B35183" w:rsidRPr="00B35183" w:rsidRDefault="00B35183" w:rsidP="00B35183">
            <w:pPr>
              <w:spacing w:line="276" w:lineRule="auto"/>
              <w:jc w:val="right"/>
              <w:rPr>
                <w:color w:val="000000"/>
              </w:rPr>
            </w:pPr>
            <w:r w:rsidRPr="00B35183">
              <w:rPr>
                <w:color w:val="000000"/>
              </w:rPr>
              <w:t>266.673</w:t>
            </w:r>
          </w:p>
        </w:tc>
        <w:tc>
          <w:tcPr>
            <w:tcW w:w="1056" w:type="dxa"/>
            <w:tcBorders>
              <w:top w:val="nil"/>
              <w:left w:val="nil"/>
              <w:bottom w:val="nil"/>
              <w:right w:val="nil"/>
            </w:tcBorders>
            <w:shd w:val="clear" w:color="auto" w:fill="auto"/>
            <w:noWrap/>
            <w:vAlign w:val="bottom"/>
            <w:hideMark/>
          </w:tcPr>
          <w:p w14:paraId="7FBBA790" w14:textId="4D41FA97"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5D184D73"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86024A6"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6B6AAF0C" w14:textId="77777777" w:rsidR="00B35183" w:rsidRPr="00954F62" w:rsidRDefault="00B35183" w:rsidP="00B35183">
            <w:pPr>
              <w:spacing w:line="276" w:lineRule="auto"/>
              <w:jc w:val="right"/>
              <w:rPr>
                <w:color w:val="000000"/>
              </w:rPr>
            </w:pPr>
          </w:p>
        </w:tc>
      </w:tr>
      <w:tr w:rsidR="00B35183"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0D2DC0C1" w:rsidR="00B35183" w:rsidRPr="00B35183" w:rsidRDefault="00B35183" w:rsidP="00B35183">
            <w:pPr>
              <w:spacing w:line="276" w:lineRule="auto"/>
              <w:jc w:val="right"/>
              <w:rPr>
                <w:color w:val="000000"/>
              </w:rPr>
            </w:pPr>
            <w:r w:rsidRPr="00B35183">
              <w:rPr>
                <w:color w:val="000000"/>
              </w:rPr>
              <w:t>6.63E-02</w:t>
            </w:r>
          </w:p>
        </w:tc>
        <w:tc>
          <w:tcPr>
            <w:tcW w:w="1116" w:type="dxa"/>
            <w:tcBorders>
              <w:top w:val="nil"/>
              <w:left w:val="nil"/>
              <w:bottom w:val="nil"/>
              <w:right w:val="nil"/>
            </w:tcBorders>
            <w:shd w:val="clear" w:color="auto" w:fill="auto"/>
            <w:noWrap/>
            <w:vAlign w:val="bottom"/>
            <w:hideMark/>
          </w:tcPr>
          <w:p w14:paraId="54923D2E" w14:textId="0493CC09" w:rsidR="00B35183" w:rsidRPr="00B35183" w:rsidRDefault="00B35183" w:rsidP="00B35183">
            <w:pPr>
              <w:spacing w:line="276" w:lineRule="auto"/>
              <w:jc w:val="right"/>
              <w:rPr>
                <w:color w:val="000000"/>
              </w:rPr>
            </w:pPr>
            <w:r w:rsidRPr="00B35183">
              <w:rPr>
                <w:color w:val="000000"/>
              </w:rPr>
              <w:t>1.131</w:t>
            </w:r>
          </w:p>
        </w:tc>
        <w:tc>
          <w:tcPr>
            <w:tcW w:w="1056" w:type="dxa"/>
            <w:tcBorders>
              <w:top w:val="nil"/>
              <w:left w:val="nil"/>
              <w:bottom w:val="nil"/>
              <w:right w:val="nil"/>
            </w:tcBorders>
            <w:shd w:val="clear" w:color="auto" w:fill="auto"/>
            <w:noWrap/>
            <w:vAlign w:val="bottom"/>
            <w:hideMark/>
          </w:tcPr>
          <w:p w14:paraId="0941E156" w14:textId="6CDB8E44" w:rsidR="00B35183" w:rsidRPr="00B35183" w:rsidRDefault="00B35183" w:rsidP="00B35183">
            <w:pPr>
              <w:spacing w:line="276" w:lineRule="auto"/>
              <w:jc w:val="right"/>
              <w:rPr>
                <w:b/>
                <w:bCs/>
                <w:color w:val="000000"/>
              </w:rPr>
            </w:pPr>
            <w:r w:rsidRPr="00B35183">
              <w:rPr>
                <w:color w:val="000000"/>
              </w:rPr>
              <w:t>0.288</w:t>
            </w:r>
          </w:p>
        </w:tc>
        <w:tc>
          <w:tcPr>
            <w:tcW w:w="1416" w:type="dxa"/>
            <w:tcBorders>
              <w:top w:val="nil"/>
              <w:left w:val="nil"/>
              <w:bottom w:val="nil"/>
              <w:right w:val="nil"/>
            </w:tcBorders>
            <w:shd w:val="clear" w:color="auto" w:fill="auto"/>
            <w:noWrap/>
            <w:vAlign w:val="bottom"/>
            <w:hideMark/>
          </w:tcPr>
          <w:p w14:paraId="3F6E48A1" w14:textId="1DF3AC72" w:rsidR="00B35183" w:rsidRPr="00B35183" w:rsidRDefault="00B35183" w:rsidP="00B35183">
            <w:pPr>
              <w:spacing w:line="276" w:lineRule="auto"/>
              <w:jc w:val="right"/>
              <w:rPr>
                <w:color w:val="000000"/>
              </w:rPr>
            </w:pPr>
            <w:r w:rsidRPr="00B35183">
              <w:rPr>
                <w:color w:val="000000"/>
              </w:rPr>
              <w:t>1.30E-01</w:t>
            </w:r>
          </w:p>
        </w:tc>
        <w:tc>
          <w:tcPr>
            <w:tcW w:w="1116" w:type="dxa"/>
            <w:tcBorders>
              <w:top w:val="nil"/>
              <w:left w:val="nil"/>
              <w:bottom w:val="nil"/>
              <w:right w:val="nil"/>
            </w:tcBorders>
            <w:shd w:val="clear" w:color="auto" w:fill="auto"/>
            <w:noWrap/>
            <w:vAlign w:val="bottom"/>
            <w:hideMark/>
          </w:tcPr>
          <w:p w14:paraId="04E51EA9" w14:textId="1F2CAE6F" w:rsidR="00B35183" w:rsidRPr="00B35183" w:rsidRDefault="00B35183" w:rsidP="00B35183">
            <w:pPr>
              <w:spacing w:line="276" w:lineRule="auto"/>
              <w:jc w:val="right"/>
              <w:rPr>
                <w:color w:val="000000"/>
              </w:rPr>
            </w:pPr>
            <w:r w:rsidRPr="00B35183">
              <w:rPr>
                <w:color w:val="000000"/>
              </w:rPr>
              <w:t>17.027</w:t>
            </w:r>
          </w:p>
        </w:tc>
        <w:tc>
          <w:tcPr>
            <w:tcW w:w="1056" w:type="dxa"/>
            <w:tcBorders>
              <w:top w:val="nil"/>
              <w:left w:val="nil"/>
              <w:bottom w:val="nil"/>
              <w:right w:val="nil"/>
            </w:tcBorders>
            <w:shd w:val="clear" w:color="auto" w:fill="auto"/>
            <w:noWrap/>
            <w:vAlign w:val="bottom"/>
            <w:hideMark/>
          </w:tcPr>
          <w:p w14:paraId="64D5E886" w14:textId="1988B74D"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D46402E"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B192D4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5FEBE845" w14:textId="77777777" w:rsidR="00B35183" w:rsidRPr="00954F62" w:rsidRDefault="00B35183" w:rsidP="00B35183">
            <w:pPr>
              <w:spacing w:line="276" w:lineRule="auto"/>
              <w:jc w:val="right"/>
              <w:rPr>
                <w:color w:val="000000"/>
              </w:rPr>
            </w:pPr>
          </w:p>
        </w:tc>
      </w:tr>
      <w:tr w:rsidR="00B35183"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63AFDE26" w:rsidR="00B35183" w:rsidRPr="00B35183" w:rsidRDefault="00B35183" w:rsidP="00B35183">
            <w:pPr>
              <w:spacing w:line="276" w:lineRule="auto"/>
              <w:jc w:val="right"/>
              <w:rPr>
                <w:color w:val="000000"/>
              </w:rPr>
            </w:pPr>
            <w:r w:rsidRPr="00B35183">
              <w:rPr>
                <w:color w:val="000000"/>
              </w:rPr>
              <w:t>-7.12E-05</w:t>
            </w:r>
          </w:p>
        </w:tc>
        <w:tc>
          <w:tcPr>
            <w:tcW w:w="1116" w:type="dxa"/>
            <w:tcBorders>
              <w:top w:val="nil"/>
              <w:left w:val="nil"/>
              <w:bottom w:val="nil"/>
              <w:right w:val="nil"/>
            </w:tcBorders>
            <w:shd w:val="clear" w:color="auto" w:fill="auto"/>
            <w:noWrap/>
            <w:vAlign w:val="bottom"/>
            <w:hideMark/>
          </w:tcPr>
          <w:p w14:paraId="649B6110" w14:textId="747E7F0F" w:rsidR="00B35183" w:rsidRPr="00B35183" w:rsidRDefault="00B35183" w:rsidP="00B35183">
            <w:pPr>
              <w:spacing w:line="276" w:lineRule="auto"/>
              <w:jc w:val="right"/>
              <w:rPr>
                <w:color w:val="000000"/>
              </w:rPr>
            </w:pPr>
            <w:r w:rsidRPr="00B35183">
              <w:rPr>
                <w:color w:val="000000"/>
              </w:rPr>
              <w:t>3.199</w:t>
            </w:r>
          </w:p>
        </w:tc>
        <w:tc>
          <w:tcPr>
            <w:tcW w:w="1056" w:type="dxa"/>
            <w:tcBorders>
              <w:top w:val="nil"/>
              <w:left w:val="nil"/>
              <w:bottom w:val="nil"/>
              <w:right w:val="nil"/>
            </w:tcBorders>
            <w:shd w:val="clear" w:color="auto" w:fill="auto"/>
            <w:noWrap/>
            <w:vAlign w:val="bottom"/>
            <w:hideMark/>
          </w:tcPr>
          <w:p w14:paraId="37E78C3D" w14:textId="50326600" w:rsidR="00B35183" w:rsidRPr="00B35183" w:rsidRDefault="00B35183" w:rsidP="00B35183">
            <w:pPr>
              <w:spacing w:line="276" w:lineRule="auto"/>
              <w:jc w:val="right"/>
              <w:rPr>
                <w:b/>
                <w:bCs/>
                <w:i/>
                <w:iCs/>
                <w:color w:val="000000"/>
              </w:rPr>
            </w:pPr>
            <w:r w:rsidRPr="00B35183">
              <w:rPr>
                <w:i/>
                <w:iCs/>
                <w:color w:val="000000"/>
              </w:rPr>
              <w:t>0.074</w:t>
            </w:r>
          </w:p>
        </w:tc>
        <w:tc>
          <w:tcPr>
            <w:tcW w:w="1416" w:type="dxa"/>
            <w:tcBorders>
              <w:top w:val="nil"/>
              <w:left w:val="nil"/>
              <w:bottom w:val="nil"/>
              <w:right w:val="nil"/>
            </w:tcBorders>
            <w:shd w:val="clear" w:color="auto" w:fill="auto"/>
            <w:noWrap/>
            <w:vAlign w:val="bottom"/>
            <w:hideMark/>
          </w:tcPr>
          <w:p w14:paraId="48FBC971" w14:textId="115E5A97" w:rsidR="00B35183" w:rsidRPr="00B35183" w:rsidRDefault="00B35183" w:rsidP="00B35183">
            <w:pPr>
              <w:spacing w:line="276" w:lineRule="auto"/>
              <w:jc w:val="right"/>
              <w:rPr>
                <w:color w:val="000000"/>
              </w:rPr>
            </w:pPr>
            <w:r w:rsidRPr="00B35183">
              <w:rPr>
                <w:color w:val="000000"/>
              </w:rPr>
              <w:t>6.15E-06</w:t>
            </w:r>
          </w:p>
        </w:tc>
        <w:tc>
          <w:tcPr>
            <w:tcW w:w="1116" w:type="dxa"/>
            <w:tcBorders>
              <w:top w:val="nil"/>
              <w:left w:val="nil"/>
              <w:bottom w:val="nil"/>
              <w:right w:val="nil"/>
            </w:tcBorders>
            <w:shd w:val="clear" w:color="auto" w:fill="auto"/>
            <w:noWrap/>
            <w:vAlign w:val="bottom"/>
            <w:hideMark/>
          </w:tcPr>
          <w:p w14:paraId="7E6BC040" w14:textId="26B9FEE1" w:rsidR="00B35183" w:rsidRPr="00B35183" w:rsidRDefault="00B35183" w:rsidP="00B35183">
            <w:pPr>
              <w:spacing w:line="276" w:lineRule="auto"/>
              <w:jc w:val="right"/>
              <w:rPr>
                <w:color w:val="000000"/>
              </w:rPr>
            </w:pPr>
            <w:r w:rsidRPr="00B35183">
              <w:rPr>
                <w:color w:val="000000"/>
              </w:rPr>
              <w:t>1.617</w:t>
            </w:r>
          </w:p>
        </w:tc>
        <w:tc>
          <w:tcPr>
            <w:tcW w:w="1056" w:type="dxa"/>
            <w:tcBorders>
              <w:top w:val="nil"/>
              <w:left w:val="nil"/>
              <w:bottom w:val="nil"/>
              <w:right w:val="nil"/>
            </w:tcBorders>
            <w:shd w:val="clear" w:color="auto" w:fill="auto"/>
            <w:noWrap/>
            <w:vAlign w:val="bottom"/>
            <w:hideMark/>
          </w:tcPr>
          <w:p w14:paraId="06BB4D0B" w14:textId="1EAF1F9D" w:rsidR="00B35183" w:rsidRPr="00B35183" w:rsidRDefault="00B35183" w:rsidP="00B35183">
            <w:pPr>
              <w:spacing w:line="276" w:lineRule="auto"/>
              <w:jc w:val="right"/>
              <w:rPr>
                <w:b/>
                <w:bCs/>
                <w:color w:val="000000"/>
              </w:rPr>
            </w:pPr>
            <w:r w:rsidRPr="00B35183">
              <w:rPr>
                <w:color w:val="000000"/>
              </w:rPr>
              <w:t>0.204</w:t>
            </w:r>
          </w:p>
        </w:tc>
        <w:tc>
          <w:tcPr>
            <w:tcW w:w="1296" w:type="dxa"/>
            <w:tcBorders>
              <w:top w:val="nil"/>
              <w:left w:val="nil"/>
              <w:bottom w:val="nil"/>
              <w:right w:val="nil"/>
            </w:tcBorders>
          </w:tcPr>
          <w:p w14:paraId="5A8740CA"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11CD5C27"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0E5504AF" w14:textId="77777777" w:rsidR="00B35183" w:rsidRPr="00954F62" w:rsidRDefault="00B35183" w:rsidP="00B35183">
            <w:pPr>
              <w:spacing w:line="276" w:lineRule="auto"/>
              <w:jc w:val="right"/>
              <w:rPr>
                <w:color w:val="000000"/>
              </w:rPr>
            </w:pPr>
          </w:p>
        </w:tc>
      </w:tr>
      <w:tr w:rsidR="00B35183"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B35183" w:rsidRPr="00151116" w:rsidRDefault="00B35183" w:rsidP="00B35183">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1D1C1E38" w:rsidR="00B35183" w:rsidRPr="00B35183" w:rsidRDefault="00B35183" w:rsidP="00B35183">
            <w:pPr>
              <w:spacing w:line="276" w:lineRule="auto"/>
              <w:jc w:val="right"/>
              <w:rPr>
                <w:color w:val="000000"/>
              </w:rPr>
            </w:pPr>
            <w:r w:rsidRPr="00B35183">
              <w:rPr>
                <w:color w:val="000000"/>
              </w:rPr>
              <w:t>5.97E-04</w:t>
            </w:r>
          </w:p>
        </w:tc>
        <w:tc>
          <w:tcPr>
            <w:tcW w:w="1116" w:type="dxa"/>
            <w:tcBorders>
              <w:top w:val="nil"/>
              <w:left w:val="nil"/>
              <w:right w:val="nil"/>
            </w:tcBorders>
            <w:shd w:val="clear" w:color="auto" w:fill="auto"/>
            <w:noWrap/>
            <w:vAlign w:val="bottom"/>
            <w:hideMark/>
          </w:tcPr>
          <w:p w14:paraId="62D0485E" w14:textId="173EDC00" w:rsidR="00B35183" w:rsidRPr="00B35183" w:rsidRDefault="00B35183" w:rsidP="00B35183">
            <w:pPr>
              <w:spacing w:line="276" w:lineRule="auto"/>
              <w:jc w:val="right"/>
              <w:rPr>
                <w:color w:val="000000"/>
              </w:rPr>
            </w:pPr>
            <w:r w:rsidRPr="00B35183">
              <w:rPr>
                <w:color w:val="000000"/>
              </w:rPr>
              <w:t>41.763</w:t>
            </w:r>
          </w:p>
        </w:tc>
        <w:tc>
          <w:tcPr>
            <w:tcW w:w="1056" w:type="dxa"/>
            <w:tcBorders>
              <w:top w:val="nil"/>
              <w:left w:val="nil"/>
              <w:right w:val="nil"/>
            </w:tcBorders>
            <w:shd w:val="clear" w:color="auto" w:fill="auto"/>
            <w:noWrap/>
            <w:vAlign w:val="bottom"/>
            <w:hideMark/>
          </w:tcPr>
          <w:p w14:paraId="6B75326F" w14:textId="200066E1"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right w:val="nil"/>
            </w:tcBorders>
            <w:shd w:val="clear" w:color="auto" w:fill="auto"/>
            <w:noWrap/>
            <w:vAlign w:val="bottom"/>
            <w:hideMark/>
          </w:tcPr>
          <w:p w14:paraId="0A1CC8EF" w14:textId="5BEB8961" w:rsidR="00B35183" w:rsidRPr="00B35183" w:rsidRDefault="00B35183" w:rsidP="00B35183">
            <w:pPr>
              <w:spacing w:line="276" w:lineRule="auto"/>
              <w:jc w:val="right"/>
              <w:rPr>
                <w:color w:val="000000"/>
              </w:rPr>
            </w:pPr>
            <w:r w:rsidRPr="00B35183">
              <w:rPr>
                <w:color w:val="000000"/>
              </w:rPr>
              <w:t>7.49E-04</w:t>
            </w:r>
          </w:p>
        </w:tc>
        <w:tc>
          <w:tcPr>
            <w:tcW w:w="1116" w:type="dxa"/>
            <w:tcBorders>
              <w:top w:val="nil"/>
              <w:left w:val="nil"/>
              <w:right w:val="nil"/>
            </w:tcBorders>
            <w:shd w:val="clear" w:color="auto" w:fill="auto"/>
            <w:noWrap/>
            <w:vAlign w:val="bottom"/>
            <w:hideMark/>
          </w:tcPr>
          <w:p w14:paraId="0D552F00" w14:textId="4D88C4C3" w:rsidR="00B35183" w:rsidRPr="00B35183" w:rsidRDefault="00B35183" w:rsidP="00B35183">
            <w:pPr>
              <w:spacing w:line="276" w:lineRule="auto"/>
              <w:jc w:val="right"/>
              <w:rPr>
                <w:color w:val="000000"/>
              </w:rPr>
            </w:pPr>
            <w:r w:rsidRPr="00B35183">
              <w:rPr>
                <w:color w:val="000000"/>
              </w:rPr>
              <w:t>137.22</w:t>
            </w:r>
          </w:p>
        </w:tc>
        <w:tc>
          <w:tcPr>
            <w:tcW w:w="1056" w:type="dxa"/>
            <w:tcBorders>
              <w:top w:val="nil"/>
              <w:left w:val="nil"/>
              <w:right w:val="nil"/>
            </w:tcBorders>
            <w:shd w:val="clear" w:color="auto" w:fill="auto"/>
            <w:noWrap/>
            <w:vAlign w:val="bottom"/>
            <w:hideMark/>
          </w:tcPr>
          <w:p w14:paraId="17F8D2FE" w14:textId="4E8A435D" w:rsidR="00B35183" w:rsidRPr="00B35183" w:rsidRDefault="00B35183" w:rsidP="00B35183">
            <w:pPr>
              <w:spacing w:line="276" w:lineRule="auto"/>
              <w:jc w:val="right"/>
              <w:rPr>
                <w:b/>
                <w:bCs/>
                <w:i/>
                <w:iCs/>
                <w:color w:val="000000"/>
              </w:rPr>
            </w:pPr>
            <w:r w:rsidRPr="00B35183">
              <w:rPr>
                <w:b/>
                <w:bCs/>
                <w:color w:val="000000"/>
              </w:rPr>
              <w:t>&lt;0.001</w:t>
            </w:r>
          </w:p>
        </w:tc>
        <w:tc>
          <w:tcPr>
            <w:tcW w:w="1296" w:type="dxa"/>
            <w:tcBorders>
              <w:top w:val="nil"/>
              <w:left w:val="nil"/>
              <w:right w:val="nil"/>
            </w:tcBorders>
          </w:tcPr>
          <w:p w14:paraId="3FC31265" w14:textId="77777777" w:rsidR="00B35183" w:rsidRPr="00954F62" w:rsidRDefault="00B35183" w:rsidP="00B35183">
            <w:pPr>
              <w:spacing w:line="276" w:lineRule="auto"/>
              <w:jc w:val="right"/>
              <w:rPr>
                <w:color w:val="000000"/>
              </w:rPr>
            </w:pPr>
          </w:p>
        </w:tc>
        <w:tc>
          <w:tcPr>
            <w:tcW w:w="895" w:type="dxa"/>
            <w:tcBorders>
              <w:top w:val="nil"/>
              <w:left w:val="nil"/>
              <w:right w:val="nil"/>
            </w:tcBorders>
          </w:tcPr>
          <w:p w14:paraId="39A58868" w14:textId="77777777" w:rsidR="00B35183" w:rsidRPr="00954F62" w:rsidRDefault="00B35183" w:rsidP="00B35183">
            <w:pPr>
              <w:spacing w:line="276" w:lineRule="auto"/>
              <w:jc w:val="right"/>
              <w:rPr>
                <w:color w:val="000000"/>
              </w:rPr>
            </w:pPr>
          </w:p>
        </w:tc>
        <w:tc>
          <w:tcPr>
            <w:tcW w:w="977" w:type="dxa"/>
            <w:tcBorders>
              <w:top w:val="nil"/>
              <w:left w:val="nil"/>
              <w:right w:val="nil"/>
            </w:tcBorders>
          </w:tcPr>
          <w:p w14:paraId="1E6EBDD9" w14:textId="77777777" w:rsidR="00B35183" w:rsidRPr="00954F62" w:rsidRDefault="00B35183" w:rsidP="00B35183">
            <w:pPr>
              <w:spacing w:line="276" w:lineRule="auto"/>
              <w:jc w:val="right"/>
              <w:rPr>
                <w:color w:val="000000"/>
              </w:rPr>
            </w:pPr>
          </w:p>
        </w:tc>
      </w:tr>
      <w:tr w:rsidR="00B35183"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68013BA7" w:rsidR="00B35183" w:rsidRPr="00B35183" w:rsidRDefault="00B35183" w:rsidP="00B35183">
            <w:pPr>
              <w:spacing w:line="276" w:lineRule="auto"/>
              <w:jc w:val="right"/>
              <w:rPr>
                <w:color w:val="000000"/>
              </w:rPr>
            </w:pPr>
            <w:r w:rsidRPr="00B35183">
              <w:rPr>
                <w:color w:val="000000"/>
              </w:rPr>
              <w:t>-1.55E-04</w:t>
            </w:r>
          </w:p>
        </w:tc>
        <w:tc>
          <w:tcPr>
            <w:tcW w:w="1116" w:type="dxa"/>
            <w:tcBorders>
              <w:top w:val="nil"/>
              <w:left w:val="nil"/>
              <w:bottom w:val="single" w:sz="4" w:space="0" w:color="auto"/>
              <w:right w:val="nil"/>
            </w:tcBorders>
            <w:shd w:val="clear" w:color="auto" w:fill="auto"/>
            <w:noWrap/>
            <w:vAlign w:val="bottom"/>
            <w:hideMark/>
          </w:tcPr>
          <w:p w14:paraId="13FA6F64" w14:textId="4D58A600" w:rsidR="00B35183" w:rsidRPr="00B35183" w:rsidRDefault="00B35183" w:rsidP="00B35183">
            <w:pPr>
              <w:spacing w:line="276" w:lineRule="auto"/>
              <w:jc w:val="right"/>
              <w:rPr>
                <w:color w:val="000000"/>
              </w:rPr>
            </w:pPr>
            <w:r w:rsidRPr="00B35183">
              <w:rPr>
                <w:color w:val="000000"/>
              </w:rPr>
              <w:t>0.9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99011A5" w14:textId="0BFE6A45" w:rsidR="00B35183" w:rsidRPr="00B35183" w:rsidRDefault="00B35183" w:rsidP="00B35183">
            <w:pPr>
              <w:spacing w:line="276" w:lineRule="auto"/>
              <w:jc w:val="right"/>
              <w:rPr>
                <w:b/>
                <w:bCs/>
                <w:color w:val="000000"/>
              </w:rPr>
            </w:pPr>
            <w:r w:rsidRPr="00B35183">
              <w:rPr>
                <w:color w:val="000000"/>
              </w:rPr>
              <w:t>0.335</w:t>
            </w:r>
          </w:p>
        </w:tc>
        <w:tc>
          <w:tcPr>
            <w:tcW w:w="1416" w:type="dxa"/>
            <w:tcBorders>
              <w:top w:val="nil"/>
              <w:left w:val="nil"/>
              <w:bottom w:val="single" w:sz="4" w:space="0" w:color="auto"/>
              <w:right w:val="nil"/>
            </w:tcBorders>
            <w:shd w:val="clear" w:color="auto" w:fill="auto"/>
            <w:noWrap/>
            <w:vAlign w:val="bottom"/>
            <w:hideMark/>
          </w:tcPr>
          <w:p w14:paraId="770190E6" w14:textId="294B2555" w:rsidR="00B35183" w:rsidRPr="00B35183" w:rsidRDefault="00B35183" w:rsidP="00B35183">
            <w:pPr>
              <w:spacing w:line="276" w:lineRule="auto"/>
              <w:jc w:val="right"/>
              <w:rPr>
                <w:color w:val="000000"/>
              </w:rPr>
            </w:pPr>
            <w:r w:rsidRPr="00B35183">
              <w:rPr>
                <w:color w:val="000000"/>
              </w:rPr>
              <w:t>-1.77E-04</w:t>
            </w:r>
          </w:p>
        </w:tc>
        <w:tc>
          <w:tcPr>
            <w:tcW w:w="1116" w:type="dxa"/>
            <w:tcBorders>
              <w:top w:val="nil"/>
              <w:left w:val="nil"/>
              <w:bottom w:val="single" w:sz="4" w:space="0" w:color="auto"/>
              <w:right w:val="nil"/>
            </w:tcBorders>
            <w:shd w:val="clear" w:color="auto" w:fill="auto"/>
            <w:noWrap/>
            <w:vAlign w:val="bottom"/>
            <w:hideMark/>
          </w:tcPr>
          <w:p w14:paraId="1220BCF8" w14:textId="3ED588DD" w:rsidR="00B35183" w:rsidRPr="00B35183" w:rsidRDefault="00B35183" w:rsidP="00B35183">
            <w:pPr>
              <w:spacing w:line="276" w:lineRule="auto"/>
              <w:jc w:val="right"/>
              <w:rPr>
                <w:color w:val="000000"/>
              </w:rPr>
            </w:pPr>
            <w:r w:rsidRPr="00B35183">
              <w:rPr>
                <w:color w:val="000000"/>
              </w:rPr>
              <w:t>2.422</w:t>
            </w:r>
          </w:p>
        </w:tc>
        <w:tc>
          <w:tcPr>
            <w:tcW w:w="1056" w:type="dxa"/>
            <w:tcBorders>
              <w:top w:val="nil"/>
              <w:left w:val="nil"/>
              <w:bottom w:val="single" w:sz="4" w:space="0" w:color="auto"/>
              <w:right w:val="nil"/>
            </w:tcBorders>
            <w:shd w:val="clear" w:color="auto" w:fill="auto"/>
            <w:noWrap/>
            <w:vAlign w:val="bottom"/>
            <w:hideMark/>
          </w:tcPr>
          <w:p w14:paraId="0CFE41DA" w14:textId="5FBE9316" w:rsidR="00B35183" w:rsidRPr="00B35183" w:rsidRDefault="00B35183" w:rsidP="00B35183">
            <w:pPr>
              <w:spacing w:line="276" w:lineRule="auto"/>
              <w:jc w:val="right"/>
              <w:rPr>
                <w:color w:val="000000"/>
              </w:rPr>
            </w:pPr>
            <w:r w:rsidRPr="00B35183">
              <w:rPr>
                <w:color w:val="000000"/>
              </w:rPr>
              <w:t>0.12</w:t>
            </w:r>
            <w:r>
              <w:rPr>
                <w:color w:val="000000"/>
              </w:rPr>
              <w:t>0</w:t>
            </w:r>
          </w:p>
        </w:tc>
        <w:tc>
          <w:tcPr>
            <w:tcW w:w="1296" w:type="dxa"/>
            <w:tcBorders>
              <w:top w:val="nil"/>
              <w:left w:val="nil"/>
              <w:bottom w:val="single" w:sz="4" w:space="0" w:color="auto"/>
              <w:right w:val="nil"/>
            </w:tcBorders>
          </w:tcPr>
          <w:p w14:paraId="1130EDD0" w14:textId="77777777" w:rsidR="00B35183" w:rsidRPr="00954F62" w:rsidRDefault="00B35183" w:rsidP="00B35183">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B35183" w:rsidRPr="00954F62" w:rsidRDefault="00B35183" w:rsidP="00B35183">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B35183" w:rsidRPr="00954F62" w:rsidRDefault="00B35183" w:rsidP="00B35183">
            <w:pPr>
              <w:spacing w:line="276" w:lineRule="auto"/>
              <w:jc w:val="right"/>
              <w:rPr>
                <w:color w:val="000000"/>
              </w:rPr>
            </w:pPr>
          </w:p>
        </w:tc>
      </w:tr>
    </w:tbl>
    <w:p w14:paraId="7FD856ED" w14:textId="77777777" w:rsidR="00BA14BF" w:rsidRPr="00E90F4A" w:rsidRDefault="00BA14BF" w:rsidP="00D924B1">
      <w:pPr>
        <w:spacing w:line="276" w:lineRule="auto"/>
      </w:pPr>
    </w:p>
    <w:p w14:paraId="298BC96B" w14:textId="1D37E874" w:rsidR="00BA14BF" w:rsidRDefault="00BA14BF" w:rsidP="00D924B1">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A superscript “</w:t>
      </w:r>
      <w:r w:rsidR="00D924B1">
        <w:t>b</w:t>
      </w:r>
      <w:r w:rsidR="00D924B1">
        <w:t xml:space="preserve">” is included after trait labels to indicate if models were fit with </w:t>
      </w:r>
      <w:proofErr w:type="gramStart"/>
      <w:r w:rsidR="00D924B1">
        <w:t>square-</w:t>
      </w:r>
      <w:proofErr w:type="spellStart"/>
      <w:r w:rsidR="00D924B1">
        <w:t>root</w:t>
      </w:r>
      <w:proofErr w:type="spellEnd"/>
      <w:proofErr w:type="gramEnd"/>
      <w:r w:rsidR="00D924B1">
        <w:t xml:space="preserve"> transformed response variables.</w:t>
      </w:r>
      <w:r>
        <w:t xml:space="preserve"> </w:t>
      </w:r>
      <w:r>
        <w:rPr>
          <w:i/>
          <w:iCs/>
        </w:rPr>
        <w:t>P</w:t>
      </w:r>
      <w:r>
        <w:t>-values less than 0.05 are in bold</w:t>
      </w:r>
      <w:r w:rsidR="00D924B1">
        <w:t xml:space="preserve"> and p-values where 0.05&lt;p&lt;0.1 are italicized</w:t>
      </w:r>
      <w:r>
        <w:t>. Key: df=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BA14BF">
          <w:pgSz w:w="15840" w:h="12240" w:orient="landscape"/>
          <w:pgMar w:top="1440" w:right="1440" w:bottom="1440" w:left="1440" w:header="720" w:footer="720" w:gutter="0"/>
          <w:lnNumType w:countBy="1" w:restart="continuous"/>
          <w:cols w:space="720"/>
          <w:docGrid w:linePitch="360"/>
        </w:sectPr>
      </w:pPr>
    </w:p>
    <w:p w14:paraId="09318BAB" w14:textId="3E732BA6" w:rsidR="00F97E90" w:rsidRPr="00F97E90" w:rsidRDefault="00BA14BF" w:rsidP="00BA14BF">
      <w:pPr>
        <w:spacing w:line="480" w:lineRule="auto"/>
        <w:rPr>
          <w:bCs/>
        </w:rPr>
      </w:pPr>
      <w:r>
        <w:rPr>
          <w:b/>
        </w:rPr>
        <w:lastRenderedPageBreak/>
        <w:t>F</w:t>
      </w:r>
      <w:r w:rsidR="0009584F">
        <w:rPr>
          <w:b/>
        </w:rPr>
        <w:t xml:space="preserve">igure </w:t>
      </w:r>
      <w:r w:rsidR="00542E86">
        <w:rPr>
          <w:b/>
        </w:rPr>
        <w:t>5</w:t>
      </w:r>
    </w:p>
    <w:p w14:paraId="1283A935" w14:textId="2D190AE5" w:rsidR="00F97E90" w:rsidRPr="00A67FF2" w:rsidRDefault="00D924B1" w:rsidP="00BA14BF">
      <w:pPr>
        <w:spacing w:line="480" w:lineRule="auto"/>
        <w:rPr>
          <w:bCs/>
        </w:rPr>
      </w:pPr>
      <w:r>
        <w:rPr>
          <w:bCs/>
          <w:noProof/>
        </w:rPr>
        <w:drawing>
          <wp:inline distT="0" distB="0" distL="0" distR="0" wp14:anchorId="34C3BE45" wp14:editId="4356172A">
            <wp:extent cx="5943600" cy="29718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4"/>
                    <a:stretch>
                      <a:fillRect/>
                    </a:stretch>
                  </pic:blipFill>
                  <pic:spPr>
                    <a:xfrm>
                      <a:off x="0" y="0"/>
                      <a:ext cx="5943600" cy="2971800"/>
                    </a:xfrm>
                    <a:prstGeom prst="rect">
                      <a:avLst/>
                    </a:prstGeom>
                  </pic:spPr>
                </pic:pic>
              </a:graphicData>
            </a:graphic>
          </wp:inline>
        </w:drawing>
      </w:r>
    </w:p>
    <w:p w14:paraId="34F9873B" w14:textId="350FF6AB" w:rsidR="00325067" w:rsidRDefault="00F97E90" w:rsidP="00D924B1">
      <w:pPr>
        <w:spacing w:line="480" w:lineRule="auto"/>
        <w:rPr>
          <w:bCs/>
        </w:rPr>
      </w:pPr>
      <w:r>
        <w:rPr>
          <w:b/>
        </w:rPr>
        <w:t xml:space="preserve">Figure </w:t>
      </w:r>
      <w:r w:rsidR="00542E86">
        <w:rPr>
          <w:b/>
        </w:rPr>
        <w:t>5</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total biomass (panel C)</w:t>
      </w:r>
      <w:r w:rsidR="00D924B1">
        <w:rPr>
          <w:bCs/>
        </w:rPr>
        <w:t>, 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red points and 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w:t>
      </w:r>
      <w:r w:rsidR="00D924B1">
        <w:rPr>
          <w:bCs/>
        </w:rPr>
        <w:t xml:space="preserve"> </w:t>
      </w:r>
      <w:r w:rsidR="00D924B1">
        <w:rPr>
          <w:bCs/>
        </w:rPr>
        <w:t xml:space="preserve">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C358CC">
      <w:pPr>
        <w:spacing w:line="48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C358CC">
      <w:pPr>
        <w:spacing w:line="480" w:lineRule="auto"/>
        <w:rPr>
          <w:b/>
        </w:rPr>
      </w:pPr>
      <w:r>
        <w:rPr>
          <w:b/>
        </w:rPr>
        <w:lastRenderedPageBreak/>
        <w:t>Discussion</w:t>
      </w:r>
    </w:p>
    <w:p w14:paraId="32838767" w14:textId="583009E0" w:rsidR="0005753A" w:rsidRDefault="00954F62" w:rsidP="0005753A">
      <w:pPr>
        <w:spacing w:line="480" w:lineRule="auto"/>
        <w:rPr>
          <w:bCs/>
        </w:rPr>
      </w:pPr>
      <w:r>
        <w:rPr>
          <w:b/>
        </w:rPr>
        <w:tab/>
      </w: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eco-evolutionary optimality theory</w:t>
      </w:r>
      <w:r>
        <w:rPr>
          <w:bCs/>
        </w:rPr>
        <w:t xml:space="preserve">, </w:t>
      </w:r>
      <w:r w:rsidR="00FB74AE">
        <w:rPr>
          <w:bCs/>
        </w:rPr>
        <w:t>elevated CO</w:t>
      </w:r>
      <w:r w:rsidR="00FB74AE">
        <w:rPr>
          <w:bCs/>
          <w:vertAlign w:val="subscript"/>
        </w:rPr>
        <w:t>2</w:t>
      </w:r>
      <w:r w:rsidR="00FB74AE">
        <w:rPr>
          <w:bCs/>
        </w:rPr>
        <w:t xml:space="preserve"> downregulated </w:t>
      </w:r>
      <w:r>
        <w:rPr>
          <w:bCs/>
          <w:i/>
          <w:iCs/>
        </w:rPr>
        <w:t>V</w:t>
      </w:r>
      <w:r>
        <w:rPr>
          <w:bCs/>
          <w:vertAlign w:val="subscript"/>
        </w:rPr>
        <w:t>cmax25</w:t>
      </w:r>
      <w:r w:rsidR="00FB74AE">
        <w:rPr>
          <w:bCs/>
        </w:rPr>
        <w:t xml:space="preserve">, </w:t>
      </w:r>
      <w:r>
        <w:rPr>
          <w:bCs/>
          <w:i/>
          <w:iCs/>
        </w:rPr>
        <w:t>J</w:t>
      </w:r>
      <w:r>
        <w:rPr>
          <w:bCs/>
          <w:vertAlign w:val="subscript"/>
        </w:rPr>
        <w:t>max25</w:t>
      </w:r>
      <w:r w:rsidR="00FB74AE">
        <w:rPr>
          <w:bCs/>
        </w:rPr>
        <w:t xml:space="preserve">, </w:t>
      </w:r>
      <w:r w:rsidR="00FB74AE">
        <w:rPr>
          <w:bCs/>
          <w:i/>
          <w:iCs/>
        </w:rPr>
        <w:t>N</w:t>
      </w:r>
      <w:r w:rsidR="00FB74AE">
        <w:rPr>
          <w:bCs/>
          <w:vertAlign w:val="subscript"/>
        </w:rPr>
        <w:t>are</w:t>
      </w:r>
      <w:r w:rsidR="00E302CB">
        <w:rPr>
          <w:bCs/>
          <w:vertAlign w:val="subscript"/>
        </w:rPr>
        <w:t>a</w:t>
      </w:r>
      <w:r w:rsidR="00DA258F">
        <w:rPr>
          <w:bCs/>
        </w:rPr>
        <w:t xml:space="preserve">, and increased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E302CB">
        <w:rPr>
          <w:bCs/>
        </w:rPr>
        <w:t>. In all cases</w:t>
      </w:r>
      <w:r w:rsidR="00DA258F">
        <w:rPr>
          <w:bCs/>
        </w:rPr>
        <w:t xml:space="preserve"> except for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E302CB">
        <w:rPr>
          <w:bCs/>
        </w:rPr>
        <w:t>, leaf acclimation responses to elevated CO</w:t>
      </w:r>
      <w:r w:rsidR="00E302CB">
        <w:rPr>
          <w:bCs/>
          <w:vertAlign w:val="subscript"/>
        </w:rPr>
        <w:t>2</w:t>
      </w:r>
      <w:r w:rsidR="00E302CB">
        <w:rPr>
          <w:bCs/>
        </w:rPr>
        <w:t xml:space="preserve"> were independent of soil nitrogen fertilization and inoculation treatment</w:t>
      </w:r>
      <w:r w:rsidR="005D5416">
        <w:rPr>
          <w:bCs/>
        </w:rPr>
        <w:t xml:space="preserve">. </w:t>
      </w:r>
      <w:r w:rsidR="00BA5DF5">
        <w:rPr>
          <w:bCs/>
        </w:rPr>
        <w:t xml:space="preserve">The downregulation in leaf photosynthetic parameters </w:t>
      </w:r>
      <w:r w:rsidR="005D5416">
        <w:rPr>
          <w:bCs/>
        </w:rPr>
        <w:t xml:space="preserve">under elevated </w:t>
      </w:r>
      <w:r w:rsidR="005D5416">
        <w:rPr>
          <w:bCs/>
        </w:rPr>
        <w:t>CO</w:t>
      </w:r>
      <w:r w:rsidR="005D5416">
        <w:rPr>
          <w:bCs/>
          <w:vertAlign w:val="subscript"/>
        </w:rPr>
        <w:t>2</w:t>
      </w:r>
      <w:r w:rsidR="005D5416" w:rsidRPr="005D5416">
        <w:rPr>
          <w:bCs/>
        </w:rPr>
        <w:t xml:space="preserve"> </w:t>
      </w:r>
      <w:r w:rsidR="00BA5DF5">
        <w:rPr>
          <w:bCs/>
        </w:rPr>
        <w:t>corresponded with a strong stimulation in total leaf area and total biomass, a pattern that was generally stronger with increasing fertilization</w:t>
      </w:r>
      <w:r w:rsidR="002D7E7F">
        <w:rPr>
          <w:bCs/>
        </w:rPr>
        <w:t xml:space="preserve"> and inversely related to structural carbon costs to acquire nitrogen</w:t>
      </w:r>
      <w:r w:rsidR="00BA5DF5">
        <w:rPr>
          <w:bCs/>
        </w:rPr>
        <w:t>. These acclimation responses support our hypotheses and patterns expected from theory, indicating that leaf acclimation responses to elevated CO</w:t>
      </w:r>
      <w:r w:rsidR="00BA5DF5">
        <w:rPr>
          <w:bCs/>
          <w:vertAlign w:val="subscript"/>
        </w:rPr>
        <w:t>2</w:t>
      </w:r>
      <w:r w:rsidR="00BA5DF5">
        <w:rPr>
          <w:bCs/>
        </w:rPr>
        <w:t xml:space="preserve"> are not causally linked to</w:t>
      </w:r>
      <w:r w:rsidR="00DA258F">
        <w:rPr>
          <w:bCs/>
        </w:rPr>
        <w:t xml:space="preserve"> changes in</w:t>
      </w:r>
      <w:r w:rsidR="00BA5DF5">
        <w:rPr>
          <w:bCs/>
        </w:rPr>
        <w:t xml:space="preserve"> soil nitrogen availability and are instead a</w:t>
      </w:r>
      <w:r w:rsidR="00DA258F">
        <w:rPr>
          <w:bCs/>
        </w:rPr>
        <w:t>n acclimation</w:t>
      </w:r>
      <w:r w:rsidR="00BA5DF5">
        <w:rPr>
          <w:bCs/>
        </w:rPr>
        <w:t xml:space="preserve"> response that allows plants to optimize leaf resource use efficiency </w:t>
      </w:r>
      <w:r w:rsidR="00DA258F">
        <w:rPr>
          <w:bCs/>
        </w:rPr>
        <w:t>and maximize nitrogen allocation to structures that support whole plant growth</w:t>
      </w:r>
      <w:r w:rsidR="00BA5DF5">
        <w:rPr>
          <w:bCs/>
        </w:rPr>
        <w:t xml:space="preserve"> (e.g., total leaf area).</w:t>
      </w:r>
      <w:r w:rsidR="0005753A">
        <w:rPr>
          <w:bCs/>
        </w:rPr>
        <w:t xml:space="preserve"> Our results also indicate that variation in </w:t>
      </w:r>
      <w:r w:rsidR="00BA5DF5">
        <w:rPr>
          <w:bCs/>
        </w:rPr>
        <w:t>leaf and whole plant traits</w:t>
      </w:r>
      <w:r w:rsidR="0005753A">
        <w:rPr>
          <w:bCs/>
        </w:rPr>
        <w:t xml:space="preserve"> tended to be more strongly linked to</w:t>
      </w:r>
      <w:r w:rsidR="00E302CB">
        <w:rPr>
          <w:bCs/>
        </w:rPr>
        <w:t xml:space="preserve"> inoculation and fertilization treatments than by </w:t>
      </w:r>
      <w:r w:rsidR="00BA5DF5">
        <w:rPr>
          <w:bCs/>
        </w:rPr>
        <w:t>CO</w:t>
      </w:r>
      <w:r w:rsidR="00BA5DF5">
        <w:rPr>
          <w:bCs/>
          <w:vertAlign w:val="subscript"/>
        </w:rPr>
        <w:t>2</w:t>
      </w:r>
      <w:r w:rsidR="00E302CB">
        <w:rPr>
          <w:bCs/>
        </w:rPr>
        <w:t xml:space="preserve"> concentration. </w:t>
      </w:r>
      <w:r w:rsidR="0005753A">
        <w:rPr>
          <w:bCs/>
        </w:rPr>
        <w:t>We expand and contextualize these patterns below.</w:t>
      </w:r>
    </w:p>
    <w:p w14:paraId="45F7C558" w14:textId="636C4598" w:rsidR="001D4D48" w:rsidRDefault="001D4D48" w:rsidP="0005753A">
      <w:pPr>
        <w:spacing w:line="480" w:lineRule="auto"/>
        <w:rPr>
          <w:bCs/>
        </w:rPr>
      </w:pPr>
    </w:p>
    <w:p w14:paraId="4F3ED7F5" w14:textId="789DD6D3" w:rsidR="001D4D48" w:rsidRDefault="001D4D48" w:rsidP="0005753A">
      <w:pPr>
        <w:spacing w:line="480" w:lineRule="auto"/>
        <w:rPr>
          <w:bCs/>
          <w:i/>
          <w:iCs/>
        </w:rPr>
      </w:pPr>
      <w:r>
        <w:rPr>
          <w:bCs/>
          <w:i/>
          <w:iCs/>
        </w:rPr>
        <w:t>Variation in leaf and whole plant traits are generally better explained through fertilization and inoculation treatments than CO</w:t>
      </w:r>
      <w:r>
        <w:rPr>
          <w:bCs/>
          <w:i/>
          <w:iCs/>
          <w:vertAlign w:val="subscript"/>
        </w:rPr>
        <w:t>2</w:t>
      </w:r>
    </w:p>
    <w:p w14:paraId="5A4763BF" w14:textId="77777777" w:rsidR="001D4D48" w:rsidRPr="001D4D48" w:rsidRDefault="001D4D48" w:rsidP="0005753A">
      <w:pPr>
        <w:spacing w:line="480" w:lineRule="auto"/>
        <w:rPr>
          <w:bCs/>
        </w:rPr>
      </w:pPr>
    </w:p>
    <w:p w14:paraId="7891DB22" w14:textId="14535D5F" w:rsidR="001D4D48" w:rsidRDefault="001D4D48" w:rsidP="0005753A">
      <w:pPr>
        <w:spacing w:line="480" w:lineRule="auto"/>
        <w:rPr>
          <w:bCs/>
        </w:rPr>
      </w:pPr>
      <w:r>
        <w:rPr>
          <w:bCs/>
          <w:i/>
          <w:iCs/>
        </w:rPr>
        <w:lastRenderedPageBreak/>
        <w:t xml:space="preserve">Whole plant growth responses to </w:t>
      </w:r>
      <w:r w:rsidR="00505254">
        <w:rPr>
          <w:bCs/>
          <w:i/>
          <w:iCs/>
        </w:rPr>
        <w:t>fertilization and inoculation</w:t>
      </w:r>
      <w:r>
        <w:rPr>
          <w:bCs/>
          <w:i/>
          <w:iCs/>
        </w:rPr>
        <w:t xml:space="preserve"> are inversely related to structural carbon costs to acquire nitrogen</w:t>
      </w:r>
    </w:p>
    <w:p w14:paraId="3E552108" w14:textId="700C19B5" w:rsidR="001D4D48" w:rsidRDefault="006F48E3" w:rsidP="0005753A">
      <w:pPr>
        <w:spacing w:line="480" w:lineRule="auto"/>
        <w:rPr>
          <w:bCs/>
        </w:rPr>
      </w:pPr>
      <w:r>
        <w:rPr>
          <w:bCs/>
        </w:rPr>
        <w:tab/>
      </w:r>
      <w:r w:rsidR="00505254">
        <w:rPr>
          <w:bCs/>
        </w:rPr>
        <w:t xml:space="preserve">Increasing fertilization and inoculation yielded strong stimulations in total leaf area and total biomass (Figs. 5B-C). These patterns corresponded with a negative effect of increasing fertilization and inoculation on structural carbon costs to acquire nitrogen (Fig. 5A), </w:t>
      </w:r>
      <w:r w:rsidR="004859F9">
        <w:rPr>
          <w:bCs/>
        </w:rPr>
        <w:t xml:space="preserve">of which the negative effect of increasing fertilization was generally stronger in uninoculated pots. In all cases, negative effects of increasing fertilization and inoculation were driven by </w:t>
      </w:r>
      <w:r w:rsidR="00505254">
        <w:rPr>
          <w:bCs/>
        </w:rPr>
        <w:t>stronger increase</w:t>
      </w:r>
      <w:r w:rsidR="004859F9">
        <w:rPr>
          <w:bCs/>
        </w:rPr>
        <w:t>s</w:t>
      </w:r>
      <w:r w:rsidR="00505254">
        <w:rPr>
          <w:bCs/>
        </w:rPr>
        <w:t xml:space="preserve"> in whole plant nitrogen biomass (denominator) than whole plant carbon biomass (numerator).</w:t>
      </w:r>
      <w:r w:rsidR="004859F9">
        <w:rPr>
          <w:bCs/>
        </w:rPr>
        <w:t xml:space="preserve"> </w:t>
      </w:r>
      <w:r w:rsidR="00505254">
        <w:rPr>
          <w:bCs/>
        </w:rPr>
        <w:t>These results indicate that plants were able to stimulate whole plant growth by increasing per-root nitrogen uptake, thereby maximizing nitrogen acquisition at minimal carbon expenditure.</w:t>
      </w:r>
    </w:p>
    <w:p w14:paraId="32B4A19F" w14:textId="6DDAE5D5" w:rsidR="00E07307" w:rsidRPr="00E07307" w:rsidRDefault="00E07307" w:rsidP="0005753A">
      <w:pPr>
        <w:spacing w:line="480" w:lineRule="auto"/>
        <w:rPr>
          <w:bCs/>
        </w:rPr>
      </w:pPr>
      <w:r>
        <w:rPr>
          <w:bCs/>
        </w:rPr>
        <w:tab/>
        <w:t xml:space="preserve">The general reduction in structural carbon costs to acquire nitrogen with increasing fertilization follow patterns reported in </w:t>
      </w:r>
      <w:r>
        <w:rPr>
          <w:bCs/>
        </w:rPr>
        <w:fldChar w:fldCharType="begin" w:fldLock="1"/>
      </w:r>
      <w:r>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operties":{"noteIndex":0},"schema":"https://github.com/citation-style-language/schema/raw/master/csl-citation.json"}</w:instrText>
      </w:r>
      <w:r>
        <w:rPr>
          <w:bCs/>
        </w:rPr>
        <w:fldChar w:fldCharType="separate"/>
      </w:r>
      <w:r w:rsidRPr="00E07307">
        <w:rPr>
          <w:bCs/>
          <w:noProof/>
        </w:rPr>
        <w:t>Perkowski et al.</w:t>
      </w:r>
      <w:r>
        <w:rPr>
          <w:bCs/>
          <w:noProof/>
        </w:rPr>
        <w:t xml:space="preserve"> (</w:t>
      </w:r>
      <w:r w:rsidRPr="00E07307">
        <w:rPr>
          <w:bCs/>
          <w:noProof/>
        </w:rPr>
        <w:t>2021)</w:t>
      </w:r>
      <w:r>
        <w:rPr>
          <w:bCs/>
        </w:rPr>
        <w:fldChar w:fldCharType="end"/>
      </w:r>
      <w:r>
        <w:rPr>
          <w:bCs/>
        </w:rPr>
        <w:t xml:space="preserve">, who showed that the negative effect of increasing fertilization in inoculated </w:t>
      </w:r>
      <w:r>
        <w:rPr>
          <w:bCs/>
          <w:i/>
          <w:iCs/>
        </w:rPr>
        <w:t>G. max</w:t>
      </w:r>
      <w:r>
        <w:rPr>
          <w:bCs/>
        </w:rPr>
        <w:t xml:space="preserve"> was less than the negative effect of increasing fertilization in a non-fixing species (</w:t>
      </w:r>
      <w:r>
        <w:rPr>
          <w:bCs/>
          <w:i/>
          <w:iCs/>
        </w:rPr>
        <w:t>G. hirsutum</w:t>
      </w:r>
      <w:r>
        <w:rPr>
          <w:bCs/>
        </w:rPr>
        <w:t xml:space="preserve">). One limitation in the interpretation of their results were that, while </w:t>
      </w:r>
      <w:r>
        <w:rPr>
          <w:bCs/>
          <w:i/>
          <w:iCs/>
        </w:rPr>
        <w:t>G. max</w:t>
      </w:r>
      <w:r>
        <w:rPr>
          <w:bCs/>
        </w:rPr>
        <w:t xml:space="preserve"> and </w:t>
      </w:r>
      <w:r>
        <w:rPr>
          <w:bCs/>
          <w:i/>
          <w:iCs/>
        </w:rPr>
        <w:t>G. hirsutum</w:t>
      </w:r>
      <w:r>
        <w:rPr>
          <w:bCs/>
        </w:rPr>
        <w:t xml:space="preserve"> differed in ability to associate with symbiotic nitrogen-fixing bacteria, species also differed in lifespan and functional type</w:t>
      </w:r>
      <w:r w:rsidR="00D0395C">
        <w:rPr>
          <w:bCs/>
        </w:rPr>
        <w:t>, which limited the authors’ ability to deduce whether these patterns were driven by ability to acquire nitrogen through fixation.</w:t>
      </w:r>
      <w:r>
        <w:rPr>
          <w:bCs/>
        </w:rPr>
        <w:t xml:space="preserve"> In this study, we find that structural carbon costs to acquire nitrogen in inoculated pots were indeed less </w:t>
      </w:r>
      <w:r w:rsidR="00D0395C">
        <w:rPr>
          <w:bCs/>
        </w:rPr>
        <w:t xml:space="preserve">responsive to fertilization than uninoculated pots, confirming speculations in Perkowski et al. (2021). These patterns were concordant with a strong reduction in nodule biomass and nodule biomass: root biomass, indicating a shift away from acquiring </w:t>
      </w:r>
      <w:r w:rsidR="00D0395C">
        <w:rPr>
          <w:bCs/>
        </w:rPr>
        <w:lastRenderedPageBreak/>
        <w:t xml:space="preserve">nitrogen from fixation and toward direct uptake as costs of nitrogen fixation and direct uptake became more similar. </w:t>
      </w:r>
    </w:p>
    <w:p w14:paraId="4358216A" w14:textId="5995DF50" w:rsidR="002D7E7F" w:rsidRDefault="002D7E7F" w:rsidP="002D7E7F">
      <w:pPr>
        <w:spacing w:line="480" w:lineRule="auto"/>
        <w:rPr>
          <w:bCs/>
        </w:rPr>
      </w:pPr>
    </w:p>
    <w:p w14:paraId="38123179" w14:textId="54F36BE6" w:rsidR="002D7E7F" w:rsidRDefault="001D4D48" w:rsidP="002D7E7F">
      <w:pPr>
        <w:spacing w:line="480" w:lineRule="auto"/>
        <w:rPr>
          <w:bCs/>
        </w:rPr>
      </w:pPr>
      <w:r>
        <w:rPr>
          <w:bCs/>
          <w:i/>
          <w:iCs/>
        </w:rPr>
        <w:t>Nitrogen-water use tradeoffs expected from theory depend on whether N is limiting</w:t>
      </w:r>
    </w:p>
    <w:p w14:paraId="6B24662A" w14:textId="4FD8D2D3" w:rsidR="00E07307" w:rsidRDefault="004859F9" w:rsidP="002D7E7F">
      <w:pPr>
        <w:spacing w:line="480" w:lineRule="auto"/>
        <w:rPr>
          <w:bCs/>
        </w:rPr>
      </w:pPr>
      <w:r>
        <w:rPr>
          <w:bCs/>
        </w:rPr>
        <w:tab/>
        <w:t xml:space="preserve">Our results indicated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w:t>
      </w:r>
      <w:r>
        <w:rPr>
          <w:bCs/>
        </w:rPr>
        <w:t>the fraction of leaf nitrogen allocated to photosynthesis</w:t>
      </w:r>
      <w:r>
        <w:rPr>
          <w:bCs/>
        </w:rPr>
        <w:t xml:space="preserve">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w:t>
      </w:r>
      <w:r>
        <w:rPr>
          <w:bCs/>
        </w:rPr>
        <w:t xml:space="preserve"> decreased the fraction of leaf nitrogen allocated to photosynthesis in inoculated pots. As inoculated pots are able to access less finite </w:t>
      </w:r>
      <w:r w:rsidR="00E07307">
        <w:rPr>
          <w:bCs/>
        </w:rPr>
        <w:t xml:space="preserve">supply of nitrogen, these patterns suggest that constant </w:t>
      </w:r>
      <w:r>
        <w:rPr>
          <w:bCs/>
        </w:rPr>
        <w:t>leaf nitrogen-photosynthesis relationships</w:t>
      </w:r>
      <w:r w:rsidR="00E07307">
        <w:rPr>
          <w:bCs/>
        </w:rPr>
        <w:t xml:space="preserve"> only apply in environments where nitrogen is limiting. Thus, terrestrial biosphere models that parameterize </w:t>
      </w:r>
      <w:r>
        <w:rPr>
          <w:bCs/>
        </w:rPr>
        <w:t xml:space="preserve">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sidR="00E07307">
        <w:rPr>
          <w:bCs/>
        </w:rPr>
        <w:t>may underestimate photosynthetic capacity and gross primary productivity in systems where nitrogen is not limiting.</w:t>
      </w:r>
    </w:p>
    <w:p w14:paraId="3DEED6F5" w14:textId="26EF057A" w:rsidR="002D7E7F" w:rsidRDefault="00E07307" w:rsidP="002D7E7F">
      <w:pPr>
        <w:spacing w:line="480" w:lineRule="auto"/>
        <w:rPr>
          <w:bCs/>
        </w:rPr>
      </w:pPr>
      <w:r>
        <w:rPr>
          <w:bCs/>
        </w:rPr>
        <w:tab/>
        <w:t>Similarly, o</w:t>
      </w:r>
      <w:r>
        <w:rPr>
          <w:bCs/>
        </w:rPr>
        <w:t xml:space="preserve">ur results indicate that effects of fertilization on </w:t>
      </w:r>
      <w:r>
        <w:rPr>
          <w:bCs/>
        </w:rPr>
        <w:t xml:space="preserve">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proofErr w:type="gramStart"/>
      <w:r>
        <w:rPr>
          <w:bCs/>
          <w:i/>
          <w:iCs/>
        </w:rPr>
        <w:t>V</w:t>
      </w:r>
      <w:r>
        <w:rPr>
          <w:bCs/>
          <w:vertAlign w:val="subscript"/>
        </w:rPr>
        <w:t>cmax</w:t>
      </w:r>
      <w:r>
        <w:rPr>
          <w:bCs/>
        </w:rPr>
        <w:t>:</w:t>
      </w:r>
      <w:r>
        <w:rPr>
          <w:bCs/>
          <w:i/>
          <w:iCs/>
        </w:rPr>
        <w:t>g</w:t>
      </w:r>
      <w:r>
        <w:rPr>
          <w:bCs/>
          <w:vertAlign w:val="subscript"/>
        </w:rPr>
        <w:t>sw</w:t>
      </w:r>
      <w:proofErr w:type="spellEnd"/>
      <w:proofErr w:type="gramEnd"/>
      <w:r>
        <w:rPr>
          <w:bCs/>
        </w:rPr>
        <w:t xml:space="preserve"> tended to increase with fertilization regardless of inoculation status, we only observed reductions in photosynthetic nitrogen-use efficiency and 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w:t>
      </w:r>
      <w:r>
        <w:rPr>
          <w:bCs/>
        </w:rPr>
        <w:lastRenderedPageBreak/>
        <w:t>developments of photosynthetic least-cost theory, showing that nitrogen-water use tradeoffs are at least partially determined by species nitrogen acquisition strategy.</w:t>
      </w:r>
    </w:p>
    <w:p w14:paraId="3AB1CF0B" w14:textId="668F31D5" w:rsidR="00E07307" w:rsidRDefault="00E07307" w:rsidP="002D7E7F">
      <w:pPr>
        <w:spacing w:line="480" w:lineRule="auto"/>
        <w:rPr>
          <w:bCs/>
        </w:rPr>
      </w:pPr>
    </w:p>
    <w:p w14:paraId="1E779EA9" w14:textId="13F384D5" w:rsidR="00E07307" w:rsidRDefault="00E07307" w:rsidP="002D7E7F">
      <w:pPr>
        <w:spacing w:line="480" w:lineRule="auto"/>
        <w:rPr>
          <w:bCs/>
        </w:rPr>
      </w:pPr>
      <w:r>
        <w:rPr>
          <w:bCs/>
          <w:i/>
          <w:iCs/>
        </w:rPr>
        <w:t>Implications for photosynthetic least-cost theory model development</w:t>
      </w:r>
    </w:p>
    <w:p w14:paraId="003B97A7" w14:textId="77777777" w:rsidR="00E07307" w:rsidRPr="00E07307" w:rsidRDefault="00E07307" w:rsidP="002D7E7F">
      <w:pPr>
        <w:spacing w:line="480" w:lineRule="auto"/>
        <w:rPr>
          <w:bCs/>
        </w:rPr>
      </w:pPr>
    </w:p>
    <w:p w14:paraId="61489708" w14:textId="29DF5118" w:rsidR="002D7E7F" w:rsidRDefault="002D7E7F" w:rsidP="002D7E7F">
      <w:pPr>
        <w:spacing w:line="480" w:lineRule="auto"/>
        <w:rPr>
          <w:bCs/>
        </w:rPr>
      </w:pPr>
    </w:p>
    <w:p w14:paraId="7736CF38" w14:textId="1D20B0F0" w:rsidR="00E07307" w:rsidRPr="00E07307" w:rsidRDefault="00E07307" w:rsidP="002D7E7F">
      <w:pPr>
        <w:spacing w:line="480" w:lineRule="auto"/>
        <w:rPr>
          <w:bCs/>
        </w:rPr>
      </w:pPr>
      <w:r>
        <w:rPr>
          <w:bCs/>
          <w:i/>
          <w:iCs/>
        </w:rPr>
        <w:t>Conclusions</w:t>
      </w:r>
    </w:p>
    <w:p w14:paraId="2E74301B" w14:textId="72B71031" w:rsidR="004177E2" w:rsidRDefault="004177E2" w:rsidP="00C358CC">
      <w:pPr>
        <w:spacing w:line="48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49B2C183" w14:textId="511F7833" w:rsidR="00E07307" w:rsidRPr="00E07307" w:rsidRDefault="00E60BAC" w:rsidP="00E07307">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E07307" w:rsidRPr="00E07307">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E07307" w:rsidRPr="00E07307">
        <w:rPr>
          <w:i/>
          <w:iCs/>
          <w:noProof/>
        </w:rPr>
        <w:t>Global Change Biology</w:t>
      </w:r>
      <w:r w:rsidR="00E07307" w:rsidRPr="00E07307">
        <w:rPr>
          <w:noProof/>
        </w:rPr>
        <w:t xml:space="preserve">, </w:t>
      </w:r>
      <w:r w:rsidR="00E07307" w:rsidRPr="00E07307">
        <w:rPr>
          <w:i/>
          <w:iCs/>
          <w:noProof/>
        </w:rPr>
        <w:t>8</w:t>
      </w:r>
      <w:r w:rsidR="00E07307" w:rsidRPr="00E07307">
        <w:rPr>
          <w:noProof/>
        </w:rPr>
        <w:t>(8), 695–709. https://doi.org/10.1046/j.1365-2486.2002.00498.x</w:t>
      </w:r>
    </w:p>
    <w:p w14:paraId="69B6986D"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Ainsworth, E. A., &amp; Rogers, A. (2007). The response of photosynthesis and stomatal conductance to rising [CO2]: mechanisms and environmental interactions. </w:t>
      </w:r>
      <w:r w:rsidRPr="00E07307">
        <w:rPr>
          <w:i/>
          <w:iCs/>
          <w:noProof/>
        </w:rPr>
        <w:t>Plant, Cell &amp; Environment</w:t>
      </w:r>
      <w:r w:rsidRPr="00E07307">
        <w:rPr>
          <w:noProof/>
        </w:rPr>
        <w:t xml:space="preserve">, </w:t>
      </w:r>
      <w:r w:rsidRPr="00E07307">
        <w:rPr>
          <w:i/>
          <w:iCs/>
          <w:noProof/>
        </w:rPr>
        <w:t>30</w:t>
      </w:r>
      <w:r w:rsidRPr="00E07307">
        <w:rPr>
          <w:noProof/>
        </w:rPr>
        <w:t>(3), 258–270. https://doi.org/10.1111/j.1365-3040.2007.01641.x</w:t>
      </w:r>
    </w:p>
    <w:p w14:paraId="1D0285A3"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Andrews, M., James, E. K., Sprent, J. I., Boddey, R. M., Gross, E., &amp; dos Reis, F. B. (2011). Nitrogen fixation in legumes and actinorhizal plants in natural ecosystems: Values obtained using 15N natural abundance. </w:t>
      </w:r>
      <w:r w:rsidRPr="00E07307">
        <w:rPr>
          <w:i/>
          <w:iCs/>
          <w:noProof/>
        </w:rPr>
        <w:t>Plant Ecology and Diversity</w:t>
      </w:r>
      <w:r w:rsidRPr="00E07307">
        <w:rPr>
          <w:noProof/>
        </w:rPr>
        <w:t xml:space="preserve">, </w:t>
      </w:r>
      <w:r w:rsidRPr="00E07307">
        <w:rPr>
          <w:i/>
          <w:iCs/>
          <w:noProof/>
        </w:rPr>
        <w:t>4</w:t>
      </w:r>
      <w:r w:rsidRPr="00E07307">
        <w:rPr>
          <w:noProof/>
        </w:rPr>
        <w:t>(2–3), 117–130. https://doi.org/10.1080/17550874.2011.644343</w:t>
      </w:r>
    </w:p>
    <w:p w14:paraId="04CD713F"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Barnes, J. D., Balaguer, L., Manrique, E., Elvira, S., &amp; Davison, A. W. (1992). A reappraisal of the use of DMSO for the extraction and determination of chlorophylls a and b in lichens and higher plants. </w:t>
      </w:r>
      <w:r w:rsidRPr="00E07307">
        <w:rPr>
          <w:i/>
          <w:iCs/>
          <w:noProof/>
        </w:rPr>
        <w:t>Environmental and Experimental Botany</w:t>
      </w:r>
      <w:r w:rsidRPr="00E07307">
        <w:rPr>
          <w:noProof/>
        </w:rPr>
        <w:t xml:space="preserve">, </w:t>
      </w:r>
      <w:r w:rsidRPr="00E07307">
        <w:rPr>
          <w:i/>
          <w:iCs/>
          <w:noProof/>
        </w:rPr>
        <w:t>32</w:t>
      </w:r>
      <w:r w:rsidRPr="00E07307">
        <w:rPr>
          <w:noProof/>
        </w:rPr>
        <w:t>(2), 85–100. https://doi.org/10.1016/0098-8472(92)90034-Y</w:t>
      </w:r>
    </w:p>
    <w:p w14:paraId="587E25BF"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Bates, D., Mächler, M., Bolker, B., &amp; Walker, S. (2015). Fitting linear mixed-effects models using lme4. </w:t>
      </w:r>
      <w:r w:rsidRPr="00E07307">
        <w:rPr>
          <w:i/>
          <w:iCs/>
          <w:noProof/>
        </w:rPr>
        <w:t>Journal of Statistical Software</w:t>
      </w:r>
      <w:r w:rsidRPr="00E07307">
        <w:rPr>
          <w:noProof/>
        </w:rPr>
        <w:t xml:space="preserve">, </w:t>
      </w:r>
      <w:r w:rsidRPr="00E07307">
        <w:rPr>
          <w:i/>
          <w:iCs/>
          <w:noProof/>
        </w:rPr>
        <w:t>67</w:t>
      </w:r>
      <w:r w:rsidRPr="00E07307">
        <w:rPr>
          <w:noProof/>
        </w:rPr>
        <w:t>(1), 1–48. https://doi.org/10.18637/jss.v067.i01</w:t>
      </w:r>
    </w:p>
    <w:p w14:paraId="7A7B0280"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Braghiere, R. K., Fisher, J. B., Allen, K., Brzostek, E. R., Shi, M., Yang, X., Ricciuto, D. M., Fisher, R. A., Zhu, Q., &amp; Phillips, R. P. (2022). Modeling global carbon costs of plant nitrogen and phosphorus acquisition. </w:t>
      </w:r>
      <w:r w:rsidRPr="00E07307">
        <w:rPr>
          <w:i/>
          <w:iCs/>
          <w:noProof/>
        </w:rPr>
        <w:t>Journal of Advances in Modeling Earth Systems</w:t>
      </w:r>
      <w:r w:rsidRPr="00E07307">
        <w:rPr>
          <w:noProof/>
        </w:rPr>
        <w:t xml:space="preserve">, </w:t>
      </w:r>
      <w:r w:rsidRPr="00E07307">
        <w:rPr>
          <w:i/>
          <w:iCs/>
          <w:noProof/>
        </w:rPr>
        <w:lastRenderedPageBreak/>
        <w:t>14</w:t>
      </w:r>
      <w:r w:rsidRPr="00E07307">
        <w:rPr>
          <w:noProof/>
        </w:rPr>
        <w:t>(8), 1–23. https://doi.org/10.1029/2022MS003204</w:t>
      </w:r>
    </w:p>
    <w:p w14:paraId="5C1BDAD7"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Cernusak, L. A., Ubierna, N., Winter, K., Holtum, J. A. M., Marshall, J. D., &amp; Farquhar, G. D. (2013). Environmental and physiological determinants of carbon isotope discrimination in terrestrial plants. </w:t>
      </w:r>
      <w:r w:rsidRPr="00E07307">
        <w:rPr>
          <w:i/>
          <w:iCs/>
          <w:noProof/>
        </w:rPr>
        <w:t>New Phytologist</w:t>
      </w:r>
      <w:r w:rsidRPr="00E07307">
        <w:rPr>
          <w:noProof/>
        </w:rPr>
        <w:t xml:space="preserve">, </w:t>
      </w:r>
      <w:r w:rsidRPr="00E07307">
        <w:rPr>
          <w:i/>
          <w:iCs/>
          <w:noProof/>
        </w:rPr>
        <w:t>200</w:t>
      </w:r>
      <w:r w:rsidRPr="00E07307">
        <w:rPr>
          <w:noProof/>
        </w:rPr>
        <w:t>(4), 950–965. https://doi.org/10.1111/nph.12423</w:t>
      </w:r>
    </w:p>
    <w:p w14:paraId="33A74B24"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Curtis, P. S. (1996). A meta-analysis of leaf gas exchange and nitrogen in trees grown under elevated carbon dioxide. </w:t>
      </w:r>
      <w:r w:rsidRPr="00E07307">
        <w:rPr>
          <w:i/>
          <w:iCs/>
          <w:noProof/>
        </w:rPr>
        <w:t>Plant, Cell and Environment</w:t>
      </w:r>
      <w:r w:rsidRPr="00E07307">
        <w:rPr>
          <w:noProof/>
        </w:rPr>
        <w:t xml:space="preserve">, </w:t>
      </w:r>
      <w:r w:rsidRPr="00E07307">
        <w:rPr>
          <w:i/>
          <w:iCs/>
          <w:noProof/>
        </w:rPr>
        <w:t>19</w:t>
      </w:r>
      <w:r w:rsidRPr="00E07307">
        <w:rPr>
          <w:noProof/>
        </w:rPr>
        <w:t>(2), 127–137. https://doi.org/10.1111/j.1365-3040.1996.tb00234.x</w:t>
      </w:r>
    </w:p>
    <w:p w14:paraId="33FA602C"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Davies-Barnard, T., Meyerholt, J., Zaehle, S., Friedlingstein, P., Brovkin, V., Fan, Y., Fisher, R. A., Jones, C. D., Lee, H., Peano, D., Smith, B., Wårlind, D., &amp; Wiltshire, A. J. (2020). Nitrogen cycling in CMIP6 land surface models: progress and limitations. </w:t>
      </w:r>
      <w:r w:rsidRPr="00E07307">
        <w:rPr>
          <w:i/>
          <w:iCs/>
          <w:noProof/>
        </w:rPr>
        <w:t>Biogeosciences</w:t>
      </w:r>
      <w:r w:rsidRPr="00E07307">
        <w:rPr>
          <w:noProof/>
        </w:rPr>
        <w:t xml:space="preserve">, </w:t>
      </w:r>
      <w:r w:rsidRPr="00E07307">
        <w:rPr>
          <w:i/>
          <w:iCs/>
          <w:noProof/>
        </w:rPr>
        <w:t>17</w:t>
      </w:r>
      <w:r w:rsidRPr="00E07307">
        <w:rPr>
          <w:noProof/>
        </w:rPr>
        <w:t>(20), 5129–5148. https://doi.org/10.5194/bg-17-5129-2020</w:t>
      </w:r>
    </w:p>
    <w:p w14:paraId="27484563"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Dovrat, G., Bakhshian, H., Masci, T., &amp; Sheffer, E. (2020). The nitrogen economic spectrum of legume stoichiometry and fixation strategy. </w:t>
      </w:r>
      <w:r w:rsidRPr="00E07307">
        <w:rPr>
          <w:i/>
          <w:iCs/>
          <w:noProof/>
        </w:rPr>
        <w:t>New Phytologist</w:t>
      </w:r>
      <w:r w:rsidRPr="00E07307">
        <w:rPr>
          <w:noProof/>
        </w:rPr>
        <w:t xml:space="preserve">, </w:t>
      </w:r>
      <w:r w:rsidRPr="00E07307">
        <w:rPr>
          <w:i/>
          <w:iCs/>
          <w:noProof/>
        </w:rPr>
        <w:t>227</w:t>
      </w:r>
      <w:r w:rsidRPr="00E07307">
        <w:rPr>
          <w:noProof/>
        </w:rPr>
        <w:t>(2), 365–375. https://doi.org/10.1111/nph.16543</w:t>
      </w:r>
    </w:p>
    <w:p w14:paraId="1A9AB2CB"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Dovrat, G., Masci, T., Bakhshian, H., Mayzlish Gati, E., Golan, S., &amp; Sheffer, E. (2018). Drought-adapted plants dramatically downregulate dinitrogen fixation: Evidences from Mediterranean legume shrubs. </w:t>
      </w:r>
      <w:r w:rsidRPr="00E07307">
        <w:rPr>
          <w:i/>
          <w:iCs/>
          <w:noProof/>
        </w:rPr>
        <w:t>Journal of Ecology</w:t>
      </w:r>
      <w:r w:rsidRPr="00E07307">
        <w:rPr>
          <w:noProof/>
        </w:rPr>
        <w:t xml:space="preserve">, </w:t>
      </w:r>
      <w:r w:rsidRPr="00E07307">
        <w:rPr>
          <w:i/>
          <w:iCs/>
          <w:noProof/>
        </w:rPr>
        <w:t>106</w:t>
      </w:r>
      <w:r w:rsidRPr="00E07307">
        <w:rPr>
          <w:noProof/>
        </w:rPr>
        <w:t>(4), 1534–1544. https://doi.org/10.1111/1365-2745.12940</w:t>
      </w:r>
    </w:p>
    <w:p w14:paraId="3BC9E8B1"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Duursma, R. (2015). Plantecophys - An R package for analyzing and modelling leaf gas exchange data. </w:t>
      </w:r>
      <w:r w:rsidRPr="00E07307">
        <w:rPr>
          <w:i/>
          <w:iCs/>
          <w:noProof/>
        </w:rPr>
        <w:t>PLos ONE</w:t>
      </w:r>
      <w:r w:rsidRPr="00E07307">
        <w:rPr>
          <w:noProof/>
        </w:rPr>
        <w:t xml:space="preserve">, </w:t>
      </w:r>
      <w:r w:rsidRPr="00E07307">
        <w:rPr>
          <w:i/>
          <w:iCs/>
          <w:noProof/>
        </w:rPr>
        <w:t>10</w:t>
      </w:r>
      <w:r w:rsidRPr="00E07307">
        <w:rPr>
          <w:noProof/>
        </w:rPr>
        <w:t>(11), e0143346. https://doi.org/10.1371/journal.pone.0143346&gt;</w:t>
      </w:r>
    </w:p>
    <w:p w14:paraId="4BF0AB10"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Evans, J. R., &amp; Seemann, J. R. (1989). The allocation of protein nitrogen in the photosynthetic apparatus: costs, consequences, and control. </w:t>
      </w:r>
      <w:r w:rsidRPr="00E07307">
        <w:rPr>
          <w:i/>
          <w:iCs/>
          <w:noProof/>
        </w:rPr>
        <w:t>Photosynthesis</w:t>
      </w:r>
      <w:r w:rsidRPr="00E07307">
        <w:rPr>
          <w:noProof/>
        </w:rPr>
        <w:t xml:space="preserve">, </w:t>
      </w:r>
      <w:r w:rsidRPr="00E07307">
        <w:rPr>
          <w:i/>
          <w:iCs/>
          <w:noProof/>
        </w:rPr>
        <w:t>8</w:t>
      </w:r>
      <w:r w:rsidRPr="00E07307">
        <w:rPr>
          <w:noProof/>
        </w:rPr>
        <w:t>, 183–205.</w:t>
      </w:r>
    </w:p>
    <w:p w14:paraId="6ADF59B4"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lastRenderedPageBreak/>
        <w:t xml:space="preserve">Farquhar, G. D., Ehleringer, J. R., &amp; Hubick, K. T. (1989). Carbon Isotope Discrimination and Photosynthesis. </w:t>
      </w:r>
      <w:r w:rsidRPr="00E07307">
        <w:rPr>
          <w:i/>
          <w:iCs/>
          <w:noProof/>
        </w:rPr>
        <w:t>Annual Review of Plant Physiology and Plant Molecular Biology</w:t>
      </w:r>
      <w:r w:rsidRPr="00E07307">
        <w:rPr>
          <w:noProof/>
        </w:rPr>
        <w:t xml:space="preserve">, </w:t>
      </w:r>
      <w:r w:rsidRPr="00E07307">
        <w:rPr>
          <w:i/>
          <w:iCs/>
          <w:noProof/>
        </w:rPr>
        <w:t>40</w:t>
      </w:r>
      <w:r w:rsidRPr="00E07307">
        <w:rPr>
          <w:noProof/>
        </w:rPr>
        <w:t>(1), 503–537. https://doi.org/10.1146/annurev.pp.40.060189.002443</w:t>
      </w:r>
    </w:p>
    <w:p w14:paraId="158146E1"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Farquhar, G. D., &amp; Sharkey, T. D. (1982). Stomatal conductance and photosynthesis. </w:t>
      </w:r>
      <w:r w:rsidRPr="00E07307">
        <w:rPr>
          <w:i/>
          <w:iCs/>
          <w:noProof/>
        </w:rPr>
        <w:t>Annual Review of Plant Physiology</w:t>
      </w:r>
      <w:r w:rsidRPr="00E07307">
        <w:rPr>
          <w:noProof/>
        </w:rPr>
        <w:t xml:space="preserve">, </w:t>
      </w:r>
      <w:r w:rsidRPr="00E07307">
        <w:rPr>
          <w:i/>
          <w:iCs/>
          <w:noProof/>
        </w:rPr>
        <w:t>33</w:t>
      </w:r>
      <w:r w:rsidRPr="00E07307">
        <w:rPr>
          <w:noProof/>
        </w:rPr>
        <w:t>(1), 317–345. https://doi.org/10.1146/annurev.pp.33.060182.001533</w:t>
      </w:r>
    </w:p>
    <w:p w14:paraId="1B88DC37"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Farquhar, G. D., von Caemmerer, S., &amp; Berry, J. A. (1980). A biochemical model of photosynthetic CO</w:t>
      </w:r>
      <w:r w:rsidRPr="00E07307">
        <w:rPr>
          <w:i/>
          <w:iCs/>
          <w:noProof/>
        </w:rPr>
        <w:t>2</w:t>
      </w:r>
      <w:r w:rsidRPr="00E07307">
        <w:rPr>
          <w:noProof/>
        </w:rPr>
        <w:t xml:space="preserve"> assimilation in leaves of C3 species. </w:t>
      </w:r>
      <w:r w:rsidRPr="00E07307">
        <w:rPr>
          <w:i/>
          <w:iCs/>
          <w:noProof/>
        </w:rPr>
        <w:t>Planta</w:t>
      </w:r>
      <w:r w:rsidRPr="00E07307">
        <w:rPr>
          <w:noProof/>
        </w:rPr>
        <w:t xml:space="preserve">, </w:t>
      </w:r>
      <w:r w:rsidRPr="00E07307">
        <w:rPr>
          <w:i/>
          <w:iCs/>
          <w:noProof/>
        </w:rPr>
        <w:t>149</w:t>
      </w:r>
      <w:r w:rsidRPr="00E07307">
        <w:rPr>
          <w:noProof/>
        </w:rPr>
        <w:t>(1), 78–90. https://doi.org/10.1007/BF00386231</w:t>
      </w:r>
    </w:p>
    <w:p w14:paraId="6C74DF7A"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E07307">
        <w:rPr>
          <w:i/>
          <w:iCs/>
          <w:noProof/>
        </w:rPr>
        <w:t>Nature Plants</w:t>
      </w:r>
      <w:r w:rsidRPr="00E07307">
        <w:rPr>
          <w:noProof/>
        </w:rPr>
        <w:t xml:space="preserve">, </w:t>
      </w:r>
      <w:r w:rsidRPr="00E07307">
        <w:rPr>
          <w:i/>
          <w:iCs/>
          <w:noProof/>
        </w:rPr>
        <w:t>1</w:t>
      </w:r>
      <w:r w:rsidRPr="00E07307">
        <w:rPr>
          <w:noProof/>
        </w:rPr>
        <w:t>(7), 15080. https://doi.org/10.1038/nplants.2015.80</w:t>
      </w:r>
    </w:p>
    <w:p w14:paraId="5AAE3FAF"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Fox, J., &amp; Weisberg, S. (2019). </w:t>
      </w:r>
      <w:r w:rsidRPr="00E07307">
        <w:rPr>
          <w:i/>
          <w:iCs/>
          <w:noProof/>
        </w:rPr>
        <w:t>An R companion to applied regression</w:t>
      </w:r>
      <w:r w:rsidRPr="00E07307">
        <w:rPr>
          <w:noProof/>
        </w:rPr>
        <w:t xml:space="preserve"> (Third edit). Sage. https://socialsciences.mcmaster.ca/jfox/Books/Companion/</w:t>
      </w:r>
    </w:p>
    <w:p w14:paraId="69CDF9DC"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Friedlingstein, P., Meinshausen, M., Arora, V. K., Jones, C. D., Anav, A., Liddicoat, S. K., &amp; Knutti, R. (2014). Uncertainties in CMIP5 climate projections due to carbon cycle feedbacks. </w:t>
      </w:r>
      <w:r w:rsidRPr="00E07307">
        <w:rPr>
          <w:i/>
          <w:iCs/>
          <w:noProof/>
        </w:rPr>
        <w:t>Journal of Climate</w:t>
      </w:r>
      <w:r w:rsidRPr="00E07307">
        <w:rPr>
          <w:noProof/>
        </w:rPr>
        <w:t xml:space="preserve">, </w:t>
      </w:r>
      <w:r w:rsidRPr="00E07307">
        <w:rPr>
          <w:i/>
          <w:iCs/>
          <w:noProof/>
        </w:rPr>
        <w:t>27</w:t>
      </w:r>
      <w:r w:rsidRPr="00E07307">
        <w:rPr>
          <w:noProof/>
        </w:rPr>
        <w:t>(2), 511–526. https://doi.org/10.1175/JCLI-D-12-00579.1</w:t>
      </w:r>
    </w:p>
    <w:p w14:paraId="1DF74C3C"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Hoagland, D. R., &amp; Arnon, D. I. (1950). The water-culture method for growing plants without soil. </w:t>
      </w:r>
      <w:r w:rsidRPr="00E07307">
        <w:rPr>
          <w:i/>
          <w:iCs/>
          <w:noProof/>
        </w:rPr>
        <w:t>California Agricultural Experiment Station: 347</w:t>
      </w:r>
      <w:r w:rsidRPr="00E07307">
        <w:rPr>
          <w:noProof/>
        </w:rPr>
        <w:t xml:space="preserve">, </w:t>
      </w:r>
      <w:r w:rsidRPr="00E07307">
        <w:rPr>
          <w:i/>
          <w:iCs/>
          <w:noProof/>
        </w:rPr>
        <w:t>347</w:t>
      </w:r>
      <w:r w:rsidRPr="00E07307">
        <w:rPr>
          <w:noProof/>
        </w:rPr>
        <w:t>(2), 1–32.</w:t>
      </w:r>
    </w:p>
    <w:p w14:paraId="33344F12"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Hungate, B. A., Dukes, J. S., Shaw, M. R., Luo, Y., &amp; Field, C. B. (2003). Nitrogen and climate change. </w:t>
      </w:r>
      <w:r w:rsidRPr="00E07307">
        <w:rPr>
          <w:i/>
          <w:iCs/>
          <w:noProof/>
        </w:rPr>
        <w:t>Science</w:t>
      </w:r>
      <w:r w:rsidRPr="00E07307">
        <w:rPr>
          <w:noProof/>
        </w:rPr>
        <w:t xml:space="preserve">, </w:t>
      </w:r>
      <w:r w:rsidRPr="00E07307">
        <w:rPr>
          <w:i/>
          <w:iCs/>
          <w:noProof/>
        </w:rPr>
        <w:t>302</w:t>
      </w:r>
      <w:r w:rsidRPr="00E07307">
        <w:rPr>
          <w:noProof/>
        </w:rPr>
        <w:t>(5650), 1512–1513. https://doi.org/10.1126/science.1091390</w:t>
      </w:r>
    </w:p>
    <w:p w14:paraId="78CA44FF"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lastRenderedPageBreak/>
        <w:t xml:space="preserve">Katabuchi, M. (2015). LeafArea: An R package for rapid digital analysis of leaf area. </w:t>
      </w:r>
      <w:r w:rsidRPr="00E07307">
        <w:rPr>
          <w:i/>
          <w:iCs/>
          <w:noProof/>
        </w:rPr>
        <w:t>Ecological Research</w:t>
      </w:r>
      <w:r w:rsidRPr="00E07307">
        <w:rPr>
          <w:noProof/>
        </w:rPr>
        <w:t xml:space="preserve">, </w:t>
      </w:r>
      <w:r w:rsidRPr="00E07307">
        <w:rPr>
          <w:i/>
          <w:iCs/>
          <w:noProof/>
        </w:rPr>
        <w:t>30</w:t>
      </w:r>
      <w:r w:rsidRPr="00E07307">
        <w:rPr>
          <w:noProof/>
        </w:rPr>
        <w:t>(6), 1073–1077.</w:t>
      </w:r>
    </w:p>
    <w:p w14:paraId="02C5D437"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Kenward, M. G., &amp; Roger, J. H. (1997). Small sample inference for fixed effects from restricted maximum likelihood. </w:t>
      </w:r>
      <w:r w:rsidRPr="00E07307">
        <w:rPr>
          <w:i/>
          <w:iCs/>
          <w:noProof/>
        </w:rPr>
        <w:t>Biometrics</w:t>
      </w:r>
      <w:r w:rsidRPr="00E07307">
        <w:rPr>
          <w:noProof/>
        </w:rPr>
        <w:t xml:space="preserve">, </w:t>
      </w:r>
      <w:r w:rsidRPr="00E07307">
        <w:rPr>
          <w:i/>
          <w:iCs/>
          <w:noProof/>
        </w:rPr>
        <w:t>53</w:t>
      </w:r>
      <w:r w:rsidRPr="00E07307">
        <w:rPr>
          <w:noProof/>
        </w:rPr>
        <w:t>(3), 983. https://doi.org/10.2307/2533558</w:t>
      </w:r>
    </w:p>
    <w:p w14:paraId="7A6AF2E8"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LeBauer, D. S., &amp; Treseder, K. (2008). Nitrogen limitation of net primary productivity. </w:t>
      </w:r>
      <w:r w:rsidRPr="00E07307">
        <w:rPr>
          <w:i/>
          <w:iCs/>
          <w:noProof/>
        </w:rPr>
        <w:t>Ecology</w:t>
      </w:r>
      <w:r w:rsidRPr="00E07307">
        <w:rPr>
          <w:noProof/>
        </w:rPr>
        <w:t xml:space="preserve">, </w:t>
      </w:r>
      <w:r w:rsidRPr="00E07307">
        <w:rPr>
          <w:i/>
          <w:iCs/>
          <w:noProof/>
        </w:rPr>
        <w:t>89</w:t>
      </w:r>
      <w:r w:rsidRPr="00E07307">
        <w:rPr>
          <w:noProof/>
        </w:rPr>
        <w:t>(2), 371–379. https://doi.org/10.1890/06-2057.1</w:t>
      </w:r>
    </w:p>
    <w:p w14:paraId="73F59F93"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Lenth, R. (2019). </w:t>
      </w:r>
      <w:r w:rsidRPr="00E07307">
        <w:rPr>
          <w:i/>
          <w:iCs/>
          <w:noProof/>
        </w:rPr>
        <w:t>emmeans: estimated marginal means, aka least-squares means</w:t>
      </w:r>
      <w:r w:rsidRPr="00E07307">
        <w:rPr>
          <w:noProof/>
        </w:rPr>
        <w:t>.</w:t>
      </w:r>
    </w:p>
    <w:p w14:paraId="30F7AD89"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Liang, J., Qi, X., Souza, L., &amp; Luo, Y. (2016). Processes regulating progressive nitrogen limitation under elevated carbon dioxide: a meta-analysis. </w:t>
      </w:r>
      <w:r w:rsidRPr="00E07307">
        <w:rPr>
          <w:i/>
          <w:iCs/>
          <w:noProof/>
        </w:rPr>
        <w:t>Biogeosciences</w:t>
      </w:r>
      <w:r w:rsidRPr="00E07307">
        <w:rPr>
          <w:noProof/>
        </w:rPr>
        <w:t xml:space="preserve">, </w:t>
      </w:r>
      <w:r w:rsidRPr="00E07307">
        <w:rPr>
          <w:i/>
          <w:iCs/>
          <w:noProof/>
        </w:rPr>
        <w:t>13</w:t>
      </w:r>
      <w:r w:rsidRPr="00E07307">
        <w:rPr>
          <w:noProof/>
        </w:rPr>
        <w:t>(9), 2689–2699. https://doi.org/10.5194/bg-13-2689-2016</w:t>
      </w:r>
    </w:p>
    <w:p w14:paraId="28C9203C"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Luo, X., &amp; Keenan, T. F. (2020). Global evidence for the acclimation of ecosystem photosynthesis to light. </w:t>
      </w:r>
      <w:r w:rsidRPr="00E07307">
        <w:rPr>
          <w:i/>
          <w:iCs/>
          <w:noProof/>
        </w:rPr>
        <w:t>Nature Ecology and Evolution</w:t>
      </w:r>
      <w:r w:rsidRPr="00E07307">
        <w:rPr>
          <w:noProof/>
        </w:rPr>
        <w:t xml:space="preserve">, </w:t>
      </w:r>
      <w:r w:rsidRPr="00E07307">
        <w:rPr>
          <w:i/>
          <w:iCs/>
          <w:noProof/>
        </w:rPr>
        <w:t>4</w:t>
      </w:r>
      <w:r w:rsidRPr="00E07307">
        <w:rPr>
          <w:noProof/>
        </w:rPr>
        <w:t>(10), 1351–1357. https://doi.org/10.1038/s41559-020-1258-7</w:t>
      </w:r>
    </w:p>
    <w:p w14:paraId="46E671DE"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E07307">
        <w:rPr>
          <w:i/>
          <w:iCs/>
          <w:noProof/>
        </w:rPr>
        <w:t>BioScience</w:t>
      </w:r>
      <w:r w:rsidRPr="00E07307">
        <w:rPr>
          <w:noProof/>
        </w:rPr>
        <w:t xml:space="preserve">, </w:t>
      </w:r>
      <w:r w:rsidRPr="00E07307">
        <w:rPr>
          <w:i/>
          <w:iCs/>
          <w:noProof/>
        </w:rPr>
        <w:t>54</w:t>
      </w:r>
      <w:r w:rsidRPr="00E07307">
        <w:rPr>
          <w:noProof/>
        </w:rPr>
        <w:t>(8), 731–739. https://doi.org/10.1641/0006-3568(2004)054[0731:PNLOER]2.0.CO;2</w:t>
      </w:r>
    </w:p>
    <w:p w14:paraId="11AB23D9"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Makino, A. (2003). Rubisco and nitrogen relationships in rice: leaf photosynthesis and plant growth. </w:t>
      </w:r>
      <w:r w:rsidRPr="00E07307">
        <w:rPr>
          <w:i/>
          <w:iCs/>
          <w:noProof/>
        </w:rPr>
        <w:t>Soil Science and Plant Nutrition</w:t>
      </w:r>
      <w:r w:rsidRPr="00E07307">
        <w:rPr>
          <w:noProof/>
        </w:rPr>
        <w:t xml:space="preserve">, </w:t>
      </w:r>
      <w:r w:rsidRPr="00E07307">
        <w:rPr>
          <w:i/>
          <w:iCs/>
          <w:noProof/>
        </w:rPr>
        <w:t>49</w:t>
      </w:r>
      <w:r w:rsidRPr="00E07307">
        <w:rPr>
          <w:noProof/>
        </w:rPr>
        <w:t>(3), 319–327.</w:t>
      </w:r>
    </w:p>
    <w:p w14:paraId="6D8AF945"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Makino, A., Harada, M., Sato, T., Nakano, H., &amp; Mae, T. (1997). Growth and N Allocation in Rice Plants under CO2 Enrichment. </w:t>
      </w:r>
      <w:r w:rsidRPr="00E07307">
        <w:rPr>
          <w:i/>
          <w:iCs/>
          <w:noProof/>
        </w:rPr>
        <w:t>Plant Physiology</w:t>
      </w:r>
      <w:r w:rsidRPr="00E07307">
        <w:rPr>
          <w:noProof/>
        </w:rPr>
        <w:t xml:space="preserve">, </w:t>
      </w:r>
      <w:r w:rsidRPr="00E07307">
        <w:rPr>
          <w:i/>
          <w:iCs/>
          <w:noProof/>
        </w:rPr>
        <w:t>115</w:t>
      </w:r>
      <w:r w:rsidRPr="00E07307">
        <w:rPr>
          <w:noProof/>
        </w:rPr>
        <w:t>(1), 199–203. https://doi.org/10.1104/pp.115.1.199</w:t>
      </w:r>
    </w:p>
    <w:p w14:paraId="0789CA2D"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lastRenderedPageBreak/>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E07307">
        <w:rPr>
          <w:noProof/>
          <w:vertAlign w:val="subscript"/>
        </w:rPr>
        <w:t>2</w:t>
      </w:r>
      <w:r w:rsidRPr="00E07307">
        <w:rPr>
          <w:noProof/>
        </w:rPr>
        <w:t xml:space="preserve">. </w:t>
      </w:r>
      <w:r w:rsidRPr="00E07307">
        <w:rPr>
          <w:i/>
          <w:iCs/>
          <w:noProof/>
        </w:rPr>
        <w:t>Oecologia</w:t>
      </w:r>
      <w:r w:rsidRPr="00E07307">
        <w:rPr>
          <w:noProof/>
        </w:rPr>
        <w:t xml:space="preserve">, </w:t>
      </w:r>
      <w:r w:rsidRPr="00E07307">
        <w:rPr>
          <w:i/>
          <w:iCs/>
          <w:noProof/>
        </w:rPr>
        <w:t>140</w:t>
      </w:r>
      <w:r w:rsidRPr="00E07307">
        <w:rPr>
          <w:noProof/>
        </w:rPr>
        <w:t>(1), 11–25. https://doi.org/10.1007/s00442-004-1550-2</w:t>
      </w:r>
    </w:p>
    <w:p w14:paraId="4C1DC86F"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Niinemets, Ü., &amp; Tenhunen, J. D. (1997). A model separating leaf structural and physiological effects on carbon gain along light gradients for the shade-tolerant species </w:t>
      </w:r>
      <w:r w:rsidRPr="00E07307">
        <w:rPr>
          <w:i/>
          <w:iCs/>
          <w:noProof/>
        </w:rPr>
        <w:t>Acer saccharum</w:t>
      </w:r>
      <w:r w:rsidRPr="00E07307">
        <w:rPr>
          <w:noProof/>
        </w:rPr>
        <w:t xml:space="preserve">. </w:t>
      </w:r>
      <w:r w:rsidRPr="00E07307">
        <w:rPr>
          <w:i/>
          <w:iCs/>
          <w:noProof/>
        </w:rPr>
        <w:t>Plant, Cell and Environment</w:t>
      </w:r>
      <w:r w:rsidRPr="00E07307">
        <w:rPr>
          <w:noProof/>
        </w:rPr>
        <w:t xml:space="preserve">, </w:t>
      </w:r>
      <w:r w:rsidRPr="00E07307">
        <w:rPr>
          <w:i/>
          <w:iCs/>
          <w:noProof/>
        </w:rPr>
        <w:t>20</w:t>
      </w:r>
      <w:r w:rsidRPr="00E07307">
        <w:rPr>
          <w:noProof/>
        </w:rPr>
        <w:t>(7), 845–866. https://doi.org/10.1046/j.1365-3040.1997.d01-133.x</w:t>
      </w:r>
    </w:p>
    <w:p w14:paraId="2D9F2AFC"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Onoda, Y., Wright, I. J., Evans, J. R., Hikosaka, K., Kitajima, K., Niinemets, Ü., Poorter, H., Tosens, T., &amp; Westoby, M. (2017). Physiological and structural tradeoffs underlying the leaf economics spectrum. </w:t>
      </w:r>
      <w:r w:rsidRPr="00E07307">
        <w:rPr>
          <w:i/>
          <w:iCs/>
          <w:noProof/>
        </w:rPr>
        <w:t>New Phytologist</w:t>
      </w:r>
      <w:r w:rsidRPr="00E07307">
        <w:rPr>
          <w:noProof/>
        </w:rPr>
        <w:t xml:space="preserve">, </w:t>
      </w:r>
      <w:r w:rsidRPr="00E07307">
        <w:rPr>
          <w:i/>
          <w:iCs/>
          <w:noProof/>
        </w:rPr>
        <w:t>214</w:t>
      </w:r>
      <w:r w:rsidRPr="00E07307">
        <w:rPr>
          <w:noProof/>
        </w:rPr>
        <w:t>(4), 1447–1463. https://doi.org/10.1111/nph.14496</w:t>
      </w:r>
    </w:p>
    <w:p w14:paraId="4E40C529"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Oreskes, N., Shrader-Frechette, K., &amp; Belitz, K. (1994). Verification , Validation , and Confirmation of Numerical Models in the Earth Sciences. </w:t>
      </w:r>
      <w:r w:rsidRPr="00E07307">
        <w:rPr>
          <w:i/>
          <w:iCs/>
          <w:noProof/>
        </w:rPr>
        <w:t>Science</w:t>
      </w:r>
      <w:r w:rsidRPr="00E07307">
        <w:rPr>
          <w:noProof/>
        </w:rPr>
        <w:t xml:space="preserve">, </w:t>
      </w:r>
      <w:r w:rsidRPr="00E07307">
        <w:rPr>
          <w:i/>
          <w:iCs/>
          <w:noProof/>
        </w:rPr>
        <w:t>263</w:t>
      </w:r>
      <w:r w:rsidRPr="00E07307">
        <w:rPr>
          <w:noProof/>
        </w:rPr>
        <w:t>(5147), 641–646. https://www.jstor.org/stable/2883078</w:t>
      </w:r>
    </w:p>
    <w:p w14:paraId="25D897E7"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Perkowski, E. A., Waring, E. F., &amp; Smith, N. G. (2021). Root mass carbon costs to acquire nitrogen are determined by nitrogen and light availability in two species with different nitrogen acquisition strategies. </w:t>
      </w:r>
      <w:r w:rsidRPr="00E07307">
        <w:rPr>
          <w:i/>
          <w:iCs/>
          <w:noProof/>
        </w:rPr>
        <w:t>Journal of Experimental Botany</w:t>
      </w:r>
      <w:r w:rsidRPr="00E07307">
        <w:rPr>
          <w:noProof/>
        </w:rPr>
        <w:t xml:space="preserve">, </w:t>
      </w:r>
      <w:r w:rsidRPr="00E07307">
        <w:rPr>
          <w:i/>
          <w:iCs/>
          <w:noProof/>
        </w:rPr>
        <w:t>72</w:t>
      </w:r>
      <w:r w:rsidRPr="00E07307">
        <w:rPr>
          <w:noProof/>
        </w:rPr>
        <w:t>(15), 5766–5776. https://doi.org/10.1093/jxb/erab253</w:t>
      </w:r>
    </w:p>
    <w:p w14:paraId="014842E0"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E07307">
        <w:rPr>
          <w:i/>
          <w:iCs/>
          <w:noProof/>
        </w:rPr>
        <w:t xml:space="preserve">New </w:t>
      </w:r>
      <w:r w:rsidRPr="00E07307">
        <w:rPr>
          <w:i/>
          <w:iCs/>
          <w:noProof/>
        </w:rPr>
        <w:lastRenderedPageBreak/>
        <w:t>Phytologist</w:t>
      </w:r>
      <w:r w:rsidRPr="00E07307">
        <w:rPr>
          <w:noProof/>
        </w:rPr>
        <w:t xml:space="preserve">, </w:t>
      </w:r>
      <w:r w:rsidRPr="00E07307">
        <w:rPr>
          <w:i/>
          <w:iCs/>
          <w:noProof/>
        </w:rPr>
        <w:t>233</w:t>
      </w:r>
      <w:r w:rsidRPr="00E07307">
        <w:rPr>
          <w:noProof/>
        </w:rPr>
        <w:t>(4), 1560–1596. https://doi.org/10.1111/nph.17802</w:t>
      </w:r>
    </w:p>
    <w:p w14:paraId="4C3A4991"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Prentice, I. C., Dong, N., Gleason, S. M., Maire, V., &amp; Wright, I. J. (2014). Balancing the costs of carbon gain and water transport: testing a new theoretical framework for plant functional ecology. </w:t>
      </w:r>
      <w:r w:rsidRPr="00E07307">
        <w:rPr>
          <w:i/>
          <w:iCs/>
          <w:noProof/>
        </w:rPr>
        <w:t>Ecology Letters</w:t>
      </w:r>
      <w:r w:rsidRPr="00E07307">
        <w:rPr>
          <w:noProof/>
        </w:rPr>
        <w:t xml:space="preserve">, </w:t>
      </w:r>
      <w:r w:rsidRPr="00E07307">
        <w:rPr>
          <w:i/>
          <w:iCs/>
          <w:noProof/>
        </w:rPr>
        <w:t>17</w:t>
      </w:r>
      <w:r w:rsidRPr="00E07307">
        <w:rPr>
          <w:noProof/>
        </w:rPr>
        <w:t>(1), 82–91. https://doi.org/10.1111/ele.12211</w:t>
      </w:r>
    </w:p>
    <w:p w14:paraId="7325105F"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Prentice, I. C., Liang, X., Medlyn, B. E., &amp; Wang, Y.-P. (2015). Reliable, robust and realistic: The three R’s of next-generation land-surface modelling. </w:t>
      </w:r>
      <w:r w:rsidRPr="00E07307">
        <w:rPr>
          <w:i/>
          <w:iCs/>
          <w:noProof/>
        </w:rPr>
        <w:t>Atmospheric Chemistry and Physics</w:t>
      </w:r>
      <w:r w:rsidRPr="00E07307">
        <w:rPr>
          <w:noProof/>
        </w:rPr>
        <w:t xml:space="preserve">, </w:t>
      </w:r>
      <w:r w:rsidRPr="00E07307">
        <w:rPr>
          <w:i/>
          <w:iCs/>
          <w:noProof/>
        </w:rPr>
        <w:t>15</w:t>
      </w:r>
      <w:r w:rsidRPr="00E07307">
        <w:rPr>
          <w:noProof/>
        </w:rPr>
        <w:t>, 5987–6005. https://doi.org/10.5194/acp-15-5987-2015</w:t>
      </w:r>
    </w:p>
    <w:p w14:paraId="6FF209DD"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R Core Team. (2021). </w:t>
      </w:r>
      <w:r w:rsidRPr="00E07307">
        <w:rPr>
          <w:i/>
          <w:iCs/>
          <w:noProof/>
        </w:rPr>
        <w:t>R: A language and environment for statistical computing</w:t>
      </w:r>
      <w:r w:rsidRPr="00E07307">
        <w:rPr>
          <w:noProof/>
        </w:rPr>
        <w:t xml:space="preserve"> (4.1.1). R Foundation for Statistical Computing. https://www.r-project.org/</w:t>
      </w:r>
    </w:p>
    <w:p w14:paraId="33715F25"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Saathoff, A. J., &amp; Welles, J. (2021). Gas exchange measurements in the unsteady state. </w:t>
      </w:r>
      <w:r w:rsidRPr="00E07307">
        <w:rPr>
          <w:i/>
          <w:iCs/>
          <w:noProof/>
        </w:rPr>
        <w:t>Plant Cell and Environment</w:t>
      </w:r>
      <w:r w:rsidRPr="00E07307">
        <w:rPr>
          <w:noProof/>
        </w:rPr>
        <w:t xml:space="preserve">, </w:t>
      </w:r>
      <w:r w:rsidRPr="00E07307">
        <w:rPr>
          <w:i/>
          <w:iCs/>
          <w:noProof/>
        </w:rPr>
        <w:t>44</w:t>
      </w:r>
      <w:r w:rsidRPr="00E07307">
        <w:rPr>
          <w:noProof/>
        </w:rPr>
        <w:t>(11), 3509–3523. https://doi.org/10.1111/pce.14178</w:t>
      </w:r>
    </w:p>
    <w:p w14:paraId="1F5BCBA9"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Schneider, C. A., Rasband, W. S., &amp; Eliceiri, K. W. (2012). NIH Image to ImageJ: 25 years of image analysis. </w:t>
      </w:r>
      <w:r w:rsidRPr="00E07307">
        <w:rPr>
          <w:i/>
          <w:iCs/>
          <w:noProof/>
        </w:rPr>
        <w:t>Nature Methods</w:t>
      </w:r>
      <w:r w:rsidRPr="00E07307">
        <w:rPr>
          <w:noProof/>
        </w:rPr>
        <w:t xml:space="preserve">, </w:t>
      </w:r>
      <w:r w:rsidRPr="00E07307">
        <w:rPr>
          <w:i/>
          <w:iCs/>
          <w:noProof/>
        </w:rPr>
        <w:t>9</w:t>
      </w:r>
      <w:r w:rsidRPr="00E07307">
        <w:rPr>
          <w:noProof/>
        </w:rPr>
        <w:t>(7), 671–675. https://doi.org/10.1038/nmeth.2089</w:t>
      </w:r>
    </w:p>
    <w:p w14:paraId="1FA0D53C"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Shi, M., Fisher, J. B., Brzostek, E. R., &amp; Phillips, R. P. (2016). Carbon cost of plant nitrogen acquisition: Global carbon cycle impact from an improved plant nitrogen cycle in the Community Land Model. </w:t>
      </w:r>
      <w:r w:rsidRPr="00E07307">
        <w:rPr>
          <w:i/>
          <w:iCs/>
          <w:noProof/>
        </w:rPr>
        <w:t>Global Change Biology</w:t>
      </w:r>
      <w:r w:rsidRPr="00E07307">
        <w:rPr>
          <w:noProof/>
        </w:rPr>
        <w:t xml:space="preserve">, </w:t>
      </w:r>
      <w:r w:rsidRPr="00E07307">
        <w:rPr>
          <w:i/>
          <w:iCs/>
          <w:noProof/>
        </w:rPr>
        <w:t>22</w:t>
      </w:r>
      <w:r w:rsidRPr="00E07307">
        <w:rPr>
          <w:noProof/>
        </w:rPr>
        <w:t>(3), 1299–1314. https://doi.org/10.1111/gcb.13131</w:t>
      </w:r>
    </w:p>
    <w:p w14:paraId="7821132B"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Smith, N. G., &amp; Dukes, J. S. (2013). Plant respiration and photosynthesis in global-scale models: incorporating acclimation to temperature and CO 2. </w:t>
      </w:r>
      <w:r w:rsidRPr="00E07307">
        <w:rPr>
          <w:i/>
          <w:iCs/>
          <w:noProof/>
        </w:rPr>
        <w:t>Global Change Biology</w:t>
      </w:r>
      <w:r w:rsidRPr="00E07307">
        <w:rPr>
          <w:noProof/>
        </w:rPr>
        <w:t xml:space="preserve">, </w:t>
      </w:r>
      <w:r w:rsidRPr="00E07307">
        <w:rPr>
          <w:i/>
          <w:iCs/>
          <w:noProof/>
        </w:rPr>
        <w:t>19</w:t>
      </w:r>
      <w:r w:rsidRPr="00E07307">
        <w:rPr>
          <w:noProof/>
        </w:rPr>
        <w:t>(1), 45–63. https://doi.org/10.1111/j.1365-2486.2012.02797.x</w:t>
      </w:r>
    </w:p>
    <w:p w14:paraId="27E9578D"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Smith, N. G., &amp; Keenan, T. F. (2020). Mechanisms underlying leaf photosynthetic acclimation to warming and elevated CO2 as inferred from least‐cost optimality theory. </w:t>
      </w:r>
      <w:r w:rsidRPr="00E07307">
        <w:rPr>
          <w:i/>
          <w:iCs/>
          <w:noProof/>
        </w:rPr>
        <w:t>Global Change Biology</w:t>
      </w:r>
      <w:r w:rsidRPr="00E07307">
        <w:rPr>
          <w:noProof/>
        </w:rPr>
        <w:t xml:space="preserve">, </w:t>
      </w:r>
      <w:r w:rsidRPr="00E07307">
        <w:rPr>
          <w:i/>
          <w:iCs/>
          <w:noProof/>
        </w:rPr>
        <w:t>26</w:t>
      </w:r>
      <w:r w:rsidRPr="00E07307">
        <w:rPr>
          <w:noProof/>
        </w:rPr>
        <w:t>(9), 5202–5216. https://doi.org/10.1111/gcb.15212</w:t>
      </w:r>
    </w:p>
    <w:p w14:paraId="3DD08AAC"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lastRenderedPageBreak/>
        <w:t xml:space="preserve">Terrer, C., Vicca, S., Hungate, B. A., Phillips, R. P., &amp; Prentice, I. C. (2016). Mycorrhizal association as a primary control of the CO2 fertilization effect. </w:t>
      </w:r>
      <w:r w:rsidRPr="00E07307">
        <w:rPr>
          <w:i/>
          <w:iCs/>
          <w:noProof/>
        </w:rPr>
        <w:t>Science</w:t>
      </w:r>
      <w:r w:rsidRPr="00E07307">
        <w:rPr>
          <w:noProof/>
        </w:rPr>
        <w:t xml:space="preserve">, </w:t>
      </w:r>
      <w:r w:rsidRPr="00E07307">
        <w:rPr>
          <w:i/>
          <w:iCs/>
          <w:noProof/>
        </w:rPr>
        <w:t>353</w:t>
      </w:r>
      <w:r w:rsidRPr="00E07307">
        <w:rPr>
          <w:noProof/>
        </w:rPr>
        <w:t>(6294), 72–74. https://doi.org/10.1126/science.aaf4610</w:t>
      </w:r>
    </w:p>
    <w:p w14:paraId="0464C925"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Terrer, C., Vicca, S., Stocker, B. D., Hungate, B. A., Phillips, R. P., Reich, P. B., Finzi, A. C., &amp; Prentice, I. C. (2018). Ecosystem responses to elevated &lt;scp&gt;CO&lt;/scp&gt; </w:t>
      </w:r>
      <w:r w:rsidRPr="00E07307">
        <w:rPr>
          <w:noProof/>
          <w:vertAlign w:val="subscript"/>
        </w:rPr>
        <w:t>2</w:t>
      </w:r>
      <w:r w:rsidRPr="00E07307">
        <w:rPr>
          <w:noProof/>
        </w:rPr>
        <w:t xml:space="preserve"> governed by plant–soil interactions and the cost of nitrogen acquisition. </w:t>
      </w:r>
      <w:r w:rsidRPr="00E07307">
        <w:rPr>
          <w:i/>
          <w:iCs/>
          <w:noProof/>
        </w:rPr>
        <w:t>New Phytologist</w:t>
      </w:r>
      <w:r w:rsidRPr="00E07307">
        <w:rPr>
          <w:noProof/>
        </w:rPr>
        <w:t xml:space="preserve">, </w:t>
      </w:r>
      <w:r w:rsidRPr="00E07307">
        <w:rPr>
          <w:i/>
          <w:iCs/>
          <w:noProof/>
        </w:rPr>
        <w:t>217</w:t>
      </w:r>
      <w:r w:rsidRPr="00E07307">
        <w:rPr>
          <w:noProof/>
        </w:rPr>
        <w:t>(2), 507–522. https://doi.org/10.1111/nph.14872</w:t>
      </w:r>
    </w:p>
    <w:p w14:paraId="2985500F"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Wellburn, A. R. (1994). The spectral determination of chlorophylls a and b, as well as total carotenoids, using various solvents with spectrophotometers of different resolution. </w:t>
      </w:r>
      <w:r w:rsidRPr="00E07307">
        <w:rPr>
          <w:i/>
          <w:iCs/>
          <w:noProof/>
        </w:rPr>
        <w:t>Journal of Plant Physiology</w:t>
      </w:r>
      <w:r w:rsidRPr="00E07307">
        <w:rPr>
          <w:noProof/>
        </w:rPr>
        <w:t xml:space="preserve">, </w:t>
      </w:r>
      <w:r w:rsidRPr="00E07307">
        <w:rPr>
          <w:i/>
          <w:iCs/>
          <w:noProof/>
        </w:rPr>
        <w:t>144</w:t>
      </w:r>
      <w:r w:rsidRPr="00E07307">
        <w:rPr>
          <w:noProof/>
        </w:rPr>
        <w:t>(3), 307–313. https://doi.org/10.1016/S0176-1617(11)81192-2</w:t>
      </w:r>
    </w:p>
    <w:p w14:paraId="7A5D0B17" w14:textId="77777777" w:rsidR="00E07307" w:rsidRPr="00E07307" w:rsidRDefault="00E07307" w:rsidP="00E07307">
      <w:pPr>
        <w:widowControl w:val="0"/>
        <w:autoSpaceDE w:val="0"/>
        <w:autoSpaceDN w:val="0"/>
        <w:adjustRightInd w:val="0"/>
        <w:spacing w:line="480" w:lineRule="auto"/>
        <w:ind w:left="480" w:hanging="480"/>
        <w:rPr>
          <w:noProof/>
        </w:rPr>
      </w:pPr>
      <w:r w:rsidRPr="00E07307">
        <w:rPr>
          <w:noProof/>
        </w:rPr>
        <w:t xml:space="preserve">Wright, I. J., Reich, P. B., &amp; Westoby, M. (2003). Least-cost input mixtures of water and nitrogen for photosynthesis. </w:t>
      </w:r>
      <w:r w:rsidRPr="00E07307">
        <w:rPr>
          <w:i/>
          <w:iCs/>
          <w:noProof/>
        </w:rPr>
        <w:t>The American Naturalist</w:t>
      </w:r>
      <w:r w:rsidRPr="00E07307">
        <w:rPr>
          <w:noProof/>
        </w:rPr>
        <w:t xml:space="preserve">, </w:t>
      </w:r>
      <w:r w:rsidRPr="00E07307">
        <w:rPr>
          <w:i/>
          <w:iCs/>
          <w:noProof/>
        </w:rPr>
        <w:t>161</w:t>
      </w:r>
      <w:r w:rsidRPr="00E07307">
        <w:rPr>
          <w:noProof/>
        </w:rPr>
        <w:t>(1), 98–111. https://doi.org/0003-0147/2003/16101-010387</w:t>
      </w:r>
    </w:p>
    <w:p w14:paraId="4B231BC7" w14:textId="5E7F61AC" w:rsidR="00E60BAC" w:rsidRPr="00E60BAC" w:rsidRDefault="00E60BAC" w:rsidP="00E07307">
      <w:pPr>
        <w:widowControl w:val="0"/>
        <w:autoSpaceDE w:val="0"/>
        <w:autoSpaceDN w:val="0"/>
        <w:adjustRightInd w:val="0"/>
        <w:spacing w:line="480" w:lineRule="auto"/>
        <w:ind w:left="480" w:hanging="480"/>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72AF3" w14:textId="77777777" w:rsidR="0090281E" w:rsidRDefault="0090281E" w:rsidP="00BE0B5B">
      <w:r>
        <w:separator/>
      </w:r>
    </w:p>
  </w:endnote>
  <w:endnote w:type="continuationSeparator" w:id="0">
    <w:p w14:paraId="618258C0" w14:textId="77777777" w:rsidR="0090281E" w:rsidRDefault="0090281E"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0E5B9" w14:textId="77777777" w:rsidR="0090281E" w:rsidRDefault="0090281E" w:rsidP="00BE0B5B">
      <w:r>
        <w:separator/>
      </w:r>
    </w:p>
  </w:footnote>
  <w:footnote w:type="continuationSeparator" w:id="0">
    <w:p w14:paraId="1AAABF5B" w14:textId="77777777" w:rsidR="0090281E" w:rsidRDefault="0090281E"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23CB"/>
    <w:rsid w:val="0005043C"/>
    <w:rsid w:val="000547B6"/>
    <w:rsid w:val="00055330"/>
    <w:rsid w:val="0005753A"/>
    <w:rsid w:val="000662B7"/>
    <w:rsid w:val="00082C95"/>
    <w:rsid w:val="0009584F"/>
    <w:rsid w:val="000978B2"/>
    <w:rsid w:val="000A41E5"/>
    <w:rsid w:val="000B123A"/>
    <w:rsid w:val="000B2094"/>
    <w:rsid w:val="000B5223"/>
    <w:rsid w:val="000C589C"/>
    <w:rsid w:val="000E3911"/>
    <w:rsid w:val="000E7383"/>
    <w:rsid w:val="00122B78"/>
    <w:rsid w:val="00127F5D"/>
    <w:rsid w:val="00131D02"/>
    <w:rsid w:val="00133763"/>
    <w:rsid w:val="001339A7"/>
    <w:rsid w:val="00136839"/>
    <w:rsid w:val="00151116"/>
    <w:rsid w:val="00153CB5"/>
    <w:rsid w:val="001574F8"/>
    <w:rsid w:val="00157D71"/>
    <w:rsid w:val="00174799"/>
    <w:rsid w:val="00175025"/>
    <w:rsid w:val="00184366"/>
    <w:rsid w:val="00190698"/>
    <w:rsid w:val="0019627D"/>
    <w:rsid w:val="001B30C4"/>
    <w:rsid w:val="001C077E"/>
    <w:rsid w:val="001C0D32"/>
    <w:rsid w:val="001D2389"/>
    <w:rsid w:val="001D4D48"/>
    <w:rsid w:val="001E5EF9"/>
    <w:rsid w:val="001F5239"/>
    <w:rsid w:val="002034D4"/>
    <w:rsid w:val="00215BF0"/>
    <w:rsid w:val="002251B8"/>
    <w:rsid w:val="00242D25"/>
    <w:rsid w:val="00247CFD"/>
    <w:rsid w:val="00256F75"/>
    <w:rsid w:val="00265007"/>
    <w:rsid w:val="0027665D"/>
    <w:rsid w:val="00280679"/>
    <w:rsid w:val="00281236"/>
    <w:rsid w:val="00285915"/>
    <w:rsid w:val="00287B75"/>
    <w:rsid w:val="002948B1"/>
    <w:rsid w:val="00297869"/>
    <w:rsid w:val="002A1426"/>
    <w:rsid w:val="002A3C9A"/>
    <w:rsid w:val="002C30A0"/>
    <w:rsid w:val="002C360E"/>
    <w:rsid w:val="002D30AB"/>
    <w:rsid w:val="002D7E7F"/>
    <w:rsid w:val="002E018C"/>
    <w:rsid w:val="002E2834"/>
    <w:rsid w:val="002F4382"/>
    <w:rsid w:val="00301A93"/>
    <w:rsid w:val="00305ABA"/>
    <w:rsid w:val="00320015"/>
    <w:rsid w:val="00320878"/>
    <w:rsid w:val="0032204D"/>
    <w:rsid w:val="00325067"/>
    <w:rsid w:val="003350A2"/>
    <w:rsid w:val="00336994"/>
    <w:rsid w:val="0033783A"/>
    <w:rsid w:val="003413F5"/>
    <w:rsid w:val="00346EE6"/>
    <w:rsid w:val="00351A3C"/>
    <w:rsid w:val="00351DA7"/>
    <w:rsid w:val="00356F52"/>
    <w:rsid w:val="00373E72"/>
    <w:rsid w:val="00375E1D"/>
    <w:rsid w:val="00376836"/>
    <w:rsid w:val="00376F21"/>
    <w:rsid w:val="00385BDF"/>
    <w:rsid w:val="003A20C6"/>
    <w:rsid w:val="003A28AA"/>
    <w:rsid w:val="003A66AF"/>
    <w:rsid w:val="003B790E"/>
    <w:rsid w:val="003C6CE0"/>
    <w:rsid w:val="003F0E69"/>
    <w:rsid w:val="003F1DED"/>
    <w:rsid w:val="00405D03"/>
    <w:rsid w:val="004177E2"/>
    <w:rsid w:val="00451F94"/>
    <w:rsid w:val="00461D5E"/>
    <w:rsid w:val="00470A8B"/>
    <w:rsid w:val="00473A0B"/>
    <w:rsid w:val="00475A2D"/>
    <w:rsid w:val="004859F9"/>
    <w:rsid w:val="00487452"/>
    <w:rsid w:val="00497794"/>
    <w:rsid w:val="004B2C0F"/>
    <w:rsid w:val="004B70BE"/>
    <w:rsid w:val="004C2086"/>
    <w:rsid w:val="004C51F0"/>
    <w:rsid w:val="004D2EA7"/>
    <w:rsid w:val="004D6870"/>
    <w:rsid w:val="004D6B48"/>
    <w:rsid w:val="004D7D18"/>
    <w:rsid w:val="004E18EF"/>
    <w:rsid w:val="004E480B"/>
    <w:rsid w:val="00500DA3"/>
    <w:rsid w:val="00505254"/>
    <w:rsid w:val="00515179"/>
    <w:rsid w:val="00521148"/>
    <w:rsid w:val="005265AD"/>
    <w:rsid w:val="005303D8"/>
    <w:rsid w:val="00530F50"/>
    <w:rsid w:val="0053755A"/>
    <w:rsid w:val="00542E86"/>
    <w:rsid w:val="005459FB"/>
    <w:rsid w:val="00550C18"/>
    <w:rsid w:val="00550E69"/>
    <w:rsid w:val="00553024"/>
    <w:rsid w:val="0055374C"/>
    <w:rsid w:val="00553FA0"/>
    <w:rsid w:val="00571302"/>
    <w:rsid w:val="00581F5B"/>
    <w:rsid w:val="0058238C"/>
    <w:rsid w:val="005826E7"/>
    <w:rsid w:val="00586C46"/>
    <w:rsid w:val="00586DCC"/>
    <w:rsid w:val="005A0CF6"/>
    <w:rsid w:val="005A31EF"/>
    <w:rsid w:val="005A3AD9"/>
    <w:rsid w:val="005A591B"/>
    <w:rsid w:val="005A7F37"/>
    <w:rsid w:val="005B0115"/>
    <w:rsid w:val="005B353A"/>
    <w:rsid w:val="005C770D"/>
    <w:rsid w:val="005D1ED2"/>
    <w:rsid w:val="005D5416"/>
    <w:rsid w:val="005E067B"/>
    <w:rsid w:val="00607093"/>
    <w:rsid w:val="00613F7E"/>
    <w:rsid w:val="0061578C"/>
    <w:rsid w:val="00616ADB"/>
    <w:rsid w:val="006223F4"/>
    <w:rsid w:val="0062409B"/>
    <w:rsid w:val="00661657"/>
    <w:rsid w:val="00661F5E"/>
    <w:rsid w:val="00664380"/>
    <w:rsid w:val="00672FFC"/>
    <w:rsid w:val="0067614B"/>
    <w:rsid w:val="0067746E"/>
    <w:rsid w:val="00683E3B"/>
    <w:rsid w:val="006B2DB0"/>
    <w:rsid w:val="006B7362"/>
    <w:rsid w:val="006C0B91"/>
    <w:rsid w:val="006C7FA6"/>
    <w:rsid w:val="006D1D6B"/>
    <w:rsid w:val="006E79CE"/>
    <w:rsid w:val="006F3920"/>
    <w:rsid w:val="006F48E3"/>
    <w:rsid w:val="00703991"/>
    <w:rsid w:val="007076C3"/>
    <w:rsid w:val="00740198"/>
    <w:rsid w:val="00770577"/>
    <w:rsid w:val="00780902"/>
    <w:rsid w:val="0079452B"/>
    <w:rsid w:val="007954B2"/>
    <w:rsid w:val="007A39EE"/>
    <w:rsid w:val="007A63A2"/>
    <w:rsid w:val="007B4C3C"/>
    <w:rsid w:val="007B67A6"/>
    <w:rsid w:val="007B7012"/>
    <w:rsid w:val="007F2EA3"/>
    <w:rsid w:val="007F7A3D"/>
    <w:rsid w:val="008073FA"/>
    <w:rsid w:val="00816C54"/>
    <w:rsid w:val="008201B4"/>
    <w:rsid w:val="00823CBA"/>
    <w:rsid w:val="008439F1"/>
    <w:rsid w:val="00852873"/>
    <w:rsid w:val="00853C83"/>
    <w:rsid w:val="00867DE7"/>
    <w:rsid w:val="00870551"/>
    <w:rsid w:val="00875F70"/>
    <w:rsid w:val="008A40EC"/>
    <w:rsid w:val="008B067B"/>
    <w:rsid w:val="008B6132"/>
    <w:rsid w:val="008D224C"/>
    <w:rsid w:val="008D4ED6"/>
    <w:rsid w:val="008E01D4"/>
    <w:rsid w:val="008E2093"/>
    <w:rsid w:val="008F1A48"/>
    <w:rsid w:val="008F3F02"/>
    <w:rsid w:val="00901166"/>
    <w:rsid w:val="0090281E"/>
    <w:rsid w:val="0091040E"/>
    <w:rsid w:val="00925685"/>
    <w:rsid w:val="00930CCC"/>
    <w:rsid w:val="009440BC"/>
    <w:rsid w:val="00952D7C"/>
    <w:rsid w:val="00954F62"/>
    <w:rsid w:val="009574E3"/>
    <w:rsid w:val="00961490"/>
    <w:rsid w:val="00961A01"/>
    <w:rsid w:val="009914B7"/>
    <w:rsid w:val="009B2B3C"/>
    <w:rsid w:val="009B7C4B"/>
    <w:rsid w:val="009D1592"/>
    <w:rsid w:val="009D6030"/>
    <w:rsid w:val="009E41D6"/>
    <w:rsid w:val="00A075E5"/>
    <w:rsid w:val="00A14A1D"/>
    <w:rsid w:val="00A222F5"/>
    <w:rsid w:val="00A2354B"/>
    <w:rsid w:val="00A26874"/>
    <w:rsid w:val="00A33030"/>
    <w:rsid w:val="00A56938"/>
    <w:rsid w:val="00A5727F"/>
    <w:rsid w:val="00A618EC"/>
    <w:rsid w:val="00A63B5B"/>
    <w:rsid w:val="00A67FF2"/>
    <w:rsid w:val="00A73915"/>
    <w:rsid w:val="00A742CF"/>
    <w:rsid w:val="00A765F4"/>
    <w:rsid w:val="00A84320"/>
    <w:rsid w:val="00A87C8A"/>
    <w:rsid w:val="00AC0888"/>
    <w:rsid w:val="00AC1998"/>
    <w:rsid w:val="00AD5C31"/>
    <w:rsid w:val="00AE67B1"/>
    <w:rsid w:val="00AF1373"/>
    <w:rsid w:val="00B01F60"/>
    <w:rsid w:val="00B02E83"/>
    <w:rsid w:val="00B06493"/>
    <w:rsid w:val="00B216DB"/>
    <w:rsid w:val="00B35183"/>
    <w:rsid w:val="00B419BC"/>
    <w:rsid w:val="00B44916"/>
    <w:rsid w:val="00B47CE7"/>
    <w:rsid w:val="00B66115"/>
    <w:rsid w:val="00B865D9"/>
    <w:rsid w:val="00BA14BF"/>
    <w:rsid w:val="00BA3A8F"/>
    <w:rsid w:val="00BA5DF5"/>
    <w:rsid w:val="00BB00AD"/>
    <w:rsid w:val="00BB1B0B"/>
    <w:rsid w:val="00BB7BBB"/>
    <w:rsid w:val="00BC0547"/>
    <w:rsid w:val="00BC1341"/>
    <w:rsid w:val="00BC73C6"/>
    <w:rsid w:val="00BE0B5B"/>
    <w:rsid w:val="00BE41BE"/>
    <w:rsid w:val="00BF10D0"/>
    <w:rsid w:val="00BF6D9A"/>
    <w:rsid w:val="00C05A1D"/>
    <w:rsid w:val="00C1544C"/>
    <w:rsid w:val="00C21DD2"/>
    <w:rsid w:val="00C2542B"/>
    <w:rsid w:val="00C31060"/>
    <w:rsid w:val="00C34C61"/>
    <w:rsid w:val="00C358CC"/>
    <w:rsid w:val="00C42E33"/>
    <w:rsid w:val="00C43709"/>
    <w:rsid w:val="00C6423C"/>
    <w:rsid w:val="00C71098"/>
    <w:rsid w:val="00C77766"/>
    <w:rsid w:val="00C7794E"/>
    <w:rsid w:val="00C84C35"/>
    <w:rsid w:val="00C84F89"/>
    <w:rsid w:val="00C93B64"/>
    <w:rsid w:val="00CB6CDF"/>
    <w:rsid w:val="00CC07AC"/>
    <w:rsid w:val="00CC3C8B"/>
    <w:rsid w:val="00CD368B"/>
    <w:rsid w:val="00CD6CA5"/>
    <w:rsid w:val="00CE09F1"/>
    <w:rsid w:val="00CE2816"/>
    <w:rsid w:val="00CF12A0"/>
    <w:rsid w:val="00CF1697"/>
    <w:rsid w:val="00CF3DB6"/>
    <w:rsid w:val="00CF4C98"/>
    <w:rsid w:val="00D0395C"/>
    <w:rsid w:val="00D06E10"/>
    <w:rsid w:val="00D33CED"/>
    <w:rsid w:val="00D40F7F"/>
    <w:rsid w:val="00D47386"/>
    <w:rsid w:val="00D6180E"/>
    <w:rsid w:val="00D646BA"/>
    <w:rsid w:val="00D73AEB"/>
    <w:rsid w:val="00D74537"/>
    <w:rsid w:val="00D74B1E"/>
    <w:rsid w:val="00D83236"/>
    <w:rsid w:val="00D924B1"/>
    <w:rsid w:val="00D96051"/>
    <w:rsid w:val="00DA1161"/>
    <w:rsid w:val="00DA258F"/>
    <w:rsid w:val="00DA5F83"/>
    <w:rsid w:val="00DA6299"/>
    <w:rsid w:val="00DB7CDA"/>
    <w:rsid w:val="00DC1D72"/>
    <w:rsid w:val="00DD0204"/>
    <w:rsid w:val="00DD79E2"/>
    <w:rsid w:val="00DF14FC"/>
    <w:rsid w:val="00DF4B2D"/>
    <w:rsid w:val="00E06DE0"/>
    <w:rsid w:val="00E070C2"/>
    <w:rsid w:val="00E07307"/>
    <w:rsid w:val="00E249F0"/>
    <w:rsid w:val="00E302CB"/>
    <w:rsid w:val="00E40882"/>
    <w:rsid w:val="00E50380"/>
    <w:rsid w:val="00E549C0"/>
    <w:rsid w:val="00E60BAC"/>
    <w:rsid w:val="00E62AC7"/>
    <w:rsid w:val="00E64D01"/>
    <w:rsid w:val="00E71668"/>
    <w:rsid w:val="00E842AD"/>
    <w:rsid w:val="00E90F4A"/>
    <w:rsid w:val="00EA1004"/>
    <w:rsid w:val="00EA4C01"/>
    <w:rsid w:val="00F06C56"/>
    <w:rsid w:val="00F1123A"/>
    <w:rsid w:val="00F34930"/>
    <w:rsid w:val="00F41D8E"/>
    <w:rsid w:val="00F42BEB"/>
    <w:rsid w:val="00F55823"/>
    <w:rsid w:val="00F56D6E"/>
    <w:rsid w:val="00F6719A"/>
    <w:rsid w:val="00F70890"/>
    <w:rsid w:val="00F83BCB"/>
    <w:rsid w:val="00F854A8"/>
    <w:rsid w:val="00F86D81"/>
    <w:rsid w:val="00F917B0"/>
    <w:rsid w:val="00F91834"/>
    <w:rsid w:val="00F93A34"/>
    <w:rsid w:val="00F97E90"/>
    <w:rsid w:val="00FA1024"/>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47</Pages>
  <Words>33078</Words>
  <Characters>188547</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1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2-12-28T22:31:00Z</dcterms:created>
  <dcterms:modified xsi:type="dcterms:W3CDTF">2022-12-29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